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8C3E" w14:textId="25246EC4" w:rsidR="00DF726D" w:rsidRPr="009D0311" w:rsidRDefault="00AE0EF8" w:rsidP="00DF726D">
      <w:pPr>
        <w:pStyle w:val="Heading1"/>
      </w:pPr>
      <w:r w:rsidRPr="009D0311">
        <w:t>Inferring the reproduction number using</w:t>
      </w:r>
      <w:r w:rsidR="002F3073" w:rsidRPr="009D0311">
        <w:t xml:space="preserve"> the renewal equation </w:t>
      </w:r>
      <w:r w:rsidR="00E64F66" w:rsidRPr="009D0311">
        <w:t>in heterogeneous epidemics</w:t>
      </w:r>
      <w:r w:rsidR="00DF726D" w:rsidRPr="009D0311">
        <w:t xml:space="preserve"> </w:t>
      </w:r>
    </w:p>
    <w:p w14:paraId="7B0021C1" w14:textId="77777777" w:rsidR="00DA5109" w:rsidRPr="009D0311" w:rsidRDefault="00DA5109" w:rsidP="00DA5109">
      <w:pPr>
        <w:jc w:val="both"/>
        <w:rPr>
          <w:b/>
          <w:bCs/>
        </w:rPr>
      </w:pPr>
    </w:p>
    <w:p w14:paraId="108775DA" w14:textId="323E920E" w:rsidR="009D0311" w:rsidRPr="009D0311" w:rsidRDefault="009D0311" w:rsidP="00DA5109">
      <w:pPr>
        <w:jc w:val="both"/>
        <w:rPr>
          <w:b/>
          <w:bCs/>
        </w:rPr>
      </w:pPr>
      <w:r w:rsidRPr="009D0311">
        <w:rPr>
          <w:b/>
          <w:bCs/>
        </w:rPr>
        <w:t>Abstract</w:t>
      </w:r>
    </w:p>
    <w:p w14:paraId="2575FE47" w14:textId="5FFA3A76" w:rsidR="009D0311" w:rsidRPr="009D0311" w:rsidRDefault="009D0311" w:rsidP="00DA5109">
      <w:pPr>
        <w:jc w:val="both"/>
      </w:pPr>
      <w:r w:rsidRPr="009D0311">
        <w:t>Real-time estimation of the reproduction number has become the focus of modelling groups around the world as the SARS-Co</w:t>
      </w:r>
      <w:del w:id="0" w:author="Green, Will" w:date="2021-09-02T15:09:00Z">
        <w:r w:rsidRPr="009D0311" w:rsidDel="00EE0C6A">
          <w:delText>v</w:delText>
        </w:r>
      </w:del>
      <w:ins w:id="1" w:author="Green, Will" w:date="2021-09-02T15:09:00Z">
        <w:r w:rsidR="00EE0C6A">
          <w:t>V</w:t>
        </w:r>
      </w:ins>
      <w:r w:rsidRPr="009D0311">
        <w:t xml:space="preserve">-2 pandemic unfolds. One of the most widely adopted means of inference of the reproduction number is via the renewal equation, which </w:t>
      </w:r>
      <w:r w:rsidR="00734AEE">
        <w:t xml:space="preserve">uses </w:t>
      </w:r>
      <w:r w:rsidRPr="009D0311">
        <w:t xml:space="preserve">the incidence of infection </w:t>
      </w:r>
      <w:r w:rsidR="00734AEE">
        <w:t>and the generation time distribution</w:t>
      </w:r>
      <w:r w:rsidRPr="009D0311">
        <w:t>. In this paper, we</w:t>
      </w:r>
      <w:r w:rsidR="00133B7F">
        <w:t xml:space="preserve"> derive a multi-</w:t>
      </w:r>
      <w:proofErr w:type="gramStart"/>
      <w:r w:rsidR="00133B7F">
        <w:t>type</w:t>
      </w:r>
      <w:proofErr w:type="gramEnd"/>
      <w:r w:rsidR="00133B7F">
        <w:t xml:space="preserve"> equivalent to the renewal equation</w:t>
      </w:r>
      <w:ins w:id="2" w:author="Green, Will" w:date="2021-09-02T15:10:00Z">
        <w:r w:rsidR="00EE0C6A">
          <w:t xml:space="preserve"> to derive an adjusted reproduction number</w:t>
        </w:r>
      </w:ins>
      <w:r w:rsidR="00133B7F">
        <w:t xml:space="preserve"> which accounts for heterogene</w:t>
      </w:r>
      <w:r w:rsidR="00734AEE">
        <w:t>ity</w:t>
      </w:r>
      <w:ins w:id="3" w:author="Green, Will" w:date="2021-09-01T19:56:00Z">
        <w:r w:rsidR="00333692">
          <w:t xml:space="preserve"> in transmissibility</w:t>
        </w:r>
      </w:ins>
      <w:r w:rsidR="00734AEE">
        <w:t xml:space="preserve"> </w:t>
      </w:r>
      <w:r w:rsidR="00133B7F">
        <w:t>including</w:t>
      </w:r>
      <w:ins w:id="4" w:author="Green, Will" w:date="2021-09-02T11:34:00Z">
        <w:r w:rsidR="0073485F">
          <w:t xml:space="preserve"> through</w:t>
        </w:r>
      </w:ins>
      <w:r w:rsidR="00133B7F">
        <w:t xml:space="preserve"> asymptomatic transmission, symptomatic </w:t>
      </w:r>
      <w:r w:rsidR="00592F61">
        <w:t>isolation,</w:t>
      </w:r>
      <w:r w:rsidR="00133B7F">
        <w:t xml:space="preserve"> and vaccination. We </w:t>
      </w:r>
      <w:r w:rsidRPr="009D0311">
        <w:t xml:space="preserve">demonstrate how </w:t>
      </w:r>
      <w:r w:rsidR="00734AEE">
        <w:t xml:space="preserve">use of </w:t>
      </w:r>
      <w:r w:rsidR="00133B7F">
        <w:t xml:space="preserve">the renewal equation that misses these heterogeneities </w:t>
      </w:r>
      <w:r>
        <w:t xml:space="preserve">can </w:t>
      </w:r>
      <w:r w:rsidR="00133B7F">
        <w:t xml:space="preserve">result in </w:t>
      </w:r>
      <w:r>
        <w:t>bias</w:t>
      </w:r>
      <w:r w:rsidR="00133B7F">
        <w:t>ed</w:t>
      </w:r>
      <w:r>
        <w:t xml:space="preserve"> estimates of the reproduction number. </w:t>
      </w:r>
      <w:r w:rsidR="00133B7F">
        <w:t>W</w:t>
      </w:r>
      <w:r>
        <w:t xml:space="preserve">hile </w:t>
      </w:r>
      <w:r w:rsidR="00734AEE">
        <w:t xml:space="preserve">the bias is small with </w:t>
      </w:r>
      <w:r w:rsidR="00133B7F">
        <w:t>symptomatic isolation,</w:t>
      </w:r>
      <w:r w:rsidR="00734AEE">
        <w:t xml:space="preserve"> it can be much larger with</w:t>
      </w:r>
      <w:r w:rsidR="00133B7F">
        <w:t xml:space="preserve"> asymptomatic transmission or transmission from vaccinated individuals if the</w:t>
      </w:r>
      <w:r w:rsidR="00734AEE">
        <w:t>se</w:t>
      </w:r>
      <w:r w:rsidR="00133B7F">
        <w:t xml:space="preserve"> </w:t>
      </w:r>
      <w:r w:rsidR="00734AEE">
        <w:t>groups exhibit</w:t>
      </w:r>
      <w:r w:rsidR="00133B7F">
        <w:t xml:space="preserve"> substantially different </w:t>
      </w:r>
      <w:del w:id="5" w:author="Green, Will" w:date="2021-09-02T11:35:00Z">
        <w:r w:rsidR="00133B7F" w:rsidDel="0073485F">
          <w:delText>generation time distribution</w:delText>
        </w:r>
      </w:del>
      <w:ins w:id="6" w:author="Green, Will" w:date="2021-09-02T11:36:00Z">
        <w:r w:rsidR="0073485F">
          <w:t xml:space="preserve">generation time distributions </w:t>
        </w:r>
      </w:ins>
      <w:del w:id="7" w:author="Green, Will" w:date="2021-09-02T11:36:00Z">
        <w:r w:rsidR="00133B7F" w:rsidDel="0073485F">
          <w:delText xml:space="preserve"> </w:delText>
        </w:r>
      </w:del>
      <w:r w:rsidR="00133B7F">
        <w:t xml:space="preserve">to unvaccinated symptomatic transmitters, whose generation time distribution </w:t>
      </w:r>
      <w:r w:rsidR="00734AEE">
        <w:t xml:space="preserve">is </w:t>
      </w:r>
      <w:r w:rsidR="00133B7F">
        <w:t xml:space="preserve">often well defined. The bias in estimate becomes larger with greater population size or </w:t>
      </w:r>
      <w:del w:id="8" w:author="Green, Will" w:date="2021-09-02T11:36:00Z">
        <w:r w:rsidR="00133B7F" w:rsidDel="0073485F">
          <w:delText xml:space="preserve">infectiousness </w:delText>
        </w:r>
      </w:del>
      <w:ins w:id="9" w:author="Green, Will" w:date="2021-09-02T11:36:00Z">
        <w:r w:rsidR="0073485F">
          <w:t xml:space="preserve">transmissibility </w:t>
        </w:r>
      </w:ins>
      <w:r w:rsidR="00133B7F">
        <w:t>of the poorly characterised group, as well as if the population exhibits disassortative mixing. We apply our methodology to</w:t>
      </w:r>
      <w:r w:rsidR="00734AEE">
        <w:t xml:space="preserve"> Ebola in</w:t>
      </w:r>
      <w:r w:rsidR="00133B7F">
        <w:t xml:space="preserve"> West Africa in 2014 and the SARS-CoV-2 in the UK in 2020-21. </w:t>
      </w:r>
    </w:p>
    <w:p w14:paraId="60500BB5" w14:textId="5DF1639D" w:rsidR="003D5F50" w:rsidRPr="009D0311" w:rsidRDefault="003D5F50" w:rsidP="00DA5109">
      <w:pPr>
        <w:jc w:val="both"/>
        <w:rPr>
          <w:b/>
          <w:bCs/>
        </w:rPr>
      </w:pPr>
      <w:r w:rsidRPr="009D0311">
        <w:rPr>
          <w:b/>
          <w:bCs/>
        </w:rPr>
        <w:t>Introduction</w:t>
      </w:r>
    </w:p>
    <w:p w14:paraId="7CF57060" w14:textId="528365A6" w:rsidR="00E575A7" w:rsidRPr="009D0311" w:rsidRDefault="00765B8B" w:rsidP="00DA5109">
      <w:pPr>
        <w:jc w:val="both"/>
      </w:pPr>
      <w:bookmarkStart w:id="10" w:name="_Hlk61522967"/>
      <w:r w:rsidRPr="009D0311">
        <w:t>The</w:t>
      </w:r>
      <w:r w:rsidR="00E64F66" w:rsidRPr="009D0311">
        <w:t xml:space="preserve"> effective</w:t>
      </w:r>
      <w:r w:rsidRPr="009D0311">
        <w:t xml:space="preserve"> reproduction number</w:t>
      </w:r>
      <w:r w:rsidR="00E64F66" w:rsidRPr="009D0311">
        <w:t xml:space="preserve">, R, defined as the average number of secondary infections generated by each primary case, </w:t>
      </w:r>
      <w:r w:rsidRPr="009D0311">
        <w:t xml:space="preserve">is of fundamental importance </w:t>
      </w:r>
      <w:r w:rsidR="00E64F66" w:rsidRPr="009D0311">
        <w:t xml:space="preserve">in </w:t>
      </w:r>
      <w:r w:rsidR="006E6DF1" w:rsidRPr="009D0311">
        <w:t xml:space="preserve">infectious disease </w:t>
      </w:r>
      <w:r w:rsidRPr="009D0311">
        <w:t>epidemiology</w:t>
      </w:r>
      <w:r w:rsidR="00E64F66" w:rsidRPr="009D0311">
        <w:t>.</w:t>
      </w:r>
      <w:r w:rsidR="001A6630" w:rsidRPr="009D0311">
        <w:t xml:space="preserve"> When R is above 1, infection prevalence </w:t>
      </w:r>
      <w:del w:id="11" w:author="Green, Will" w:date="2021-09-01T17:26:00Z">
        <w:r w:rsidR="00CC4098" w:rsidRPr="009D0311" w:rsidDel="00A5457F">
          <w:delText xml:space="preserve">is expected to </w:delText>
        </w:r>
      </w:del>
      <w:ins w:id="12" w:author="Green, Will" w:date="2021-09-01T17:26:00Z">
        <w:r w:rsidR="00A5457F">
          <w:t xml:space="preserve">will </w:t>
        </w:r>
      </w:ins>
      <w:r w:rsidR="001A6630" w:rsidRPr="009D0311">
        <w:t>increase</w:t>
      </w:r>
      <w:del w:id="13" w:author="Green, Will" w:date="2021-09-01T15:09:00Z">
        <w:r w:rsidR="001A6630" w:rsidRPr="009D0311" w:rsidDel="00122E7B">
          <w:delText xml:space="preserve"> exponentially</w:delText>
        </w:r>
      </w:del>
      <w:r w:rsidR="001A6630" w:rsidRPr="009D0311">
        <w:t xml:space="preserve">, whereas </w:t>
      </w:r>
      <w:del w:id="14" w:author="Green, Will" w:date="2021-09-01T19:42:00Z">
        <w:r w:rsidR="001A6630" w:rsidRPr="009D0311" w:rsidDel="00B66FDE">
          <w:delText>if</w:delText>
        </w:r>
      </w:del>
      <w:ins w:id="15" w:author="Green, Will" w:date="2021-09-01T19:42:00Z">
        <w:r w:rsidR="00B66FDE">
          <w:t>when</w:t>
        </w:r>
      </w:ins>
      <w:r w:rsidR="001A6630" w:rsidRPr="009D0311">
        <w:t xml:space="preserve"> R is below 1, it will decline</w:t>
      </w:r>
      <w:r w:rsidR="005A67DF" w:rsidRPr="009D0311">
        <w:t xml:space="preserve">. </w:t>
      </w:r>
      <w:r w:rsidR="001A6630" w:rsidRPr="009D0311">
        <w:t>As such, i</w:t>
      </w:r>
      <w:r w:rsidR="00E64F66" w:rsidRPr="009D0311">
        <w:t>nterventions for e</w:t>
      </w:r>
      <w:r w:rsidR="005A67DF" w:rsidRPr="009D0311">
        <w:t xml:space="preserve">pidemic control </w:t>
      </w:r>
      <w:r w:rsidR="00E64F66" w:rsidRPr="009D0311">
        <w:t xml:space="preserve">generally </w:t>
      </w:r>
      <w:r w:rsidR="005A67DF" w:rsidRPr="009D0311">
        <w:t>aim to reduce the R to below unity.</w:t>
      </w:r>
    </w:p>
    <w:p w14:paraId="6F0D0775" w14:textId="24F42138" w:rsidR="00BD7BD3" w:rsidRPr="009D0311" w:rsidRDefault="00BD7BD3" w:rsidP="00DA5109">
      <w:pPr>
        <w:jc w:val="both"/>
      </w:pPr>
      <w:r w:rsidRPr="009D0311">
        <w:t>Estimation of R has taken on particular significance over the past year in light of</w:t>
      </w:r>
      <w:r w:rsidR="00A529AE" w:rsidRPr="009D0311">
        <w:t xml:space="preserve"> the global</w:t>
      </w:r>
      <w:r w:rsidR="00074973" w:rsidRPr="009D0311">
        <w:t xml:space="preserve"> COVID-19</w:t>
      </w:r>
      <w:r w:rsidRPr="009D0311">
        <w:t xml:space="preserve"> </w:t>
      </w:r>
      <w:r w:rsidR="00826E27" w:rsidRPr="009D0311">
        <w:t>pandemic</w:t>
      </w:r>
      <w:r w:rsidRPr="009D0311">
        <w:t>,</w:t>
      </w:r>
      <w:r w:rsidR="00826E27" w:rsidRPr="009D0311">
        <w:t xml:space="preserve"> which </w:t>
      </w:r>
      <w:r w:rsidR="00A529AE" w:rsidRPr="009D0311">
        <w:t xml:space="preserve">is so far responsible for </w:t>
      </w:r>
      <w:r w:rsidR="00826E27" w:rsidRPr="009D0311">
        <w:t xml:space="preserve">over </w:t>
      </w:r>
      <w:del w:id="16" w:author="Green, Will" w:date="2021-09-01T19:43:00Z">
        <w:r w:rsidR="00826E27" w:rsidRPr="009D0311" w:rsidDel="00B66FDE">
          <w:delText>1</w:delText>
        </w:r>
      </w:del>
      <w:ins w:id="17" w:author="Green, Will" w:date="2021-09-01T19:43:00Z">
        <w:r w:rsidR="00B66FDE">
          <w:t>2</w:t>
        </w:r>
      </w:ins>
      <w:r w:rsidR="00826E27" w:rsidRPr="009D0311">
        <w:t>00 million cases</w:t>
      </w:r>
      <w:r w:rsidR="00A529AE" w:rsidRPr="009D0311">
        <w:t>,</w:t>
      </w:r>
      <w:r w:rsidR="00826E27" w:rsidRPr="009D0311">
        <w:t xml:space="preserve"> and </w:t>
      </w:r>
      <w:del w:id="18" w:author="Green, Will" w:date="2021-09-01T19:43:00Z">
        <w:r w:rsidR="00826E27" w:rsidRPr="009D0311" w:rsidDel="00B66FDE">
          <w:delText>2.</w:delText>
        </w:r>
        <w:r w:rsidR="00647FD8" w:rsidRPr="009D0311" w:rsidDel="00B66FDE">
          <w:delText>6</w:delText>
        </w:r>
      </w:del>
      <w:ins w:id="19" w:author="Green, Will" w:date="2021-09-01T19:43:00Z">
        <w:r w:rsidR="00B66FDE">
          <w:t>4.5</w:t>
        </w:r>
      </w:ins>
      <w:r w:rsidR="00826E27" w:rsidRPr="009D0311">
        <w:t xml:space="preserve"> million deaths worldwide</w:t>
      </w:r>
      <w:r w:rsidR="00647FD8" w:rsidRPr="009D0311">
        <w:t xml:space="preserve"> </w:t>
      </w:r>
      <w:r w:rsidR="00647FD8" w:rsidRPr="009D0311">
        <w:fldChar w:fldCharType="begin" w:fldLock="1"/>
      </w:r>
      <w:r w:rsidR="00AF1392" w:rsidRPr="009D0311">
        <w:instrText>ADDIN CSL_CITATION {"citationItems":[{"id":"ITEM-1","itemData":{"URL":"https://coronavirus.jhu.edu/map.html","accessed":{"date-parts":[["2021","3","10"]]},"id":"ITEM-1","issued":{"date-parts":[["0"]]},"title":"COVID-19 Map - Johns Hopkins Coronavirus Resource Center","type":"webpage"},"uris":["http://www.mendeley.com/documents/?uuid=7ac636bd-e25c-3328-93c7-fd8f202a3d23"]}],"mendeley":{"formattedCitation":"(1)","plainTextFormattedCitation":"(1)","previouslyFormattedCitation":"(1)"},"properties":{"noteIndex":0},"schema":"https://github.com/citation-style-language/schema/raw/master/csl-citation.json"}</w:instrText>
      </w:r>
      <w:r w:rsidR="00647FD8" w:rsidRPr="009D0311">
        <w:fldChar w:fldCharType="separate"/>
      </w:r>
      <w:r w:rsidR="00647FD8" w:rsidRPr="009D0311">
        <w:rPr>
          <w:noProof/>
        </w:rPr>
        <w:t>(1)</w:t>
      </w:r>
      <w:r w:rsidR="00647FD8" w:rsidRPr="009D0311">
        <w:fldChar w:fldCharType="end"/>
      </w:r>
      <w:r w:rsidR="00A529AE" w:rsidRPr="009D0311">
        <w:t xml:space="preserve">. </w:t>
      </w:r>
      <w:r w:rsidR="00AF5068" w:rsidRPr="009D0311">
        <w:t xml:space="preserve">Given the importance of R in elucidating the extent of </w:t>
      </w:r>
      <w:r w:rsidR="00111598" w:rsidRPr="009D0311">
        <w:t>control</w:t>
      </w:r>
      <w:r w:rsidR="00AF5068" w:rsidRPr="009D0311">
        <w:t xml:space="preserve"> measures required </w:t>
      </w:r>
      <w:r w:rsidR="006F1080" w:rsidRPr="009D0311">
        <w:t xml:space="preserve">to suppress the epidemic, </w:t>
      </w:r>
      <w:r w:rsidR="00407783" w:rsidRPr="009D0311">
        <w:t xml:space="preserve">real-time </w:t>
      </w:r>
      <w:r w:rsidR="006F1080" w:rsidRPr="009D0311">
        <w:t xml:space="preserve">estimation of R has </w:t>
      </w:r>
      <w:r w:rsidR="0019652A" w:rsidRPr="009D0311">
        <w:t>been the focus</w:t>
      </w:r>
      <w:r w:rsidR="009D2671" w:rsidRPr="009D0311">
        <w:t xml:space="preserve"> of disease modelling groups and government health departments worldwide</w:t>
      </w:r>
      <w:r w:rsidR="00B01207" w:rsidRPr="009D0311">
        <w:t xml:space="preserve"> </w:t>
      </w:r>
      <w:r w:rsidRPr="009D0311">
        <w:fldChar w:fldCharType="begin" w:fldLock="1"/>
      </w:r>
      <w:r w:rsidR="00AF1392" w:rsidRPr="009D0311">
        <w:instrText>ADDIN CSL_CITATION {"citationItems":[{"id":"ITEM-1","itemData":{"DOI":"10.1371/journal.pone.0242128","ISSN":"1932-6203","abstract":"Background The coronavirus (SARS-COV-2) is now a global concern because of its higher transmission capacity and associated adverse consequences including death. The reproductive number of coronavirus provides an estimate of the possible extent of the transmission. This study aims to provide a summary reproductive number of coronavirus based on available global level evidence. Methods A total of three databases were searched on September 15, 2020: PubMed, Web of Science, and Science Direct. The searches were conducted using a pre-specified search strategy to record studies reported the reproductive number of coronavirus from its inception in December 2019. It includes keywords of coronavirus and its reproductive number, which were combined using the Boolean operators (AND, OR). Based on the included studies, we estimated a summary reproductive number by using the meta-analysis. We used narrative synthesis to explain the results of the studies where the reproductive number was reported, however, were not possible to include in the meta-analysis because of the lack of data (mostly due to confidence interval was not reported). Results Total of 42 studies included in this review whereas 29 of them were included in the meta-analysis. The estimated summary reproductive number was 2.87 (95% CI, 2.39–3.44). We found evidence of very high heterogeneity (99.5%) of the reproductive number reported in the included studies. Our sub-group analysis was found the significant variations of reproductive number across the country for which it was estimated, method and model that were used to estimate the reproductive number, number of case that was considered to estimate the reproductive number, and the type of reproductive number that was estimated. The highest reproductive number was reported for the Diamond Princess Cruise Ship in Japan (14.8). In the country-level, the higher reproductive number was reported for France (R, 6.32, 95% CI, 5.72–6.99) following Germany (R, 6.07, 95% CI, 5.51–6.69) and Spain (R, 3.56, 95% CI, 1.62–7.82). The higher reproductive number was reported if it was estimated by using the Markov Chain Monte Carlo method (MCMC) method and the Epidemic curve model. We also reported significant heterogeneity of the type of reproductive number- a high-value reported if it was the time-dependent reproductive number. Conclusion The estimated summary reproductive number indicates an exponential increase of coronavirus infection in the coming days. Comprehe…","author":[{"dropping-particle":"","family":"Billah","given":"Md. Arif","non-dropping-particle":"","parse-names":false,"suffix":""},{"dropping-particle":"","family":"Miah","given":"Md. Mamun","non-dropping-particle":"","parse-names":false,"suffix":""},{"dropping-particle":"","family":"Khan","given":"Md. Nuruzzaman","non-dropping-particle":"","parse-names":false,"suffix":""}],"container-title":"PLOS ONE","editor":[{"dropping-particle":"","family":"Flacco","given":"Maria Elena","non-dropping-particle":"","parse-names":false,"suffix":""}],"id":"ITEM-1","issue":"11","issued":{"date-parts":[["2020","11","11"]]},"page":"e0242128","publisher":"Public Library of Science","title":"Reproductive number of coronavirus: A systematic review and meta-analysis based on global level evidence","type":"article-journal","volume":"15"},"uris":["http://www.mendeley.com/documents/?uuid=bf229d9a-7e6d-3c3b-9921-a6eedbb8d87f"]}],"mendeley":{"formattedCitation":"(2)","plainTextFormattedCitation":"(2)","previouslyFormattedCitation":"(2)"},"properties":{"noteIndex":0},"schema":"https://github.com/citation-style-language/schema/raw/master/csl-citation.json"}</w:instrText>
      </w:r>
      <w:r w:rsidRPr="009D0311">
        <w:fldChar w:fldCharType="separate"/>
      </w:r>
      <w:r w:rsidR="00647FD8" w:rsidRPr="009D0311">
        <w:rPr>
          <w:noProof/>
        </w:rPr>
        <w:t>(2)</w:t>
      </w:r>
      <w:r w:rsidRPr="009D0311">
        <w:fldChar w:fldCharType="end"/>
      </w:r>
      <w:r w:rsidR="009D2671" w:rsidRPr="009D0311">
        <w:t xml:space="preserve">. </w:t>
      </w:r>
    </w:p>
    <w:p w14:paraId="19B97304" w14:textId="0C791200" w:rsidR="001A6630" w:rsidRPr="009D0311" w:rsidRDefault="001A6630" w:rsidP="00DA5109">
      <w:pPr>
        <w:jc w:val="both"/>
      </w:pPr>
      <w:r w:rsidRPr="009D0311">
        <w:t>The effective reproduction number principally depends on the underlying infectiousness of the pathogen in a totally susceptible population</w:t>
      </w:r>
      <w:del w:id="20" w:author="Green, Will" w:date="2021-09-03T13:18:00Z">
        <w:r w:rsidRPr="009D0311" w:rsidDel="00E15606">
          <w:delText xml:space="preserve">, </w:delText>
        </w:r>
        <w:r w:rsidR="00B50A3A" w:rsidRPr="009D0311" w:rsidDel="00E15606">
          <w:delText xml:space="preserve">contacts between individuals in the population, </w:delText>
        </w:r>
      </w:del>
      <w:ins w:id="21" w:author="Green, Will" w:date="2021-09-03T13:18:00Z">
        <w:r w:rsidR="00E15606">
          <w:t xml:space="preserve"> </w:t>
        </w:r>
      </w:ins>
      <w:r w:rsidRPr="009D0311">
        <w:t>and the level of immunity in the population.</w:t>
      </w:r>
      <w:r w:rsidR="000F14F5" w:rsidRPr="009D0311">
        <w:t xml:space="preserve"> The underlying infectiousness is often represented by the basic reproduction number, R</w:t>
      </w:r>
      <w:r w:rsidR="000F14F5" w:rsidRPr="009D0311">
        <w:rPr>
          <w:vertAlign w:val="subscript"/>
        </w:rPr>
        <w:t>0</w:t>
      </w:r>
      <w:r w:rsidR="000F14F5" w:rsidRPr="009D0311">
        <w:t xml:space="preserve">, defined as the </w:t>
      </w:r>
      <w:r w:rsidR="00B33E6C" w:rsidRPr="009D0311">
        <w:t xml:space="preserve">average </w:t>
      </w:r>
      <w:r w:rsidR="000F14F5" w:rsidRPr="009D0311">
        <w:t xml:space="preserve">number of secondary infections arising from a primary case in a </w:t>
      </w:r>
      <w:r w:rsidR="00D44651" w:rsidRPr="009D0311">
        <w:t xml:space="preserve">large </w:t>
      </w:r>
      <w:r w:rsidR="000F14F5" w:rsidRPr="009D0311">
        <w:t>totally susceptible population</w:t>
      </w:r>
      <w:ins w:id="22" w:author="Green, Will" w:date="2021-09-01T17:27:00Z">
        <w:r w:rsidR="00A5457F">
          <w:t xml:space="preserve"> (one with no existing immunity)</w:t>
        </w:r>
      </w:ins>
      <w:r w:rsidR="000F14F5" w:rsidRPr="009D0311">
        <w:t xml:space="preserve">. </w:t>
      </w:r>
      <w:r w:rsidRPr="009D0311">
        <w:t xml:space="preserve"> </w:t>
      </w:r>
      <w:r w:rsidR="00C33217" w:rsidRPr="009D0311">
        <w:t xml:space="preserve">R may be further modified by changes in </w:t>
      </w:r>
      <w:r w:rsidRPr="009D0311">
        <w:t>the number, frequency, and closeness of contacts</w:t>
      </w:r>
      <w:r w:rsidR="00C33217" w:rsidRPr="009D0311">
        <w:t xml:space="preserve"> in a population, hygiene practices, seasonal variation</w:t>
      </w:r>
      <w:r w:rsidR="000E155F" w:rsidRPr="009D0311">
        <w:t>,</w:t>
      </w:r>
      <w:r w:rsidR="00DD0736" w:rsidRPr="009D0311">
        <w:t xml:space="preserve"> population </w:t>
      </w:r>
      <w:r w:rsidR="00C33217" w:rsidRPr="009D0311">
        <w:t>demographics</w:t>
      </w:r>
      <w:r w:rsidR="08ADDF9C" w:rsidRPr="009D0311">
        <w:t xml:space="preserve"> and pathogen evolution</w:t>
      </w:r>
      <w:r w:rsidRPr="009D0311">
        <w:t>.</w:t>
      </w:r>
      <w:r w:rsidR="00C33217" w:rsidRPr="009D0311">
        <w:t xml:space="preserve"> </w:t>
      </w:r>
      <w:del w:id="23" w:author="Green, Will" w:date="2021-09-01T19:44:00Z">
        <w:r w:rsidR="00C33217" w:rsidRPr="009D0311" w:rsidDel="00B66FDE">
          <w:delText xml:space="preserve">Given the myriad of variables contributing to </w:delText>
        </w:r>
      </w:del>
      <w:r w:rsidR="00C33217" w:rsidRPr="009D0311">
        <w:t>R</w:t>
      </w:r>
      <w:del w:id="24" w:author="Green, Will" w:date="2021-09-01T19:44:00Z">
        <w:r w:rsidR="00C33217" w:rsidRPr="009D0311" w:rsidDel="00B66FDE">
          <w:delText>, it</w:delText>
        </w:r>
      </w:del>
      <w:r w:rsidR="00C33217" w:rsidRPr="009D0311">
        <w:t xml:space="preserve"> is generally estimated </w:t>
      </w:r>
      <w:r w:rsidR="00A62EBF" w:rsidRPr="009D0311">
        <w:t>from</w:t>
      </w:r>
      <w:r w:rsidR="00C33217" w:rsidRPr="009D0311">
        <w:t xml:space="preserve"> </w:t>
      </w:r>
      <w:r w:rsidR="00A62EBF" w:rsidRPr="009D0311">
        <w:t xml:space="preserve">trends in </w:t>
      </w:r>
      <w:r w:rsidR="00DD0736" w:rsidRPr="009D0311">
        <w:t xml:space="preserve">infections, </w:t>
      </w:r>
      <w:r w:rsidR="00E16916" w:rsidRPr="009D0311">
        <w:t xml:space="preserve">cases, hospitalizations </w:t>
      </w:r>
      <w:r w:rsidR="00CF41D1" w:rsidRPr="009D0311">
        <w:t xml:space="preserve">or </w:t>
      </w:r>
      <w:r w:rsidR="00E16916" w:rsidRPr="009D0311">
        <w:t>deaths</w:t>
      </w:r>
      <w:r w:rsidR="00FF1177" w:rsidRPr="009D0311">
        <w:t xml:space="preserve"> over time</w:t>
      </w:r>
      <w:del w:id="25" w:author="Green, Will" w:date="2021-09-01T15:10:00Z">
        <w:r w:rsidR="00335C84" w:rsidRPr="009D0311" w:rsidDel="00122E7B">
          <w:delText>,</w:delText>
        </w:r>
        <w:r w:rsidR="00C33217" w:rsidRPr="009D0311" w:rsidDel="00122E7B">
          <w:delText xml:space="preserve"> rather than </w:delText>
        </w:r>
        <w:r w:rsidR="00E16916" w:rsidRPr="009D0311" w:rsidDel="00122E7B">
          <w:delText>from R</w:delText>
        </w:r>
        <w:r w:rsidR="00E16916" w:rsidRPr="009D0311" w:rsidDel="00122E7B">
          <w:rPr>
            <w:vertAlign w:val="subscript"/>
          </w:rPr>
          <w:delText>0</w:delText>
        </w:r>
      </w:del>
      <w:r w:rsidR="000F14F5" w:rsidRPr="009D0311">
        <w:t xml:space="preserve"> </w:t>
      </w:r>
      <w:r w:rsidRPr="009D0311">
        <w:fldChar w:fldCharType="begin" w:fldLock="1"/>
      </w:r>
      <w:r w:rsidR="00AF1392" w:rsidRPr="009D0311">
        <w:instrText>ADDIN CSL_CITATION {"citationItems":[{"id":"ITEM-1","itemData":{"DOI":"10.1093/aje/kwh255","ISSN":"0002-9262","PMID":"15353409","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author":[{"dropping-particle":"","family":"Wallinga","given":"Jacco","non-dropping-particle":"","parse-names":false,"suffix":""},{"dropping-particle":"","family":"Teunis","given":"Peter","non-dropping-particle":"","parse-names":false,"suffix":""}],"container-title":"American journal of epidemiology","id":"ITEM-1","issue":"6","issued":{"date-parts":[["2004","9","15"]]},"page":"509-16","title":"Different epidemic curves for severe acute respiratory syndrome reveal similar impacts of control measures.","type":"article-journal","volume":"160"},"uris":["http://www.mendeley.com/documents/?uuid=803f3e89-bcd7-35aa-bfa6-0ad94b14a7c6"]},{"id":"ITEM-2","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2","issued":{"date-parts":[["2019"]]},"publisher":"Elsevier B.V.","title":"Improved inference of time-varying reproduction numbers during infectious disease outbreaks","type":"article-journal"},"uris":["http://www.mendeley.com/documents/?uuid=f5218547-7f8a-3c99-8573-ed5ef66b650f"]},{"id":"ITEM-3","itemData":{"DOI":"10.1093/aje/kwt133","ISSN":"1476-6256","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3","issue":"9","issued":{"date-parts":[["2013","11","1"]]},"page":"1505-1512","publisher":"Oxford Academic","title":"A New Framework and Software to Estimate Time-Varying Reproduction Numbers During Epidemics","type":"article-journal","volume":"178"},"uris":["http://www.mendeley.com/documents/?uuid=711cc28f-e05c-32a9-be79-94287b6e8e8c"]},{"id":"ITEM-4","itemData":{"DOI":"10.1126/science.1086478","ISSN":"00368075","PMID":"12766206","abstract":"We present an analysis of the first 10 weeks of the severe acute respiratory syndrome (SARS) epidemic in Hong Kong. The epidemic to date has been characterized by two large clusters - initiated by two separate \"super-spread\" events (SSEs) - 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author":[{"dropping-particle":"","family":"Riley","given":"Steven","non-dropping-particle":"","parse-names":false,"suffix":""},{"dropping-particle":"","family":"Fraser","given":"Christophe","non-dropping-particle":"","parse-names":false,"suffix":""},{"dropping-particle":"","family":"Donnelly","given":"Christl A.","non-dropping-particle":"","parse-names":false,"suffix":""},{"dropping-particle":"","family":"Ghani","given":"Azra C.","non-dropping-particle":"","parse-names":false,"suffix":""},{"dropping-particle":"","family":"Abu-Raddad","given":"Laith J.","non-dropping-particle":"","parse-names":false,"suffix":""},{"dropping-particle":"","family":"Hedley","given":"Anthony J.","non-dropping-particle":"","parse-names":false,"suffix":""},{"dropping-particle":"","family":"Leung","given":"Gabriel M.","non-dropping-particle":"","parse-names":false,"suffix":""},{"dropping-particle":"","family":"Ho","given":"Lai Ming","non-dropping-particle":"","parse-names":false,"suffix":""},{"dropping-particle":"","family":"Lam","given":"Tai Hing","non-dropping-particle":"","parse-names":false,"suffix":""},{"dropping-particle":"","family":"Thach","given":"Thuan Q.","non-dropping-particle":"","parse-names":false,"suffix":""},{"dropping-particle":"","family":"Chau","given":"Patsy","non-dropping-particle":"","parse-names":false,"suffix":""},{"dropping-particle":"","family":"Chan","given":"King Pan","non-dropping-particle":"","parse-names":false,"suffix":""},{"dropping-particle":"","family":"Lo","given":"Su Vui","non-dropping-particle":"","parse-names":false,"suffix":""},{"dropping-particle":"","family":"Leung","given":"Pak Yin","non-dropping-particle":"","parse-names":false,"suffix":""},{"dropping-particle":"","family":"Tsang","given":"Thomas","non-dropping-particle":"","parse-names":false,"suffix":""},{"dropping-particle":"","family":"Ho","given":"William","non-dropping-particle":"","parse-names":false,"suffix":""},{"dropping-particle":"","family":"Lee","given":"Koon Hung","non-dropping-particle":"","parse-names":false,"suffix":""},{"dropping-particle":"","family":"Lau","given":"Edith M.C.","non-dropping-particle":"","parse-names":false,"suffix":""},{"dropping-particle":"","family":"Ferguson","given":"Neil M.","non-dropping-particle":"","parse-names":false,"suffix":""},{"dropping-particle":"","family":"Anderson","given":"Roy M.","non-dropping-particle":"","parse-names":false,"suffix":""}],"container-title":"Science","id":"ITEM-4","issue":"5627","issued":{"date-parts":[["2003","6","20"]]},"page":"1961-1966","publisher":"American Association for the Advancement of Science","title":"Transmission dynamics of the etiological agent of SARS in Hong Kong: Impact of public health interventions","type":"article-journal","volume":"300"},"uris":["http://www.mendeley.com/documents/?uuid=99368a3e-5485-357a-8e52-ad8f485262d1"]}],"mendeley":{"formattedCitation":"(3–6)","plainTextFormattedCitation":"(3–6)","previouslyFormattedCitation":"(3–6)"},"properties":{"noteIndex":0},"schema":"https://github.com/citation-style-language/schema/raw/master/csl-citation.json"}</w:instrText>
      </w:r>
      <w:r w:rsidRPr="009D0311">
        <w:fldChar w:fldCharType="separate"/>
      </w:r>
      <w:r w:rsidR="00647FD8" w:rsidRPr="009D0311">
        <w:rPr>
          <w:noProof/>
        </w:rPr>
        <w:t>(3–6)</w:t>
      </w:r>
      <w:r w:rsidRPr="009D0311">
        <w:fldChar w:fldCharType="end"/>
      </w:r>
      <w:r w:rsidR="00E16916" w:rsidRPr="009D0311">
        <w:t>.</w:t>
      </w:r>
    </w:p>
    <w:p w14:paraId="3B60D31A" w14:textId="147CBBE1" w:rsidR="000F14F5" w:rsidRPr="009D0311" w:rsidRDefault="000F14F5" w:rsidP="00DA5109">
      <w:pPr>
        <w:jc w:val="both"/>
      </w:pPr>
      <w:r w:rsidRPr="009D0311">
        <w:t xml:space="preserve">There are two distinct reproduction numbers than can be derived from data on infection incidence. The instantaneous reproduction number, </w:t>
      </w:r>
      <w:r w:rsidR="00074973" w:rsidRPr="009D0311">
        <w:t xml:space="preserve">henceforth denoted </w:t>
      </w:r>
      <w:r w:rsidR="000902E7" w:rsidRPr="009D0311">
        <w:rPr>
          <w:i/>
          <w:iCs/>
        </w:rPr>
        <w:t>R</w:t>
      </w:r>
      <w:r w:rsidRPr="009D0311">
        <w:rPr>
          <w:i/>
          <w:iCs/>
        </w:rPr>
        <w:t>(t)</w:t>
      </w:r>
      <w:r w:rsidRPr="009D0311">
        <w:t xml:space="preserve">, represents the </w:t>
      </w:r>
      <w:r w:rsidR="00D65331" w:rsidRPr="009D0311">
        <w:t xml:space="preserve">average </w:t>
      </w:r>
      <w:r w:rsidRPr="009D0311">
        <w:t xml:space="preserve">number of individuals someone infected at time </w:t>
      </w:r>
      <w:r w:rsidRPr="009D0311">
        <w:rPr>
          <w:i/>
          <w:iCs/>
        </w:rPr>
        <w:t>t</w:t>
      </w:r>
      <w:r w:rsidRPr="009D0311">
        <w:t xml:space="preserve"> would infect if conditions remained unchanged. Conversely, the case reproduction number, </w:t>
      </w:r>
      <w:proofErr w:type="spellStart"/>
      <w:r w:rsidRPr="009D0311">
        <w:rPr>
          <w:i/>
          <w:iCs/>
        </w:rPr>
        <w:t>R</w:t>
      </w:r>
      <w:r w:rsidRPr="009D0311">
        <w:rPr>
          <w:i/>
          <w:iCs/>
          <w:vertAlign w:val="subscript"/>
        </w:rPr>
        <w:t>c</w:t>
      </w:r>
      <w:proofErr w:type="spellEnd"/>
      <w:r w:rsidRPr="009D0311">
        <w:rPr>
          <w:i/>
          <w:iCs/>
        </w:rPr>
        <w:t>(t)</w:t>
      </w:r>
      <w:r w:rsidRPr="009D0311">
        <w:t xml:space="preserve">, represents </w:t>
      </w:r>
      <w:r w:rsidR="00D65331" w:rsidRPr="009D0311">
        <w:t>the average number of</w:t>
      </w:r>
      <w:r w:rsidRPr="009D0311">
        <w:t xml:space="preserve"> people an individual infected at time </w:t>
      </w:r>
      <w:r w:rsidRPr="009D0311">
        <w:rPr>
          <w:i/>
          <w:iCs/>
        </w:rPr>
        <w:t>t</w:t>
      </w:r>
      <w:r w:rsidRPr="009D0311">
        <w:t xml:space="preserve"> actually</w:t>
      </w:r>
      <w:r w:rsidRPr="009D0311">
        <w:rPr>
          <w:i/>
          <w:iCs/>
        </w:rPr>
        <w:t xml:space="preserve"> </w:t>
      </w:r>
      <w:r w:rsidRPr="009D0311">
        <w:t xml:space="preserve">infects, which will depend on changes in policy or </w:t>
      </w:r>
      <w:r w:rsidR="00592F61" w:rsidRPr="009D0311">
        <w:t>behaviour</w:t>
      </w:r>
      <w:r w:rsidRPr="009D0311">
        <w:t xml:space="preserve"> over the period of that cohort’s infection, and can thus only be estimated in </w:t>
      </w:r>
      <w:r w:rsidR="00957457" w:rsidRPr="009D0311">
        <w:t>retrospect</w:t>
      </w:r>
      <w:r w:rsidRPr="009D0311">
        <w:t xml:space="preserve"> </w:t>
      </w:r>
      <w:r w:rsidRPr="009D0311">
        <w:fldChar w:fldCharType="begin" w:fldLock="1"/>
      </w:r>
      <w:r w:rsidR="003C341E">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id":"ITEM-2","itemData":{"DOI":"10.1371/JOURNAL.PCBI.1008409","ISSN":"1553-7358","abstract":"Estimation of the effective reproductive number Rt is important for detecting changes in disease transmission over time. During the Coronavirus Disease 2019 (COVID-19) pandemic, policy 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recommendations. For near real-time estimation of Rt, we recommend the approach of Cori and colleagues, which uses data from before time t and empirical estimates of the distribution of time between infections. Methods that require data from after time t, such as Wallinga and Teunis, are conceptually and methodologically less suited for near real-time estimation, but may be appropriate for retrospective analyses of how individuals infected at different time points contributed to the spread. We advise caution when using methods derived from the approach of Bettencourt and Ribeiro,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author":[{"dropping-particle":"","family":"Gostic","given":"Katelyn M.","non-dropping-particle":"","parse-names":false,"suffix":""},{"dropping-particle":"","family":"McGough","given":"Lauren","non-dropping-particle":"","parse-names":false,"suffix":""},{"dropping-particle":"","family":"Baskerville","given":"Edward B.","non-dropping-particle":"","parse-names":false,"suffix":""},{"dropping-particle":"","family":"Abbott","given":"Sam","non-dropping-particle":"","parse-names":false,"suffix":""},{"dropping-particle":"","family":"Joshi","given":"Keya","non-dropping-particle":"","parse-names":false,"suffix":""},{"dropping-particle":"","family":"Tedijanto","given":"Christine","non-dropping-particle":"","parse-names":false,"suffix":""},{"dropping-particle":"","family":"Kahn","given":"Rebecca","non-dropping-particle":"","parse-names":false,"suffix":""},{"dropping-particle":"","family":"Niehus","given":"Rene","non-dropping-particle":"","parse-names":false,"suffix":""},{"dropping-particle":"","family":"Hay","given":"James A.","non-dropping-particle":"","parse-names":false,"suffix":""},{"dropping-particle":"De","family":"Salazar","given":"Pablo M.","non-dropping-particle":"","parse-names":false,"suffix":""},{"dropping-particle":"","family":"Hellewell","given":"Joel","non-dropping-particle":"","parse-names":false,"suffix":""},{"dropping-particle":"","family":"Meakin","given":"Sophie","non-dropping-particle":"","parse-names":false,"suffix":""},{"dropping-particle":"","family":"Munday","given":"James D.","non-dropping-particle":"","parse-names":false,"suffix":""},{"dropping-particle":"","family":"Bosse","given":"Nikos I.","non-dropping-particle":"","parse-names":false,"suffix":""},{"dropping-particle":"","family":"Sherrat","given":"Katharine","non-dropping-particle":"","parse-names":false,"suffix":""},{"dropping-particle":"","family":"Thompson","given":"Robin N.","non-dropping-particle":"","parse-names":false,"suffix":""},{"dropping-particle":"","family":"White","given":"Laura F.","non-dropping-particle":"","parse-names":false,"suffix":""},{"dropping-particle":"","family":"Huisman","given":"Jana S.","non-dropping-particle":"","parse-names":false,"suffix":""},{"dropping-particle":"","family":"Scire","given":"Jérémie","non-dropping-particle":"","parse-names":false,"suffix":""},{"dropping-particle":"","family":"Bonhoeffer","given":"Sebastian","non-dropping-particle":"","parse-names":false,"suffix":""},{"dropping-particle":"","family":"Stadler","given":"Tanja","non-dropping-particle":"","parse-names":false,"suffix":""},{"dropping-particle":"","family":"Wallinga","given":"Jacco","non-dropping-particle":"","parse-names":false,"suffix":""},{"dropping-particle":"","family":"Funk","given":"Sebastian","non-dropping-particle":"","parse-names":false,"suffix":""},{"dropping-particle":"","family":"Lipsitch","given":"Marc","non-dropping-particle":"","parse-names":false,"suffix":""},{"dropping-particle":"","family":"Cobey","given":"Sarah","non-dropping-particle":"","parse-names":false,"suffix":""}],"container-title":"PLOS Computational Biology","id":"ITEM-2","issue":"12","issued":{"date-parts":[["2020","12","10"]]},"page":"e1008409","publisher":"Public Library of Science","title":"Practical considerations for measuring the effective reproductive number, Rt","type":"article-journal","volume":"16"},"uris":["http://www.mendeley.com/documents/?uuid=265b240a-9d53-32d7-a3c0-ce2c3ebfaf6b"]}],"mendeley":{"formattedCitation":"(7,8)","plainTextFormattedCitation":"(7,8)","previouslyFormattedCitation":"(7,8)"},"properties":{"noteIndex":0},"schema":"https://github.com/citation-style-language/schema/raw/master/csl-citation.json"}</w:instrText>
      </w:r>
      <w:r w:rsidRPr="009D0311">
        <w:fldChar w:fldCharType="separate"/>
      </w:r>
      <w:r w:rsidR="00357CF1" w:rsidRPr="00357CF1">
        <w:rPr>
          <w:noProof/>
        </w:rPr>
        <w:t>(7,8)</w:t>
      </w:r>
      <w:r w:rsidRPr="009D0311">
        <w:fldChar w:fldCharType="end"/>
      </w:r>
      <w:r w:rsidRPr="009D0311">
        <w:t xml:space="preserve">. </w:t>
      </w:r>
      <w:r w:rsidR="00957457" w:rsidRPr="009D0311">
        <w:t xml:space="preserve">The work of this paper focusses </w:t>
      </w:r>
      <w:r w:rsidR="00957457" w:rsidRPr="009D0311">
        <w:lastRenderedPageBreak/>
        <w:t xml:space="preserve">on the former, </w:t>
      </w:r>
      <w:r w:rsidR="00705994" w:rsidRPr="009D0311">
        <w:t xml:space="preserve">which is better suited to track changes in transmissibility in real-time, and which will reduce immediately following the start of a successful intervention, unlike </w:t>
      </w:r>
      <w:proofErr w:type="spellStart"/>
      <w:r w:rsidR="00705994" w:rsidRPr="009D0311">
        <w:rPr>
          <w:i/>
          <w:iCs/>
        </w:rPr>
        <w:t>R</w:t>
      </w:r>
      <w:r w:rsidR="00705994" w:rsidRPr="009D0311">
        <w:rPr>
          <w:i/>
          <w:iCs/>
          <w:vertAlign w:val="subscript"/>
        </w:rPr>
        <w:t>c</w:t>
      </w:r>
      <w:proofErr w:type="spellEnd"/>
      <w:r w:rsidR="00705994" w:rsidRPr="009D0311">
        <w:rPr>
          <w:i/>
          <w:iCs/>
        </w:rPr>
        <w:t>(t)</w:t>
      </w:r>
      <w:r w:rsidR="00705994" w:rsidRPr="009D0311">
        <w:t xml:space="preserve"> which will change gradually and is only possible to calculate with hindsight</w:t>
      </w:r>
      <w:ins w:id="26" w:author="Green, Will" w:date="2021-09-01T19:45:00Z">
        <w:r w:rsidR="00B66FDE">
          <w:t xml:space="preserve"> </w:t>
        </w:r>
      </w:ins>
      <w:del w:id="27" w:author="Green, Will" w:date="2021-09-01T17:30:00Z">
        <w:r w:rsidR="00705994" w:rsidRPr="009D0311" w:rsidDel="009A054D">
          <w:delText xml:space="preserve"> </w:delText>
        </w:r>
      </w:del>
      <w:ins w:id="28" w:author="Green, Will" w:date="2021-09-01T17:30:00Z">
        <w:r w:rsidR="009A054D">
          <w:fldChar w:fldCharType="begin" w:fldLock="1"/>
        </w:r>
      </w:ins>
      <w:r w:rsidR="00351FA9">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A054D">
        <w:fldChar w:fldCharType="separate"/>
      </w:r>
      <w:r w:rsidR="009A054D" w:rsidRPr="009A054D">
        <w:rPr>
          <w:noProof/>
        </w:rPr>
        <w:t>(7)</w:t>
      </w:r>
      <w:ins w:id="29" w:author="Green, Will" w:date="2021-09-01T17:30:00Z">
        <w:r w:rsidR="009A054D">
          <w:fldChar w:fldCharType="end"/>
        </w:r>
      </w:ins>
      <w:del w:id="30" w:author="Green, Will" w:date="2021-09-01T17:30:00Z">
        <w:r w:rsidRPr="009D0311" w:rsidDel="009A054D">
          <w:fldChar w:fldCharType="begin" w:fldLock="1"/>
        </w:r>
        <w:r w:rsidR="00AF1392" w:rsidRPr="009D0311" w:rsidDel="009A054D">
          <w:delInstrText>ADDIN CSL_CITATION {"citationItems":[{"id":"ITEM-1","itemData":{"URL":"https://www.gov.uk/guidance/the-r-number-in-the-uk","accessed":{"date-parts":[["2021","2","10"]]},"id":"ITEM-1","issued":{"date-parts":[["0"]]},"title":"The R value and growth rate in the UK - GOV.UK","type":"webpage"},"uris":["http://www.mendeley.com/documents/?uuid=b2069732-2cb8-30df-98de-ee43d5a9c753"]}],"mendeley":{"formattedCitation":"(8)","plainTextFormattedCitation":"(8)","previouslyFormattedCitation":"(8)"},"properties":{"noteIndex":0},"schema":"https://github.com/citation-style-language/schema/raw/master/csl-citation.json"}</w:delInstrText>
        </w:r>
        <w:r w:rsidRPr="009D0311" w:rsidDel="009A054D">
          <w:fldChar w:fldCharType="separate"/>
        </w:r>
        <w:r w:rsidR="00647FD8" w:rsidRPr="009D0311" w:rsidDel="009A054D">
          <w:rPr>
            <w:noProof/>
          </w:rPr>
          <w:delText>(8)</w:delText>
        </w:r>
        <w:r w:rsidRPr="009D0311" w:rsidDel="009A054D">
          <w:fldChar w:fldCharType="end"/>
        </w:r>
      </w:del>
      <w:r w:rsidR="00957457" w:rsidRPr="009D0311">
        <w:t>.</w:t>
      </w:r>
      <w:r w:rsidR="00705994" w:rsidRPr="009D0311">
        <w:t xml:space="preserve"> </w:t>
      </w:r>
    </w:p>
    <w:p w14:paraId="043B7BB0" w14:textId="30E8565F" w:rsidR="00586915" w:rsidRPr="009D0311" w:rsidRDefault="00C33217" w:rsidP="00DA5109">
      <w:pPr>
        <w:jc w:val="both"/>
      </w:pPr>
      <w:bookmarkStart w:id="31" w:name="_Hlk61522985"/>
      <w:bookmarkEnd w:id="10"/>
      <w:r w:rsidRPr="009D0311">
        <w:t xml:space="preserve">A simple </w:t>
      </w:r>
      <w:r w:rsidR="00242AD8" w:rsidRPr="009D0311">
        <w:t xml:space="preserve">and widely </w:t>
      </w:r>
      <w:r w:rsidR="006519B9" w:rsidRPr="009D0311">
        <w:t xml:space="preserve">used </w:t>
      </w:r>
      <w:r w:rsidR="00F67C90" w:rsidRPr="009D0311">
        <w:t>approach to</w:t>
      </w:r>
      <w:r w:rsidRPr="009D0311">
        <w:t xml:space="preserve"> estimat</w:t>
      </w:r>
      <w:r w:rsidR="002E334A" w:rsidRPr="009D0311">
        <w:t>e</w:t>
      </w:r>
      <w:r w:rsidRPr="009D0311">
        <w:t xml:space="preserve"> the effective reproduction number is via </w:t>
      </w:r>
      <w:r w:rsidR="00765B8B" w:rsidRPr="009D0311">
        <w:t xml:space="preserve">the renewal equation, which uses as inputs </w:t>
      </w:r>
      <w:r w:rsidR="00DD0736" w:rsidRPr="009D0311">
        <w:t xml:space="preserve">the generation time distribution, </w:t>
      </w:r>
      <w:r w:rsidR="000F14F5" w:rsidRPr="009D0311">
        <w:rPr>
          <w:rFonts w:cstheme="minorHAnsi"/>
          <w:i/>
          <w:iCs/>
        </w:rPr>
        <w:t>ω</w:t>
      </w:r>
      <w:r w:rsidR="00DD0736" w:rsidRPr="009D0311">
        <w:rPr>
          <w:i/>
          <w:iCs/>
        </w:rPr>
        <w:t>(</w:t>
      </w:r>
      <w:r w:rsidR="00DD0736" w:rsidRPr="009D0311">
        <w:rPr>
          <w:rFonts w:cstheme="minorHAnsi"/>
          <w:i/>
          <w:iCs/>
        </w:rPr>
        <w:t>τ</w:t>
      </w:r>
      <w:r w:rsidR="00DD0736" w:rsidRPr="009D0311">
        <w:rPr>
          <w:i/>
          <w:iCs/>
        </w:rPr>
        <w:t>)</w:t>
      </w:r>
      <w:r w:rsidR="00DD0736" w:rsidRPr="009D0311">
        <w:t xml:space="preserve"> </w:t>
      </w:r>
      <w:r w:rsidR="00346226" w:rsidRPr="009D0311">
        <w:t>(</w:t>
      </w:r>
      <w:r w:rsidR="00DD0736" w:rsidRPr="009D0311">
        <w:t>the distribution of times</w:t>
      </w:r>
      <w:r w:rsidR="00705994" w:rsidRPr="009D0311">
        <w:t>,</w:t>
      </w:r>
      <w:r w:rsidR="00DD0736" w:rsidRPr="009D0311">
        <w:t xml:space="preserve"> </w:t>
      </w:r>
      <w:r w:rsidR="003D077E" w:rsidRPr="009D0311">
        <w:rPr>
          <w:rFonts w:cstheme="minorHAnsi"/>
          <w:i/>
          <w:iCs/>
        </w:rPr>
        <w:t>τ</w:t>
      </w:r>
      <w:r w:rsidR="00705994" w:rsidRPr="009D0311">
        <w:rPr>
          <w:rFonts w:cstheme="minorHAnsi"/>
        </w:rPr>
        <w:t>,</w:t>
      </w:r>
      <w:r w:rsidR="003D077E" w:rsidRPr="009D0311">
        <w:t xml:space="preserve"> </w:t>
      </w:r>
      <w:r w:rsidR="00803848" w:rsidRPr="009D0311">
        <w:t>between infection in a case and infection of their</w:t>
      </w:r>
      <w:r w:rsidR="0095037F" w:rsidRPr="009D0311">
        <w:t xml:space="preserve"> infector</w:t>
      </w:r>
      <w:r w:rsidR="00346226" w:rsidRPr="009D0311">
        <w:t>)</w:t>
      </w:r>
      <w:r w:rsidR="00DD0736" w:rsidRPr="009D0311">
        <w:t xml:space="preserve"> </w:t>
      </w:r>
      <w:r w:rsidRPr="009D0311">
        <w:t>and the time-series of infection incidence</w:t>
      </w:r>
      <w:r w:rsidR="00957457" w:rsidRPr="009D0311">
        <w:t xml:space="preserve"> </w:t>
      </w:r>
      <w:r w:rsidR="00957457" w:rsidRPr="009D0311">
        <w:fldChar w:fldCharType="begin" w:fldLock="1"/>
      </w:r>
      <w:r w:rsidR="00AF1392" w:rsidRPr="009D0311">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57457" w:rsidRPr="009D0311">
        <w:fldChar w:fldCharType="separate"/>
      </w:r>
      <w:r w:rsidR="00647FD8" w:rsidRPr="009D0311">
        <w:rPr>
          <w:noProof/>
        </w:rPr>
        <w:t>(7)</w:t>
      </w:r>
      <w:r w:rsidR="00957457" w:rsidRPr="009D0311">
        <w:fldChar w:fldCharType="end"/>
      </w:r>
      <w:r w:rsidR="007D32E5" w:rsidRPr="009D0311">
        <w:t>.</w:t>
      </w:r>
      <w:r w:rsidR="00DF726D" w:rsidRPr="009D0311">
        <w:t xml:space="preserve"> </w:t>
      </w:r>
      <w:r w:rsidR="009D219E" w:rsidRPr="009D0311">
        <w:t xml:space="preserve">In this method, all infected individuals are assumed to have the same </w:t>
      </w:r>
      <w:del w:id="32" w:author="Green, Will" w:date="2021-09-01T20:00:00Z">
        <w:r w:rsidR="009D219E" w:rsidRPr="009D0311" w:rsidDel="00333692">
          <w:delText xml:space="preserve">infectious </w:delText>
        </w:r>
      </w:del>
      <w:ins w:id="33" w:author="Green, Will" w:date="2021-09-01T20:00:00Z">
        <w:r w:rsidR="00333692">
          <w:t xml:space="preserve">transmissibility </w:t>
        </w:r>
      </w:ins>
      <w:r w:rsidR="009D219E" w:rsidRPr="009D0311">
        <w:t>profile</w:t>
      </w:r>
      <w:del w:id="34" w:author="Green, Will" w:date="2021-09-01T19:51:00Z">
        <w:r w:rsidR="009D219E" w:rsidRPr="009D0311" w:rsidDel="00333692">
          <w:delText xml:space="preserve"> over time</w:delText>
        </w:r>
      </w:del>
      <w:ins w:id="35" w:author="Green, Will" w:date="2021-09-01T19:51:00Z">
        <w:r w:rsidR="00333692">
          <w:t xml:space="preserve"> </w:t>
        </w:r>
      </w:ins>
      <w:ins w:id="36" w:author="Green, Will" w:date="2021-09-01T20:02:00Z">
        <w:r w:rsidR="009B3FEA">
          <w:t xml:space="preserve">in terms of </w:t>
        </w:r>
      </w:ins>
      <w:ins w:id="37" w:author="Green, Will" w:date="2021-09-01T20:01:00Z">
        <w:r w:rsidR="00333692">
          <w:t>both the timing of onward infection (</w:t>
        </w:r>
      </w:ins>
      <w:del w:id="38" w:author="Green, Will" w:date="2021-09-01T20:01:00Z">
        <w:r w:rsidR="009D219E" w:rsidRPr="009D0311" w:rsidDel="00333692">
          <w:delText xml:space="preserve">, </w:delText>
        </w:r>
        <w:r w:rsidR="00A64CB7" w:rsidRPr="009D0311" w:rsidDel="00333692">
          <w:delText>characterized</w:delText>
        </w:r>
        <w:r w:rsidR="009D219E" w:rsidRPr="009D0311" w:rsidDel="00333692">
          <w:delText xml:space="preserve"> by </w:delText>
        </w:r>
      </w:del>
      <w:r w:rsidR="009D219E" w:rsidRPr="009D0311">
        <w:t>the generation time distribution</w:t>
      </w:r>
      <w:ins w:id="39" w:author="Green, Will" w:date="2021-09-01T20:01:00Z">
        <w:r w:rsidR="00333692">
          <w:t>)</w:t>
        </w:r>
      </w:ins>
      <w:r w:rsidR="009D219E" w:rsidRPr="009D0311">
        <w:t xml:space="preserve">, and </w:t>
      </w:r>
      <w:del w:id="40" w:author="Green, Will" w:date="2021-09-01T20:01:00Z">
        <w:r w:rsidR="00A024A0" w:rsidRPr="009D0311" w:rsidDel="00333692">
          <w:delText xml:space="preserve">are assumed </w:delText>
        </w:r>
        <w:r w:rsidR="009D219E" w:rsidRPr="009D0311" w:rsidDel="00333692">
          <w:delText xml:space="preserve">to </w:delText>
        </w:r>
        <w:r w:rsidR="00A024A0" w:rsidRPr="009D0311" w:rsidDel="00333692">
          <w:delText xml:space="preserve">generate </w:delText>
        </w:r>
      </w:del>
      <w:r w:rsidR="00A024A0" w:rsidRPr="009D0311">
        <w:t xml:space="preserve">the </w:t>
      </w:r>
      <w:del w:id="41" w:author="Green, Will" w:date="2021-09-01T20:01:00Z">
        <w:r w:rsidR="00A024A0" w:rsidRPr="009D0311" w:rsidDel="00333692">
          <w:delText xml:space="preserve">same </w:delText>
        </w:r>
      </w:del>
      <w:del w:id="42" w:author="Green, Will" w:date="2021-09-02T15:14:00Z">
        <w:r w:rsidR="00A024A0" w:rsidRPr="009D0311" w:rsidDel="00EE0C6A">
          <w:delText>average number of secondary cases</w:delText>
        </w:r>
      </w:del>
      <w:ins w:id="43" w:author="Green, Will" w:date="2021-09-02T15:14:00Z">
        <w:r w:rsidR="00EE0C6A">
          <w:t>extent of onward infection</w:t>
        </w:r>
      </w:ins>
      <w:ins w:id="44" w:author="Green, Will" w:date="2021-09-01T20:01:00Z">
        <w:r w:rsidR="00333692">
          <w:t xml:space="preserve"> (the reproduction number)</w:t>
        </w:r>
      </w:ins>
      <w:r w:rsidR="00A024A0" w:rsidRPr="009D0311">
        <w:t xml:space="preserve">. </w:t>
      </w:r>
    </w:p>
    <w:p w14:paraId="2DDD9FF5" w14:textId="1D370791" w:rsidR="00B81FA8" w:rsidRPr="009D0311" w:rsidRDefault="00586915" w:rsidP="00B81FA8">
      <w:pPr>
        <w:jc w:val="both"/>
      </w:pPr>
      <w:r w:rsidRPr="009D0311">
        <w:t xml:space="preserve">However, </w:t>
      </w:r>
      <w:r w:rsidR="002F4A21" w:rsidRPr="009D0311">
        <w:t xml:space="preserve">variation </w:t>
      </w:r>
      <w:r w:rsidR="00C42195" w:rsidRPr="009D0311">
        <w:t>in</w:t>
      </w:r>
      <w:r w:rsidRPr="009D0311">
        <w:t xml:space="preserve"> </w:t>
      </w:r>
      <w:del w:id="45" w:author="Green, Will" w:date="2021-09-01T19:59:00Z">
        <w:r w:rsidRPr="009D0311" w:rsidDel="00333692">
          <w:delText>infectious profiles</w:delText>
        </w:r>
      </w:del>
      <w:ins w:id="46" w:author="Green, Will" w:date="2021-09-01T19:59:00Z">
        <w:r w:rsidR="00333692">
          <w:t>transmissibility</w:t>
        </w:r>
      </w:ins>
      <w:r w:rsidR="00C42195" w:rsidRPr="009D0311">
        <w:t xml:space="preserve"> may result</w:t>
      </w:r>
      <w:del w:id="47" w:author="Green, Will" w:date="2021-09-01T19:59:00Z">
        <w:r w:rsidR="00C42195" w:rsidRPr="009D0311" w:rsidDel="00333692">
          <w:delText>s</w:delText>
        </w:r>
      </w:del>
      <w:r w:rsidR="00C42195" w:rsidRPr="009D0311">
        <w:t xml:space="preserve"> from biological and behavioural differences between individuals</w:t>
      </w:r>
      <w:r w:rsidR="0079066E" w:rsidRPr="009D0311">
        <w:t xml:space="preserve">. </w:t>
      </w:r>
      <w:r w:rsidR="00A64CB7" w:rsidRPr="009D0311">
        <w:t xml:space="preserve">An example of </w:t>
      </w:r>
      <w:ins w:id="48" w:author="Green, Will" w:date="2021-09-02T15:14:00Z">
        <w:r w:rsidR="00EE0C6A">
          <w:t xml:space="preserve">a </w:t>
        </w:r>
      </w:ins>
      <w:r w:rsidR="00A64CB7" w:rsidRPr="009D0311">
        <w:t>biological difference</w:t>
      </w:r>
      <w:del w:id="49" w:author="Green, Will" w:date="2021-09-02T15:14:00Z">
        <w:r w:rsidR="00A64CB7" w:rsidRPr="009D0311" w:rsidDel="00EE0C6A">
          <w:delText>s</w:delText>
        </w:r>
      </w:del>
      <w:r w:rsidR="00A64CB7" w:rsidRPr="009D0311">
        <w:t xml:space="preserve"> </w:t>
      </w:r>
      <w:ins w:id="50" w:author="Green, Will" w:date="2021-09-02T15:14:00Z">
        <w:r w:rsidR="00EE0C6A">
          <w:t xml:space="preserve">between individuals </w:t>
        </w:r>
      </w:ins>
      <w:r w:rsidR="00A64CB7" w:rsidRPr="009D0311">
        <w:t xml:space="preserve">is </w:t>
      </w:r>
      <w:ins w:id="51" w:author="Green, Will" w:date="2021-09-01T20:01:00Z">
        <w:r w:rsidR="009B3FEA">
          <w:t xml:space="preserve">symptomatic and asymptomatic </w:t>
        </w:r>
      </w:ins>
      <w:del w:id="52" w:author="Green, Will" w:date="2021-09-01T19:46:00Z">
        <w:r w:rsidR="00A64CB7" w:rsidRPr="009D0311" w:rsidDel="00B66FDE">
          <w:delText xml:space="preserve">clinical presentation </w:delText>
        </w:r>
      </w:del>
      <w:ins w:id="53" w:author="Green, Will" w:date="2021-09-01T19:46:00Z">
        <w:r w:rsidR="00B66FDE">
          <w:t>infection</w:t>
        </w:r>
      </w:ins>
      <w:del w:id="54" w:author="Green, Will" w:date="2021-09-01T20:02:00Z">
        <w:r w:rsidR="00A64CB7" w:rsidRPr="009D0311" w:rsidDel="009B3FEA">
          <w:delText xml:space="preserve">resulting in </w:delText>
        </w:r>
        <w:r w:rsidRPr="009D0311" w:rsidDel="009B3FEA">
          <w:delText xml:space="preserve">symptomatic </w:delText>
        </w:r>
        <w:r w:rsidR="00A64CB7" w:rsidRPr="009D0311" w:rsidDel="009B3FEA">
          <w:delText>or</w:delText>
        </w:r>
        <w:r w:rsidRPr="009D0311" w:rsidDel="009B3FEA">
          <w:delText xml:space="preserve"> </w:delText>
        </w:r>
        <w:r w:rsidR="003B10D2" w:rsidRPr="009D0311" w:rsidDel="009B3FEA">
          <w:delText xml:space="preserve">asymptomatic </w:delText>
        </w:r>
        <w:r w:rsidR="00A64CB7" w:rsidRPr="009D0311" w:rsidDel="009B3FEA">
          <w:delText>infection</w:delText>
        </w:r>
      </w:del>
      <w:r w:rsidR="00AC238F" w:rsidRPr="009D0311">
        <w:t>. S</w:t>
      </w:r>
      <w:r w:rsidR="000D1AC3" w:rsidRPr="009D0311">
        <w:t>imilarly</w:t>
      </w:r>
      <w:r w:rsidR="00A64CB7" w:rsidRPr="009D0311">
        <w:t>,</w:t>
      </w:r>
      <w:r w:rsidR="000D1AC3" w:rsidRPr="009D0311">
        <w:t xml:space="preserve"> a subset of symptomatic individuals may change </w:t>
      </w:r>
      <w:r w:rsidR="00AC238F" w:rsidRPr="009D0311">
        <w:t xml:space="preserve">their </w:t>
      </w:r>
      <w:r w:rsidR="000D1AC3" w:rsidRPr="009D0311">
        <w:t xml:space="preserve">behaviour to limit their social contacts (self-isolation), as is currently mandated in UK law for both confirmed SARS-CoV-2 cases and their immediate household. </w:t>
      </w:r>
      <w:ins w:id="55" w:author="Green, Will" w:date="2021-09-01T19:49:00Z">
        <w:r w:rsidR="00B66FDE">
          <w:t xml:space="preserve">Different </w:t>
        </w:r>
      </w:ins>
      <w:ins w:id="56" w:author="Green, Will" w:date="2021-09-01T19:59:00Z">
        <w:r w:rsidR="00333692">
          <w:t>transmissibility</w:t>
        </w:r>
      </w:ins>
      <w:ins w:id="57" w:author="Green, Will" w:date="2021-09-01T19:49:00Z">
        <w:r w:rsidR="00B66FDE">
          <w:t xml:space="preserve"> profiles may also arise due to </w:t>
        </w:r>
      </w:ins>
      <w:del w:id="58" w:author="Green, Will" w:date="2021-09-01T19:49:00Z">
        <w:r w:rsidR="00B81FA8" w:rsidRPr="009D0311" w:rsidDel="00B66FDE">
          <w:delText xml:space="preserve">Interventions that alter viral dynamics, resulting in faster viral clearance or a reduced viral load, for example though </w:delText>
        </w:r>
      </w:del>
      <w:r w:rsidR="00B81FA8" w:rsidRPr="009D0311">
        <w:t xml:space="preserve">deployment of novel </w:t>
      </w:r>
      <w:del w:id="59" w:author="Green, Will" w:date="2021-09-01T19:58:00Z">
        <w:r w:rsidR="00B81FA8" w:rsidRPr="009D0311" w:rsidDel="00333692">
          <w:delText xml:space="preserve">antivirals </w:delText>
        </w:r>
      </w:del>
      <w:ins w:id="60" w:author="Green, Will" w:date="2021-09-01T19:58:00Z">
        <w:r w:rsidR="00333692">
          <w:t xml:space="preserve">pharmaceuticals </w:t>
        </w:r>
      </w:ins>
      <w:ins w:id="61" w:author="Green, Will" w:date="2021-09-01T19:49:00Z">
        <w:r w:rsidR="00B66FDE">
          <w:t xml:space="preserve">(e.g. </w:t>
        </w:r>
      </w:ins>
      <w:del w:id="62" w:author="Green, Will" w:date="2021-09-01T19:47:00Z">
        <w:r w:rsidR="00B81FA8" w:rsidRPr="009D0311" w:rsidDel="00B66FDE">
          <w:delText>(</w:delText>
        </w:r>
      </w:del>
      <w:del w:id="63" w:author="Green, Will" w:date="2021-09-01T19:48:00Z">
        <w:r w:rsidR="00B81FA8" w:rsidRPr="009D0311" w:rsidDel="00B66FDE">
          <w:delText xml:space="preserve">e.g. </w:delText>
        </w:r>
      </w:del>
      <w:ins w:id="64" w:author="Green, Will" w:date="2021-09-01T19:49:00Z">
        <w:r w:rsidR="00B66FDE">
          <w:t>antiretroviral</w:t>
        </w:r>
      </w:ins>
      <w:ins w:id="65" w:author="Green, Will" w:date="2021-09-01T19:47:00Z">
        <w:r w:rsidR="00B66FDE">
          <w:t xml:space="preserve"> therap</w:t>
        </w:r>
      </w:ins>
      <w:ins w:id="66" w:author="Green, Will" w:date="2021-09-01T19:49:00Z">
        <w:r w:rsidR="00B66FDE">
          <w:t>y)</w:t>
        </w:r>
      </w:ins>
      <w:ins w:id="67" w:author="Green, Will" w:date="2021-09-01T19:47:00Z">
        <w:r w:rsidR="00B66FDE">
          <w:t xml:space="preserve"> </w:t>
        </w:r>
      </w:ins>
      <w:del w:id="68" w:author="Green, Will" w:date="2021-09-01T19:49:00Z">
        <w:r w:rsidR="00B81FA8" w:rsidRPr="009D0311" w:rsidDel="00B66FDE">
          <w:delText xml:space="preserve">ART) </w:delText>
        </w:r>
      </w:del>
      <w:r w:rsidR="00B81FA8" w:rsidRPr="009D0311">
        <w:t>or through vaccination priming the immune response in a subset of individuals</w:t>
      </w:r>
      <w:del w:id="69" w:author="Green, Will" w:date="2021-09-01T19:50:00Z">
        <w:r w:rsidR="0028213D" w:rsidRPr="009D0311" w:rsidDel="00B66FDE">
          <w:delText>, may also contribute to differences in infectious profile between cases</w:delText>
        </w:r>
      </w:del>
      <w:r w:rsidR="00B81FA8" w:rsidRPr="009D0311">
        <w:t xml:space="preserve">.  </w:t>
      </w:r>
    </w:p>
    <w:p w14:paraId="43921333" w14:textId="4FF87DF1" w:rsidR="00515F79" w:rsidRPr="009D0311" w:rsidRDefault="00335C84" w:rsidP="001222F5">
      <w:pPr>
        <w:jc w:val="both"/>
      </w:pPr>
      <w:r w:rsidRPr="009D0311">
        <w:t xml:space="preserve">The generation </w:t>
      </w:r>
      <w:r w:rsidR="002374C0" w:rsidRPr="009D0311">
        <w:t>time</w:t>
      </w:r>
      <w:r w:rsidR="00957457" w:rsidRPr="009D0311">
        <w:t xml:space="preserve"> distribution</w:t>
      </w:r>
      <w:r w:rsidR="002374C0" w:rsidRPr="009D0311">
        <w:t xml:space="preserve"> </w:t>
      </w:r>
      <w:r w:rsidRPr="009D0311">
        <w:t xml:space="preserve">is hard to </w:t>
      </w:r>
      <w:r w:rsidR="002F4A21" w:rsidRPr="009D0311">
        <w:t xml:space="preserve">estimate </w:t>
      </w:r>
      <w:r w:rsidRPr="009D0311">
        <w:t xml:space="preserve">directly, given that it is often </w:t>
      </w:r>
      <w:r w:rsidR="00DD0736" w:rsidRPr="009D0311">
        <w:t xml:space="preserve">difficult </w:t>
      </w:r>
      <w:r w:rsidRPr="009D0311">
        <w:t>to identify the exact timing of an infection event</w:t>
      </w:r>
      <w:r w:rsidR="00495501" w:rsidRPr="009D0311">
        <w:t xml:space="preserve">, let alone the </w:t>
      </w:r>
      <w:r w:rsidR="002F4A21" w:rsidRPr="009D0311">
        <w:t xml:space="preserve">timing of two sequential infection events </w:t>
      </w:r>
      <w:r w:rsidR="00495501" w:rsidRPr="009D0311">
        <w:t xml:space="preserve">required </w:t>
      </w:r>
      <w:r w:rsidR="00C26C19" w:rsidRPr="009D0311">
        <w:t xml:space="preserve">for </w:t>
      </w:r>
      <w:r w:rsidR="00DD0736" w:rsidRPr="009D0311">
        <w:t xml:space="preserve">inference of </w:t>
      </w:r>
      <w:r w:rsidR="00C26C19" w:rsidRPr="009D0311">
        <w:t xml:space="preserve">the generation </w:t>
      </w:r>
      <w:r w:rsidR="00B6494D" w:rsidRPr="009D0311">
        <w:t>time</w:t>
      </w:r>
      <w:r w:rsidR="00957457" w:rsidRPr="009D0311">
        <w:t xml:space="preserve"> distribution</w:t>
      </w:r>
      <w:r w:rsidRPr="009D0311">
        <w:t xml:space="preserve">. </w:t>
      </w:r>
      <w:r w:rsidR="00515F79" w:rsidRPr="009D0311">
        <w:t>One of two approaches is typically used:</w:t>
      </w:r>
    </w:p>
    <w:p w14:paraId="5C345613" w14:textId="77777777" w:rsidR="00515F79" w:rsidRPr="009D0311" w:rsidRDefault="00515F79" w:rsidP="00407783">
      <w:pPr>
        <w:pStyle w:val="ListParagraph"/>
        <w:numPr>
          <w:ilvl w:val="0"/>
          <w:numId w:val="13"/>
        </w:numPr>
        <w:jc w:val="both"/>
      </w:pPr>
      <w:r w:rsidRPr="009D0311">
        <w:t>Fitting a generation time distribution to infector-infectee relationships where the time of infection of the index case and infection of the secondary case are unambiguously known</w:t>
      </w:r>
    </w:p>
    <w:p w14:paraId="0334D710" w14:textId="7C8EE51C" w:rsidR="001779B3" w:rsidRDefault="002F4A21" w:rsidP="00407783">
      <w:pPr>
        <w:pStyle w:val="ListParagraph"/>
        <w:numPr>
          <w:ilvl w:val="0"/>
          <w:numId w:val="13"/>
        </w:numPr>
        <w:jc w:val="both"/>
        <w:rPr>
          <w:ins w:id="70" w:author="Green, Will" w:date="2021-09-02T11:52:00Z"/>
        </w:rPr>
      </w:pPr>
      <w:r w:rsidRPr="009D0311">
        <w:t xml:space="preserve">Estimating via </w:t>
      </w:r>
      <w:r w:rsidR="00335C84" w:rsidRPr="009D0311">
        <w:t>the serial interval distribution</w:t>
      </w:r>
      <w:r w:rsidR="00407783" w:rsidRPr="009D0311">
        <w:t xml:space="preserve"> (the time </w:t>
      </w:r>
      <w:r w:rsidR="00D41D95" w:rsidRPr="009D0311">
        <w:t xml:space="preserve">between </w:t>
      </w:r>
      <w:r w:rsidR="00407783" w:rsidRPr="009D0311">
        <w:t xml:space="preserve">symptom onset in a case </w:t>
      </w:r>
      <w:r w:rsidR="00D41D95" w:rsidRPr="009D0311">
        <w:t xml:space="preserve">and </w:t>
      </w:r>
      <w:r w:rsidR="00407783" w:rsidRPr="009D0311">
        <w:t xml:space="preserve">symptom onset </w:t>
      </w:r>
      <w:r w:rsidR="00D41D95" w:rsidRPr="009D0311">
        <w:t>of their infector</w:t>
      </w:r>
      <w:r w:rsidR="00407783" w:rsidRPr="009D0311">
        <w:t xml:space="preserve">), which is much easier to measure. </w:t>
      </w:r>
      <w:ins w:id="71" w:author="Green, Will" w:date="2021-09-02T11:55:00Z">
        <w:r w:rsidR="00966461" w:rsidRPr="00966461">
          <w:t>It is worth noting that the observed distribution of serial intervals can be affected by both censorship (given long serial intervals cannot be observed</w:t>
        </w:r>
      </w:ins>
      <w:ins w:id="72" w:author="Green, Will" w:date="2021-09-02T15:15:00Z">
        <w:r w:rsidR="00EE0C6A">
          <w:t>)</w:t>
        </w:r>
      </w:ins>
      <w:ins w:id="73" w:author="Green, Will" w:date="2021-09-02T15:16:00Z">
        <w:r w:rsidR="00EE0C6A">
          <w:t xml:space="preserve"> </w:t>
        </w:r>
        <w:r w:rsidR="00EE0C6A">
          <w:fldChar w:fldCharType="begin" w:fldLock="1"/>
        </w:r>
      </w:ins>
      <w:r w:rsidR="003C341E">
        <w: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Scalia-Tomba","given":"Gianpaolo","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9)","plainTextFormattedCitation":"(9)","previouslyFormattedCitation":"(9)"},"properties":{"noteIndex":0},"schema":"https://github.com/citation-style-language/schema/raw/master/csl-citation.json"}</w:instrText>
      </w:r>
      <w:ins w:id="74" w:author="Green, Will" w:date="2021-09-02T15:16:00Z">
        <w:r w:rsidR="00EE0C6A">
          <w:fldChar w:fldCharType="separate"/>
        </w:r>
        <w:r w:rsidR="00EE0C6A" w:rsidRPr="00357CF1">
          <w:rPr>
            <w:noProof/>
          </w:rPr>
          <w:t>(9)</w:t>
        </w:r>
        <w:r w:rsidR="00EE0C6A">
          <w:fldChar w:fldCharType="end"/>
        </w:r>
      </w:ins>
      <w:ins w:id="75" w:author="Green, Will" w:date="2021-09-02T11:55:00Z">
        <w:r w:rsidR="00966461" w:rsidRPr="00966461">
          <w:t xml:space="preserve"> and by the epidemic dynamics at the time of measurement (given in an exponentially growing outbreak, there will be many more recent infecteds) (10). </w:t>
        </w:r>
      </w:ins>
      <w:del w:id="76" w:author="Green, Will" w:date="2021-09-02T11:55:00Z">
        <w:r w:rsidR="00407783" w:rsidRPr="009D0311" w:rsidDel="00966461">
          <w:delText xml:space="preserve">This is done </w:delText>
        </w:r>
      </w:del>
      <w:ins w:id="77" w:author="Green, Will" w:date="2021-09-02T15:16:00Z">
        <w:r w:rsidR="00EE0C6A">
          <w:t>T</w:t>
        </w:r>
      </w:ins>
      <w:ins w:id="78" w:author="Green, Will" w:date="2021-09-02T11:55:00Z">
        <w:r w:rsidR="00966461">
          <w:t xml:space="preserve">he generation time distribution </w:t>
        </w:r>
      </w:ins>
      <w:ins w:id="79" w:author="Green, Will" w:date="2021-09-02T15:16:00Z">
        <w:r w:rsidR="00EE0C6A">
          <w:t xml:space="preserve">is then calculated </w:t>
        </w:r>
      </w:ins>
      <w:ins w:id="80" w:author="Green, Will" w:date="2021-09-02T11:55:00Z">
        <w:r w:rsidR="00966461">
          <w:t xml:space="preserve">from the serial interval distribution </w:t>
        </w:r>
      </w:ins>
      <w:ins w:id="81" w:author="Green, Will" w:date="2021-09-02T11:39:00Z">
        <w:r w:rsidR="0073485F">
          <w:t>in one of two ways</w:t>
        </w:r>
      </w:ins>
      <w:ins w:id="82" w:author="Green, Will" w:date="2021-09-02T11:54:00Z">
        <w:r w:rsidR="00966461">
          <w:t>:</w:t>
        </w:r>
      </w:ins>
    </w:p>
    <w:p w14:paraId="67E2614F" w14:textId="531C400C" w:rsidR="001779B3" w:rsidRDefault="001779B3" w:rsidP="001779B3">
      <w:pPr>
        <w:pStyle w:val="ListParagraph"/>
        <w:numPr>
          <w:ilvl w:val="1"/>
          <w:numId w:val="13"/>
        </w:numPr>
        <w:jc w:val="both"/>
        <w:rPr>
          <w:ins w:id="83" w:author="Green, Will" w:date="2021-09-02T11:52:00Z"/>
        </w:rPr>
      </w:pPr>
      <w:ins w:id="84" w:author="Green, Will" w:date="2021-09-02T11:52:00Z">
        <w:r>
          <w:t>A</w:t>
        </w:r>
      </w:ins>
      <w:ins w:id="85" w:author="Green, Will" w:date="2021-09-02T11:39:00Z">
        <w:r w:rsidR="0073485F">
          <w:t>ssum</w:t>
        </w:r>
      </w:ins>
      <w:ins w:id="86" w:author="Green, Will" w:date="2021-09-02T11:52:00Z">
        <w:r>
          <w:t>ing</w:t>
        </w:r>
      </w:ins>
      <w:ins w:id="87" w:author="Green, Will" w:date="2021-09-02T11:39:00Z">
        <w:r w:rsidR="0073485F">
          <w:t xml:space="preserve"> the</w:t>
        </w:r>
      </w:ins>
      <w:del w:id="88" w:author="Green, Will" w:date="2021-09-02T11:39:00Z">
        <w:r w:rsidR="00E637CB" w:rsidRPr="009D0311" w:rsidDel="0073485F">
          <w:delText>either by assuming the</w:delText>
        </w:r>
      </w:del>
      <w:r w:rsidR="00515F79" w:rsidRPr="009D0311">
        <w:t xml:space="preserve"> generation time distribution </w:t>
      </w:r>
      <w:del w:id="89" w:author="Green, Will" w:date="2021-09-02T11:39:00Z">
        <w:r w:rsidR="00515F79" w:rsidRPr="009D0311" w:rsidDel="0073485F">
          <w:delText xml:space="preserve">and </w:delText>
        </w:r>
      </w:del>
      <w:ins w:id="90" w:author="Green, Will" w:date="2021-09-02T11:39:00Z">
        <w:r w:rsidR="0073485F">
          <w:t xml:space="preserve">is equivalent to the </w:t>
        </w:r>
      </w:ins>
      <w:r w:rsidR="00515F79" w:rsidRPr="009D0311">
        <w:t>serial interval distribution</w:t>
      </w:r>
      <w:del w:id="91" w:author="Green, Will" w:date="2021-09-02T11:39:00Z">
        <w:r w:rsidR="00E637CB" w:rsidRPr="009D0311" w:rsidDel="0073485F">
          <w:delText xml:space="preserve"> are equivalent</w:delText>
        </w:r>
      </w:del>
      <w:ins w:id="92" w:author="Green, Will" w:date="2021-09-02T11:39:00Z">
        <w:r w:rsidR="0073485F">
          <w:t>.</w:t>
        </w:r>
      </w:ins>
      <w:ins w:id="93" w:author="Green, Will" w:date="2021-09-02T11:46:00Z">
        <w:r>
          <w:t xml:space="preserve"> </w:t>
        </w:r>
      </w:ins>
      <w:ins w:id="94" w:author="Green, Will" w:date="2021-09-02T11:50:00Z">
        <w:r>
          <w:t>While the distributions have the same mean, they will have a different variance given the dependence of symptom onset on the incubation period</w:t>
        </w:r>
      </w:ins>
      <w:ins w:id="95" w:author="Green, Will" w:date="2021-09-02T11:51:00Z">
        <w:r>
          <w:t xml:space="preserve"> </w:t>
        </w:r>
        <w:r>
          <w:fldChar w:fldCharType="begin" w:fldLock="1"/>
        </w:r>
      </w:ins>
      <w:r w:rsidR="003C341E">
        <w:instrText>ADDIN CSL_CITATION {"citationItems":[{"id":"ITEM-1","itemData":{"DOI":"10.1016/j.mbs.2006.10.010","ISSN":"00255564","PMID":"17174352","abstract":"The time between the infection of a primary case and one of its secondary cases is called a generation time. The distribution (and mean) of the generation times is derived for a rather general class of epidemic models. The relation to assumptions on distributions of latency times and infectious times or more generally on random time varying infectiousness, is investigated. Serial times, defined as the times between occurrence of observable events in the progress of an infectious disease (e.g., the onset of clinical symptoms), are also considered. © 2006 Elsevier Inc. All rights reserved.","author":[{"dropping-particle":"","family":"Svensson","given":"Åke","non-dropping-particle":"","parse-names":false,"suffix":""}],"container-title":"Mathematical Biosciences","id":"ITEM-1","issue":"1","issued":{"date-parts":[["2007","7","1"]]},"page":"300-311","publisher":"Elsevier","title":"A note on generation times in epidemic models","type":"article-journal","volume":"208"},"uris":["http://www.mendeley.com/documents/?uuid=ab42f9fc-82cf-300a-b0ba-42ee79bbcc50"]}],"mendeley":{"formattedCitation":"(10)","plainTextFormattedCitation":"(10)","previouslyFormattedCitation":"(10)"},"properties":{"noteIndex":0},"schema":"https://github.com/citation-style-language/schema/raw/master/csl-citation.json"}</w:instrText>
      </w:r>
      <w:ins w:id="96" w:author="Green, Will" w:date="2021-09-02T11:51:00Z">
        <w:r>
          <w:fldChar w:fldCharType="separate"/>
        </w:r>
      </w:ins>
      <w:r w:rsidR="00357CF1" w:rsidRPr="00357CF1">
        <w:rPr>
          <w:noProof/>
        </w:rPr>
        <w:t>(10)</w:t>
      </w:r>
      <w:ins w:id="97" w:author="Green, Will" w:date="2021-09-02T11:51:00Z">
        <w:r>
          <w:fldChar w:fldCharType="end"/>
        </w:r>
      </w:ins>
      <w:ins w:id="98" w:author="Green, Will" w:date="2021-09-02T11:50:00Z">
        <w:r>
          <w:t xml:space="preserve">. Additionally, </w:t>
        </w:r>
      </w:ins>
      <w:ins w:id="99" w:author="Green, Will" w:date="2021-09-02T11:49:00Z">
        <w:r>
          <w:t xml:space="preserve">serial intervals can be negative, while </w:t>
        </w:r>
      </w:ins>
      <w:ins w:id="100" w:author="Green, Will" w:date="2021-09-02T11:46:00Z">
        <w:r>
          <w:t>generation time</w:t>
        </w:r>
      </w:ins>
      <w:ins w:id="101" w:author="Green, Will" w:date="2021-09-02T11:48:00Z">
        <w:r>
          <w:t xml:space="preserve">s </w:t>
        </w:r>
      </w:ins>
      <w:ins w:id="102" w:author="Green, Will" w:date="2021-09-02T11:51:00Z">
        <w:r>
          <w:t xml:space="preserve">are always positive </w:t>
        </w:r>
      </w:ins>
      <w:ins w:id="103" w:author="Green, Will" w:date="2021-09-02T11:47:00Z">
        <w:r>
          <w:fldChar w:fldCharType="begin" w:fldLock="1"/>
        </w:r>
      </w:ins>
      <w:r w:rsidR="003C341E">
        <w:instrText>ADDIN CSL_CITATION {"citationItems":[{"id":"ITEM-1","itemData":{"DOI":"10.1016/j.mbs.2006.10.010","ISSN":"00255564","PMID":"17174352","abstract":"The time between the infection of a primary case and one of its secondary cases is called a generation time. The distribution (and mean) of the generation times is derived for a rather general class of epidemic models. The relation to assumptions on distributions of latency times and infectious times or more generally on random time varying infectiousness, is investigated. Serial times, defined as the times between occurrence of observable events in the progress of an infectious disease (e.g., the onset of clinical symptoms), are also considered. © 2006 Elsevier Inc. All rights reserved.","author":[{"dropping-particle":"","family":"Svensson","given":"Åke","non-dropping-particle":"","parse-names":false,"suffix":""}],"container-title":"Mathematical Biosciences","id":"ITEM-1","issue":"1","issued":{"date-parts":[["2007","7","1"]]},"page":"300-311","publisher":"Elsevier","title":"A note on generation times in epidemic models","type":"article-journal","volume":"208"},"uris":["http://www.mendeley.com/documents/?uuid=ab42f9fc-82cf-300a-b0ba-42ee79bbcc50"]}],"mendeley":{"formattedCitation":"(10)","plainTextFormattedCitation":"(10)","previouslyFormattedCitation":"(10)"},"properties":{"noteIndex":0},"schema":"https://github.com/citation-style-language/schema/raw/master/csl-citation.json"}</w:instrText>
      </w:r>
      <w:r>
        <w:fldChar w:fldCharType="separate"/>
      </w:r>
      <w:r w:rsidR="00357CF1" w:rsidRPr="00357CF1">
        <w:rPr>
          <w:noProof/>
        </w:rPr>
        <w:t>(10)</w:t>
      </w:r>
      <w:ins w:id="104" w:author="Green, Will" w:date="2021-09-02T11:47:00Z">
        <w:r>
          <w:fldChar w:fldCharType="end"/>
        </w:r>
      </w:ins>
      <w:ins w:id="105" w:author="Green, Will" w:date="2021-09-02T11:46:00Z">
        <w:r>
          <w:t>.</w:t>
        </w:r>
      </w:ins>
      <w:ins w:id="106" w:author="Green, Will" w:date="2021-09-02T11:48:00Z">
        <w:r>
          <w:t xml:space="preserve"> </w:t>
        </w:r>
      </w:ins>
      <w:ins w:id="107" w:author="Green, Will" w:date="2021-09-03T13:11:00Z">
        <w:r w:rsidR="00E15606">
          <w:t xml:space="preserve">Recent literature has suggested using forward-looking serial intervals (in which </w:t>
        </w:r>
      </w:ins>
      <w:ins w:id="108" w:author="Green, Will" w:date="2021-09-03T13:12:00Z">
        <w:r w:rsidR="00E15606">
          <w:t xml:space="preserve">time is measured forwards from symptom onset in an infector) gives the same estimate of R as with the generation time distribution </w:t>
        </w:r>
      </w:ins>
      <w:ins w:id="109" w:author="Green, Will" w:date="2021-09-03T13:13:00Z">
        <w:r w:rsidR="00E15606">
          <w:fldChar w:fldCharType="begin" w:fldLock="1"/>
        </w:r>
      </w:ins>
      <w:r w:rsidR="00E15606">
        <w:instrText>ADDIN CSL_CITATION {"citationItems":[{"id":"ITEM-1","itemData":{"DOI":"10.1073/pnas.2011548118","ISSN":"10916490","PMID":"33361331","abstract":"The reproduction number R and the growth rate r are critical epidemiological quantities. They are linked by generation intervals, the time between infection and onward transmission. Because generation intervals are difficult to observe, epidemiologists often substitute serial intervals, the time between symptom onset in successive links in a transmission chain. Recent studies suggest that such substitution biases estimates of R based on r. Here we explore how these intervals vary over the course of an epidemic, and the implications for R estimation. Forward-looking serial intervals, measuring time forward from symptom onset of an infector, correctly describe the renewal process of symptomatic cases and therefore reliably link R with r. In contrast, backward-looking intervals, which measure time backward, and intrinsic intervals, which neglect population-level dynamics, give incorrect R estimates. Forward-looking intervals are affected both by epidemic dynamics and by censoring, changing in complex ways over the course of an epidemic. We present a heuristic method for addressing biases that arise from neglecting changes in serial intervals. We apply the method to early (21 January to February 8, 2020) serial interval-based estimates of R for the COVID-19 outbreak in China outside Hubei province; using improperly defined serial intervals in this context biases estimates of initial R by up to a factor of 2.6. This study demonstrates the importance of early contact tracing efforts and provides a framework for reassessing generation intervals, serial intervals, and R estimates for COVID-19.","author":[{"dropping-particle":"","family":"Park","given":"Sang Woo","non-dropping-particle":"","parse-names":false,"suffix":""},{"dropping-particle":"","family":"Sun","given":"Kaiyuan","non-dropping-particle":"","parse-names":false,"suffix":""},{"dropping-particle":"","family":"Champredon","given":"David","non-dropping-particle":"","parse-names":false,"suffix":""},{"dropping-particle":"","family":"Li","given":"Michael","non-dropping-particle":"","parse-names":false,"suffix":""},{"dropping-particle":"","family":"Bolker","given":"Benjamin M.","non-dropping-particle":"","parse-names":false,"suffix":""},{"dropping-particle":"","family":"Earn","given":"David J.D.","non-dropping-particle":"","parse-names":false,"suffix":""},{"dropping-particle":"","family":"Weitz","given":"Joshua S.","non-dropping-particle":"","parse-names":false,"suffix":""},{"dropping-particle":"","family":"Grenfell","given":"Bryan T.","non-dropping-particle":"","parse-names":false,"suffix":""},{"dropping-particle":"","family":"Dushoff","given":"Jonathan","non-dropping-particle":"","parse-names":false,"suffix":""}],"container-title":"Proceedings of the National Academy of Sciences of the United States of America","id":"ITEM-1","issue":"2","issued":{"date-parts":[["2020","1","12"]]},"publisher":"National Academy of Sciences","title":"Forward-looking serial intervals correctly link epidemic growth to reproduction numbers","type":"article-journal","volume":"118"},"uris":["http://www.mendeley.com/documents/?uuid=532d3c09-6595-3565-88aa-315ac2ec8989"]}],"mendeley":{"formattedCitation":"(11)","plainTextFormattedCitation":"(11)"},"properties":{"noteIndex":0},"schema":"https://github.com/citation-style-language/schema/raw/master/csl-citation.json"}</w:instrText>
      </w:r>
      <w:r w:rsidR="00E15606">
        <w:fldChar w:fldCharType="separate"/>
      </w:r>
      <w:r w:rsidR="00E15606" w:rsidRPr="00E15606">
        <w:rPr>
          <w:noProof/>
        </w:rPr>
        <w:t>(11)</w:t>
      </w:r>
      <w:ins w:id="110" w:author="Green, Will" w:date="2021-09-03T13:13:00Z">
        <w:r w:rsidR="00E15606">
          <w:fldChar w:fldCharType="end"/>
        </w:r>
      </w:ins>
      <w:ins w:id="111" w:author="Green, Will" w:date="2021-09-03T13:12:00Z">
        <w:r w:rsidR="00E15606">
          <w:t xml:space="preserve">. </w:t>
        </w:r>
      </w:ins>
    </w:p>
    <w:p w14:paraId="1CEED7F8" w14:textId="27C576FD" w:rsidR="001779B3" w:rsidRDefault="00E637CB" w:rsidP="001779B3">
      <w:pPr>
        <w:pStyle w:val="ListParagraph"/>
        <w:numPr>
          <w:ilvl w:val="1"/>
          <w:numId w:val="13"/>
        </w:numPr>
        <w:jc w:val="both"/>
        <w:rPr>
          <w:ins w:id="112" w:author="Green, Will" w:date="2021-09-02T11:54:00Z"/>
        </w:rPr>
      </w:pPr>
      <w:del w:id="113" w:author="Green, Will" w:date="2021-09-02T11:39:00Z">
        <w:r w:rsidRPr="009D0311" w:rsidDel="0073485F">
          <w:delText xml:space="preserve">, or </w:delText>
        </w:r>
      </w:del>
      <w:r w:rsidR="001779B3">
        <w:t xml:space="preserve">By </w:t>
      </w:r>
      <w:r w:rsidR="00515F79" w:rsidRPr="009D0311">
        <w:t>convolut</w:t>
      </w:r>
      <w:r w:rsidR="001779B3">
        <w:t>ion</w:t>
      </w:r>
      <w:r w:rsidR="00515F79" w:rsidRPr="009D0311">
        <w:t xml:space="preserve"> with </w:t>
      </w:r>
      <w:r w:rsidRPr="009D0311">
        <w:t xml:space="preserve">the incubation period distribution (the time from infection to onset of symptoms). </w:t>
      </w:r>
      <w:r w:rsidR="00515F79" w:rsidRPr="009D0311">
        <w:t>T</w:t>
      </w:r>
      <w:r w:rsidRPr="009D0311">
        <w:t xml:space="preserve">he optimal approach </w:t>
      </w:r>
      <w:r w:rsidR="00515F79" w:rsidRPr="009D0311">
        <w:t xml:space="preserve">will </w:t>
      </w:r>
      <w:r w:rsidRPr="009D0311">
        <w:t xml:space="preserve">depend upon the </w:t>
      </w:r>
      <w:r w:rsidR="00515F79" w:rsidRPr="009D0311">
        <w:t xml:space="preserve">joint </w:t>
      </w:r>
      <w:r w:rsidRPr="009D0311">
        <w:t xml:space="preserve">relationship of </w:t>
      </w:r>
      <w:r w:rsidR="00144B9F" w:rsidRPr="009D0311">
        <w:t xml:space="preserve">the </w:t>
      </w:r>
      <w:r w:rsidRPr="009D0311">
        <w:t>infectious</w:t>
      </w:r>
      <w:r w:rsidR="00144B9F" w:rsidRPr="009D0311">
        <w:t xml:space="preserve"> distribution</w:t>
      </w:r>
      <w:r w:rsidR="008E6BDA" w:rsidRPr="009D0311">
        <w:t xml:space="preserve"> and</w:t>
      </w:r>
      <w:r w:rsidRPr="009D0311">
        <w:t xml:space="preserve"> the </w:t>
      </w:r>
      <w:r w:rsidR="00407783" w:rsidRPr="009D0311">
        <w:t>incubation period</w:t>
      </w:r>
      <w:r w:rsidRPr="009D0311">
        <w:t xml:space="preserve"> </w:t>
      </w:r>
      <w:r w:rsidR="00DD0736" w:rsidRPr="009D0311">
        <w:fldChar w:fldCharType="begin" w:fldLock="1"/>
      </w:r>
      <w:r w:rsidR="00E15606">
        <w:instrText>ADDIN CSL_CITATION {"citationItems":[{"id":"ITEM-1","itemData":{"DOI":"10.1101/2020.09.18.20197210","ISBN":"10.1101/2020.09.1","abstract":"The timing of transmission plays a key role in the dynamics and controllability of an epidemic. However, observing the distribution of generation times (time interval between the points of infection of an infector and infectee in a transmission pair) requires data on infection times, which are generally unknown. The timing of symptom onset is more easily observed; the generation time distribution is therefore often estimated based on the serial interval distribution (distribu-tion of time intervals between symptom onset of an infector and an infectee). This estimation follows one of two approaches: i) approximating the generation time distribution by the serial interval distribution; or ii) deriving the generation time distribution from the serial interval and incubation period (time interval between infection and symptom onset in a single individual) distributions. These two approaches make di</w:instrText>
      </w:r>
      <w:r w:rsidR="00E15606">
        <w:rPr>
          <w:rFonts w:ascii="Cambria Math" w:hAnsi="Cambria Math" w:cs="Cambria Math"/>
        </w:rPr>
        <w:instrText>↵</w:instrText>
      </w:r>
      <w:r w:rsidR="00E15606">
        <w:instrText>erent-and not always explicitly stated-assumptions about the relationship between infectiousness and symptoms, resulting in di</w:instrText>
      </w:r>
      <w:r w:rsidR="00E15606">
        <w:rPr>
          <w:rFonts w:ascii="Cambria Math" w:hAnsi="Cambria Math" w:cs="Cambria Math"/>
        </w:rPr>
        <w:instrText>↵</w:instrText>
      </w:r>
      <w:r w:rsidR="00E15606">
        <w:instrText>erent generation time distributions with the same mean but unequal variances. Here, we clarify the assumptions that each approach makes and show that neither set of assumptions is plausible for most pathogens. However, the variances of the generation time distribution derived under each assumption can reasonably be considered as upper (approximation with serial interval) and lower (derivation from serial interval) bounds. Thus, we suggest a pragmatic solution is to use both approaches and treat these as edge cases in downstream analysis. We discuss the impact of the variance of the generation time distribution on the controllability of an epidemic through strategies based on contact tracing, and we show that underestimating this variance is likely to overestimate controllability.","author":[{"dropping-particle":"","family":"Lehtinen","given":"Sonja","non-dropping-particle":"","parse-names":false,"suffix":""},{"dropping-particle":"","family":"Ashcroft","given":"Peter","non-dropping-particle":"","parse-names":false,"suffix":""},{"dropping-particle":"","family":"Bonhoeffer","given":"Sebastian","non-dropping-particle":"","parse-names":false,"suffix":""}],"id":"ITEM-1","issued":{"date-parts":[["0"]]},"title":"On the relationship between serial interval, infectiousness profile and generation time","type":"article-journal"},"uris":["http://www.mendeley.com/documents/?uuid=e12f54b1-9371-3ad1-aab4-738f1a5a0826"]}],"mendeley":{"formattedCitation":"(12)","plainTextFormattedCitation":"(12)","previouslyFormattedCitation":"(11)"},"properties":{"noteIndex":0},"schema":"https://github.com/citation-style-language/schema/raw/master/csl-citation.json"}</w:instrText>
      </w:r>
      <w:r w:rsidR="00DD0736" w:rsidRPr="009D0311">
        <w:fldChar w:fldCharType="separate"/>
      </w:r>
      <w:r w:rsidR="00E15606" w:rsidRPr="00E15606">
        <w:rPr>
          <w:noProof/>
        </w:rPr>
        <w:t>(12)</w:t>
      </w:r>
      <w:r w:rsidR="00DD0736" w:rsidRPr="009D0311">
        <w:fldChar w:fldCharType="end"/>
      </w:r>
      <w:r w:rsidR="00335C84" w:rsidRPr="009D0311">
        <w:t xml:space="preserve">.  </w:t>
      </w:r>
      <w:bookmarkEnd w:id="31"/>
    </w:p>
    <w:p w14:paraId="556831F9" w14:textId="2BCD24BB" w:rsidR="00515F79" w:rsidRPr="009D0311" w:rsidDel="00966461" w:rsidRDefault="00BC275D" w:rsidP="001779B3">
      <w:pPr>
        <w:jc w:val="both"/>
        <w:rPr>
          <w:del w:id="114" w:author="Green, Will" w:date="2021-09-02T11:55:00Z"/>
        </w:rPr>
        <w:pPrChange w:id="115" w:author="Green, Will" w:date="2021-09-02T11:54:00Z">
          <w:pPr>
            <w:pStyle w:val="ListParagraph"/>
            <w:numPr>
              <w:numId w:val="13"/>
            </w:numPr>
            <w:ind w:hanging="360"/>
            <w:jc w:val="both"/>
          </w:pPr>
        </w:pPrChange>
      </w:pPr>
      <w:del w:id="116" w:author="Green, Will" w:date="2021-09-02T11:55:00Z">
        <w:r w:rsidRPr="009D0311" w:rsidDel="00966461">
          <w:delText xml:space="preserve">It is worth noting that the observed </w:delText>
        </w:r>
        <w:r w:rsidR="002F4A21" w:rsidRPr="009D0311" w:rsidDel="00966461">
          <w:delText xml:space="preserve">distribution of </w:delText>
        </w:r>
        <w:r w:rsidRPr="009D0311" w:rsidDel="00966461">
          <w:delText xml:space="preserve">serial intervals </w:delText>
        </w:r>
      </w:del>
      <w:del w:id="117" w:author="Green, Will" w:date="2021-09-01T17:33:00Z">
        <w:r w:rsidR="002F4A21" w:rsidRPr="009D0311" w:rsidDel="009A054D">
          <w:delText>is</w:delText>
        </w:r>
      </w:del>
      <w:del w:id="118" w:author="Green, Will" w:date="2021-09-02T11:55:00Z">
        <w:r w:rsidR="002F4A21" w:rsidRPr="009D0311" w:rsidDel="00966461">
          <w:delText xml:space="preserve"> </w:delText>
        </w:r>
      </w:del>
      <w:del w:id="119" w:author="Green, Will" w:date="2021-09-01T17:34:00Z">
        <w:r w:rsidR="002F4A21" w:rsidRPr="009D0311" w:rsidDel="009A054D">
          <w:delText xml:space="preserve">also affected </w:delText>
        </w:r>
      </w:del>
      <w:del w:id="120" w:author="Green, Will" w:date="2021-09-02T11:55:00Z">
        <w:r w:rsidR="002F4A21" w:rsidRPr="009D0311" w:rsidDel="00966461">
          <w:delText>by</w:delText>
        </w:r>
        <w:r w:rsidRPr="009D0311" w:rsidDel="00966461">
          <w:delText xml:space="preserve"> epidemic dynamics at the time of measurement</w:delText>
        </w:r>
      </w:del>
      <w:del w:id="121" w:author="Green, Will" w:date="2021-09-01T17:34:00Z">
        <w:r w:rsidRPr="009D0311" w:rsidDel="009A054D">
          <w:delText>. F</w:delText>
        </w:r>
      </w:del>
      <w:del w:id="122" w:author="Green, Will" w:date="2021-09-01T20:03:00Z">
        <w:r w:rsidRPr="009D0311" w:rsidDel="009B3FEA">
          <w:delText xml:space="preserve">or example, </w:delText>
        </w:r>
      </w:del>
      <w:del w:id="123" w:author="Green, Will" w:date="2021-09-02T11:55:00Z">
        <w:r w:rsidRPr="009D0311" w:rsidDel="00966461">
          <w:delText>in an exponentially growing outbreak, there will be many more recent infected</w:delText>
        </w:r>
      </w:del>
      <w:del w:id="124" w:author="Green, Will" w:date="2021-09-01T17:35:00Z">
        <w:r w:rsidRPr="009D0311" w:rsidDel="009A054D">
          <w:delText xml:space="preserve"> who are potential infectors</w:delText>
        </w:r>
      </w:del>
      <w:del w:id="125" w:author="Green, Will" w:date="2021-09-01T17:34:00Z">
        <w:r w:rsidRPr="009D0311" w:rsidDel="009A054D">
          <w:delText>, so long serial intervals will be censored</w:delText>
        </w:r>
      </w:del>
      <w:del w:id="126" w:author="Green, Will" w:date="2021-09-02T11:55:00Z">
        <w:r w:rsidRPr="009D0311" w:rsidDel="00966461">
          <w:delText xml:space="preserve"> </w:delText>
        </w:r>
        <w:r w:rsidRPr="009D0311" w:rsidDel="00966461">
          <w:fldChar w:fldCharType="begin" w:fldLock="1"/>
        </w:r>
        <w:r w:rsidR="001779B3" w:rsidRPr="00966461" w:rsidDel="00966461">
          <w:rPr>
            <w:rPrChange w:id="127" w:author="Green, Will" w:date="2021-09-02T11:55:00Z">
              <w:rPr/>
            </w:rPrChange>
          </w:rPr>
          <w:del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Tomba","given":"Gianpaolo Scalia","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10)","plainTextFormattedCitation":"(10)","previouslyFormattedCitation":"(9)"},"properties":{"noteIndex":0},"schema":"https://github.com/citation-style-language/schema/raw/master/csl-citation.json"}</w:delInstrText>
        </w:r>
        <w:r w:rsidRPr="009D0311" w:rsidDel="00966461">
          <w:fldChar w:fldCharType="separate"/>
        </w:r>
        <w:r w:rsidR="001779B3" w:rsidRPr="00966461" w:rsidDel="00966461">
          <w:rPr>
            <w:noProof/>
            <w:rPrChange w:id="128" w:author="Green, Will" w:date="2021-09-02T11:55:00Z">
              <w:rPr>
                <w:noProof/>
              </w:rPr>
            </w:rPrChange>
          </w:rPr>
          <w:delText>(10)</w:delText>
        </w:r>
        <w:r w:rsidRPr="009D0311" w:rsidDel="00966461">
          <w:fldChar w:fldCharType="end"/>
        </w:r>
        <w:r w:rsidRPr="009D0311" w:rsidDel="00966461">
          <w:delText xml:space="preserve">. </w:delText>
        </w:r>
      </w:del>
    </w:p>
    <w:p w14:paraId="2F2A241F" w14:textId="101E3E28" w:rsidR="00FE17EC" w:rsidRPr="009D0311" w:rsidRDefault="00607D52" w:rsidP="001222F5">
      <w:pPr>
        <w:jc w:val="both"/>
      </w:pPr>
      <w:r w:rsidRPr="009D0311">
        <w:t>In a novel outbreak, initial estimates of the</w:t>
      </w:r>
      <w:r w:rsidR="00FE17EC" w:rsidRPr="009D0311">
        <w:t xml:space="preserve"> generation time distribution</w:t>
      </w:r>
      <w:r w:rsidRPr="009D0311">
        <w:t xml:space="preserve"> are typically</w:t>
      </w:r>
      <w:r w:rsidR="00FE17EC" w:rsidRPr="009D0311">
        <w:t xml:space="preserve"> based on </w:t>
      </w:r>
      <w:r w:rsidRPr="009D0311">
        <w:t xml:space="preserve">an analysis of </w:t>
      </w:r>
      <w:r w:rsidR="00FE17EC" w:rsidRPr="009D0311">
        <w:t xml:space="preserve">the </w:t>
      </w:r>
      <w:r w:rsidRPr="009D0311">
        <w:t>“</w:t>
      </w:r>
      <w:r w:rsidR="00FE17EC" w:rsidRPr="009D0311">
        <w:t>first few hundred cases</w:t>
      </w:r>
      <w:r w:rsidRPr="009D0311">
        <w:t>”</w:t>
      </w:r>
      <w:r w:rsidR="00FE17EC" w:rsidRPr="009D0311">
        <w:t xml:space="preserve"> (FFHC)</w:t>
      </w:r>
      <w:r w:rsidR="00AF1392" w:rsidRPr="009D0311">
        <w:t xml:space="preserve"> </w:t>
      </w:r>
      <w:r w:rsidR="00AF1392" w:rsidRPr="009D0311">
        <w:fldChar w:fldCharType="begin" w:fldLock="1"/>
      </w:r>
      <w:r w:rsidR="00E15606">
        <w:instrText>ADDIN CSL_CITATION {"citationItems":[{"id":"ITEM-1","itemData":{"DOI":"10.1001/jamainternmed.2020.2020","ISSN":"21686114","PMID":"32356867","abstract":"Importance: The dynamics of coronavirus disease 2019 (COVID-19) transmissibility are yet to be fully understood. Better understanding of the transmission dynamics is important for the development and evaluation of effective control policies. Objective: To delineate the transmission dynamics of COVID-19 and evaluate the transmission risk at different exposure window periods before and after symptom onset. 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 Main Outcomes and Measures: Secondary clinical attack rate (considering symptomatic cases only) for different exposure time windows of the index cases and for different exposure settings (such as household, family, and health care). 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 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 Yuan","non-dropping-particle":"","parse-names":false,"suffix":""},{"dropping-particle":"","family":"Jian","given":"Shu Wan","non-dropping-particle":"","parse-names":false,"suffix":""},{"dropping-particle":"","family":"Liu","given":"Ding Ping","non-dropping-particle":"","parse-names":false,"suffix":""},{"dropping-particle":"","family":"Ng","given":"Ta Chou","non-dropping-particle":"","parse-names":false,"suffix":""},{"dropping-particle":"","family":"Huang","given":"Wan Ting","non-dropping-particle":"","parse-names":false,"suffix":""},{"dropping-particle":"","family":"Lin","given":"Hsien Ho","non-dropping-particle":"","parse-names":false,"suffix":""}],"container-title":"JAMA Internal Medicine","id":"ITEM-1","issue":"9","issued":{"date-parts":[["2020","9","1"]]},"page":"1156-1163","publisher":"American Medical Association","title":"Contact Tracing Assessment of COVID-19 Transmission Dynamics in Taiwan and Risk at Different Exposure Periods before and after Symptom Onset","type":"article-journal","volume":"180"},"uris":["http://www.mendeley.com/documents/?uuid=153431b6-a97d-34fd-bc6a-8e9f3e8b78cd"]},{"id":"ITEM-2","itemData":{"DOI":"10.3201/EID2606.200357","ISSN":"10806059","PMID":"32191173","abstract":"Appendix Data We collected publicly available data on 6,903 confirmed cases from 271 cities of mainland China, that were available online as of February 8, 2020. The data were extracted in Chinese from the Web sites of provincial public health departments and translated to English (https://github.com/MeyersLabUTexas/COVID-19). We then filtered the data for clearly indicated transmission events consisting of: (i) a known infector and infectee, (ii) reported locations of infection for both cases, and (iii) reported dates and locations of symptom onset for both cases. We thereby obtained 468 infector-infectee pairs identified via contact tracing in 93 Chinese cities between January 21, 2020 and February 8, 2020 (Appendix Figure 1). The index cases (infectors) for each pair are reported as either importations from the city of Wuhan (N = 239), importations from cities other than Wuhan (N = 106) or local infections (N = 122). The cases included 752 unique individuals, with 98 index cases who infected multiple people and 17 individuals that appear as both infector and infectee. They range in age from 1 to 90 years and include 386 females, 363 males and 3 cases of unreported sex. Inference Methods Estimating Serial Interval Distribution For each pair, we calculated the number of days between the reported symptom onset date for the infector and the reported symptom onset date for the infectee. Negative values indicate that the infectee developed symptoms before the infector. We then used the fitdist function in Matlab (1) to fit a normal distribution to all 468 observations. It finds unbiased estimates of the mean and standard deviation, with 95% confidence intervals. We applied the","author":[{"dropping-particle":"","family":"Du","given":"Zhanwei","non-dropping-particle":"","parse-names":false,"suffix":""},{"dropping-particle":"","family":"Xu","given":"Xiaoke","non-dropping-particle":"","parse-names":false,"suffix":""},{"dropping-particle":"","family":"Wu","given":"Ye","non-dropping-particle":"","parse-names":false,"suffix":""},{"dropping-particle":"","family":"Wang","given":"Lin","non-dropping-particle":"","parse-names":false,"suffix":""},{"dropping-particle":"","family":"Cowling","given":"Benjamin J.","non-dropping-particle":"","parse-names":false,"suffix":""},{"dropping-particle":"","family":"Meyers","given":"Lauren Ancel","non-dropping-particle":"","parse-names":false,"suffix":""}],"container-title":"Emerging Infectious Diseases","id":"ITEM-2","issue":"6","issued":{"date-parts":[["2020","6","1"]]},"page":"1341-1343","publisher":"Centers for Disease Control and Prevention (CDC)","title":"Serial interval of COVID-19 among publicly reported confirmed cases","type":"article","volume":"26"},"uris":["http://www.mendeley.com/documents/?uuid=70233528-0e03-3dc9-aeca-ad29ed7dfd7c"]},{"id":"ITEM-3","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3","issue":"13","issued":{"date-parts":[["2020","3","26"]]},"page":"1199-1207","publisher":"Massachusetts Medical Society","title":"Early Transmission Dynamics in Wuhan, China, of Novel Coronavirus–Infected Pneumonia","type":"article-journal","volume":"382"},"uris":["http://www.mendeley.com/documents/?uuid=10b3291b-350a-31b7-a453-4bdd699cdda3"]},{"id":"ITEM-4","itemData":{"DOI":"10.1101/2020.03.21.20040329","abstract":"Background The outbreak of coronavirus disease 2019 (COVID-19) has been declared a pandemic by the World Health Organization, while several key epidemiological parameters of the disease remain to be clarified. This study aimed to obtain robust estimates of the incubation period, upper limit of latent period (interval between infector’s exposure and infectee’s exposure), serial interval, time point of exposure (the day of infectee’s exposure to infector relative to the latter’s symptom onset date) and basic reproduction number (R0) of COVID-19. Methods Between late February and early March of 2020, the individual data of laboratory confirmed cases of COVID-19 were retrieved from 10728 publicly available reports released by the health authorities of and outside China and from 1790 publications identified in PubMed and CNKI. To be eligible, a report had to contain the data that allowed for estimation of at least one parameter. As relevant data mainly came from clustering cases, the clusters for which no evidence was available to establish transmission order were all excluded to ensure accuracy of estimates. Additionally, only the cases with an exposure period spanning 3 days or less were included in the estimation of parameters involving exposure date, and a simple method for determining exposure date was adopted to ensure the error of estimates be small (&lt; 0.3 day). Depending on specific parameters, three or four of normal, lognormal, Weibull, and gamma distributions were fitted to the datasets and the results from appropriate models were presented. Findings In total, 1155 cases from China, Japan, Singapore, South Korea, Vietnam, Germany and Malaysia were included for the final analysis. The mean and standard deviation were 7.44 days and 4.39 days for incubation period, 2.52 days and 3.95 days for the upper limit of latent period, 6.70 days and 5.20 days for serial interval, and -0.19 day (i.e., 0.19 day before infector’s symptom onset) and 3.32 days for time point of exposure. R0 was estimated to be 1.70 and 1.78 based on two different formulas. For 39 (6.64%) cases, the incubation periods were longer than 14 days. In 102 (43.78%) infector-infectee pairs, transmission occurred before infectors’ symptom onsets. In 27 (3.92%) infector-infectee pairs, infectees’ symptom onsets occurred before those of infectors. Stratified analysis showed that incubation period and serial interval were consistently longer for those with less severe disease and for those who…","author":[{"dropping-particle":"","family":"Ma","given":"Shujuan","non-dropping-particle":"","parse-names":false,"suffix":""},{"dropping-particle":"","family":"Zhang","given":"Jiayue","non-dropping-particle":"","parse-names":false,"suffix":""},{"dropping-particle":"","family":"Zeng","given":"Minyan","non-dropping-particle":"","parse-names":false,"suffix":""},{"dropping-particle":"","family":"Yun","given":"Qingping","non-dropping-particle":"","parse-names":false,"suffix":""},{"dropping-particle":"","family":"Guo","given":"Wei","non-dropping-particle":"","parse-names":false,"suffix":""},{"dropping-particle":"","family":"Zheng","given":"Yixiang","non-dropping-particle":"","parse-names":false,"suffix":""},{"dropping-particle":"","family":"Zhao","given":"Shi","non-dropping-particle":"","parse-names":false,"suffix":""},{"dropping-particle":"","family":"Wang","given":"Maggie H.","non-dropping-particle":"","parse-names":false,"suffix":""},{"dropping-particle":"","family":"Yang","given":"Zuyao","non-dropping-particle":"","parse-names":false,"suffix":""}],"container-title":"medRxiv","id":"ITEM-4","issued":{"date-parts":[["2020","3","24"]]},"page":"2020.03.21.20040329","publisher":"medRxiv","title":"Epidemiological parameters of coronavirus disease 2019: A pooled analysis of publicly reported individual data of 1155 cases from seven countries","type":"article"},"uris":["http://www.mendeley.com/documents/?uuid=b05ac4c2-7dcf-3ef3-827c-d26cb673fc2d"]},{"id":"ITEM-5","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5","issue":"8","issued":{"date-parts":[["2020","8","1"]]},"page":"911-919","publisher":"Lancet Publishing Group","title":"Epidemiology and transmission of COVID-19 in 391 cases and 1286 of their close contacts in Shenzhen, China: a retrospective cohort study","type":"article-journal","volume":"20"},"uris":["http://www.mendeley.com/documents/?uuid=1bfb6082-1461-30eb-9353-8d02d1fde902"]}],"mendeley":{"formattedCitation":"(13–17)","plainTextFormattedCitation":"(13–17)","previouslyFormattedCitation":"(12–16)"},"properties":{"noteIndex":0},"schema":"https://github.com/citation-style-language/schema/raw/master/csl-citation.json"}</w:instrText>
      </w:r>
      <w:r w:rsidR="00AF1392" w:rsidRPr="009D0311">
        <w:fldChar w:fldCharType="separate"/>
      </w:r>
      <w:r w:rsidR="00E15606" w:rsidRPr="00E15606">
        <w:rPr>
          <w:noProof/>
        </w:rPr>
        <w:t>(13–17)</w:t>
      </w:r>
      <w:r w:rsidR="00AF1392" w:rsidRPr="009D0311">
        <w:fldChar w:fldCharType="end"/>
      </w:r>
      <w:r w:rsidR="00A7202B" w:rsidRPr="009D0311">
        <w:t xml:space="preserve">, with </w:t>
      </w:r>
      <w:r w:rsidR="00CE6F6F" w:rsidRPr="009D0311">
        <w:t>little</w:t>
      </w:r>
      <w:r w:rsidR="00A7202B" w:rsidRPr="009D0311">
        <w:t xml:space="preserve"> </w:t>
      </w:r>
      <w:r w:rsidR="00D85E37" w:rsidRPr="009D0311">
        <w:t>emphasis on</w:t>
      </w:r>
      <w:r w:rsidR="00A7202B" w:rsidRPr="009D0311">
        <w:t xml:space="preserve"> characteriz</w:t>
      </w:r>
      <w:r w:rsidR="00D85E37" w:rsidRPr="009D0311">
        <w:t>ing</w:t>
      </w:r>
      <w:r w:rsidR="00A7202B" w:rsidRPr="009D0311">
        <w:t xml:space="preserve"> heterogeneities among infected individuals. </w:t>
      </w:r>
    </w:p>
    <w:p w14:paraId="7526156A" w14:textId="52EAB668" w:rsidR="00E81923" w:rsidRPr="009D0311" w:rsidRDefault="00A04A4A" w:rsidP="001222F5">
      <w:pPr>
        <w:jc w:val="both"/>
      </w:pPr>
      <w:bookmarkStart w:id="129" w:name="_Hlk68034721"/>
      <w:r w:rsidRPr="009D0311">
        <w:t>In this paper, we derive a multi-</w:t>
      </w:r>
      <w:proofErr w:type="gramStart"/>
      <w:r w:rsidRPr="009D0311">
        <w:t>type</w:t>
      </w:r>
      <w:proofErr w:type="gramEnd"/>
      <w:r w:rsidRPr="009D0311">
        <w:t xml:space="preserve"> equivalent of the </w:t>
      </w:r>
      <w:r w:rsidR="002E334A" w:rsidRPr="009D0311">
        <w:t xml:space="preserve">renewal equation </w:t>
      </w:r>
      <w:r w:rsidRPr="009D0311">
        <w:t xml:space="preserve">which accounts for heterogeneity in </w:t>
      </w:r>
      <w:del w:id="130" w:author="Green, Will" w:date="2021-09-01T20:04:00Z">
        <w:r w:rsidRPr="009D0311" w:rsidDel="009B3FEA">
          <w:delText xml:space="preserve">infectious </w:delText>
        </w:r>
      </w:del>
      <w:ins w:id="131" w:author="Green, Will" w:date="2021-09-01T20:04:00Z">
        <w:r w:rsidR="009B3FEA">
          <w:t xml:space="preserve">transmissibility </w:t>
        </w:r>
      </w:ins>
      <w:r w:rsidRPr="009D0311">
        <w:t>profiles</w:t>
      </w:r>
      <w:r w:rsidR="009A2F9C" w:rsidRPr="009D0311">
        <w:t xml:space="preserve"> including </w:t>
      </w:r>
      <w:r w:rsidR="000919C8" w:rsidRPr="009D0311">
        <w:t xml:space="preserve">variation in case isolation </w:t>
      </w:r>
      <w:r w:rsidR="00592F61" w:rsidRPr="009D0311">
        <w:t>behaviour</w:t>
      </w:r>
      <w:r w:rsidR="000919C8" w:rsidRPr="009D0311">
        <w:t xml:space="preserve">, </w:t>
      </w:r>
      <w:r w:rsidR="009A2F9C" w:rsidRPr="009D0311">
        <w:t>symptomatic/asymptomatic infection, and heterogeneity introduced owing to vaccine roll-out</w:t>
      </w:r>
      <w:r w:rsidR="00E81923" w:rsidRPr="009D0311">
        <w:t>.</w:t>
      </w:r>
      <w:ins w:id="132" w:author="Green, Will" w:date="2021-09-01T18:40:00Z">
        <w:r w:rsidR="00D611F2">
          <w:t xml:space="preserve"> We </w:t>
        </w:r>
        <w:r w:rsidR="00D611F2">
          <w:lastRenderedPageBreak/>
          <w:t>refer to the R derived through</w:t>
        </w:r>
      </w:ins>
      <w:ins w:id="133" w:author="Green, Will" w:date="2021-09-02T16:25:00Z">
        <w:r w:rsidR="00C11964">
          <w:t xml:space="preserve"> the multi-type approach that</w:t>
        </w:r>
      </w:ins>
      <w:ins w:id="134" w:author="Green, Will" w:date="2021-09-01T18:40:00Z">
        <w:r w:rsidR="00D611F2">
          <w:t xml:space="preserve"> account</w:t>
        </w:r>
      </w:ins>
      <w:ins w:id="135" w:author="Green, Will" w:date="2021-09-02T16:25:00Z">
        <w:r w:rsidR="00C11964">
          <w:t>s</w:t>
        </w:r>
      </w:ins>
      <w:ins w:id="136" w:author="Green, Will" w:date="2021-09-01T18:40:00Z">
        <w:r w:rsidR="00D611F2">
          <w:t xml:space="preserve"> for </w:t>
        </w:r>
      </w:ins>
      <w:ins w:id="137" w:author="Green, Will" w:date="2021-09-01T18:49:00Z">
        <w:r w:rsidR="00D611F2">
          <w:t>these sources of heterogeneity</w:t>
        </w:r>
      </w:ins>
      <w:ins w:id="138" w:author="Green, Will" w:date="2021-09-01T18:41:00Z">
        <w:r w:rsidR="00D611F2">
          <w:t xml:space="preserve"> as the </w:t>
        </w:r>
        <w:r w:rsidR="00D611F2" w:rsidRPr="009B3FEA">
          <w:rPr>
            <w:i/>
            <w:iCs/>
            <w:rPrChange w:id="139" w:author="Green, Will" w:date="2021-09-01T20:04:00Z">
              <w:rPr/>
            </w:rPrChange>
          </w:rPr>
          <w:t>adjusted</w:t>
        </w:r>
        <w:r w:rsidR="00D611F2">
          <w:t xml:space="preserve"> R.</w:t>
        </w:r>
      </w:ins>
      <w:ins w:id="140" w:author="Green, Will" w:date="2021-09-01T18:50:00Z">
        <w:r w:rsidR="00D611F2">
          <w:t xml:space="preserve"> </w:t>
        </w:r>
      </w:ins>
      <w:del w:id="141" w:author="Green, Will" w:date="2021-09-01T18:50:00Z">
        <w:r w:rsidR="00E81923" w:rsidRPr="009D0311" w:rsidDel="00D611F2">
          <w:delText xml:space="preserve"> </w:delText>
        </w:r>
      </w:del>
      <w:r w:rsidR="00E81923" w:rsidRPr="009D0311">
        <w:t>We then</w:t>
      </w:r>
      <w:r w:rsidRPr="009D0311">
        <w:t xml:space="preserve"> explore how much the </w:t>
      </w:r>
      <w:del w:id="142" w:author="Green, Will" w:date="2021-09-01T18:41:00Z">
        <w:r w:rsidR="00311960" w:rsidRPr="009D0311" w:rsidDel="00D611F2">
          <w:delText xml:space="preserve">corresponding estimated </w:delText>
        </w:r>
      </w:del>
      <w:ins w:id="143" w:author="Green, Will" w:date="2021-09-01T18:41:00Z">
        <w:r w:rsidR="00D611F2">
          <w:t xml:space="preserve">adjusted </w:t>
        </w:r>
      </w:ins>
      <w:r w:rsidRPr="009D0311">
        <w:t xml:space="preserve">R differs from </w:t>
      </w:r>
      <w:del w:id="144" w:author="Green, Will" w:date="2021-09-01T18:41:00Z">
        <w:r w:rsidRPr="009D0311" w:rsidDel="00D611F2">
          <w:delText xml:space="preserve">a “naïve” </w:delText>
        </w:r>
      </w:del>
      <w:ins w:id="145" w:author="Green, Will" w:date="2021-09-01T18:49:00Z">
        <w:r w:rsidR="00D611F2">
          <w:t>an</w:t>
        </w:r>
      </w:ins>
      <w:ins w:id="146" w:author="Green, Will" w:date="2021-09-01T18:41:00Z">
        <w:r w:rsidR="00D611F2">
          <w:t xml:space="preserve"> </w:t>
        </w:r>
        <w:r w:rsidR="00D611F2" w:rsidRPr="009B3FEA">
          <w:rPr>
            <w:i/>
            <w:iCs/>
            <w:rPrChange w:id="147" w:author="Green, Will" w:date="2021-09-01T20:04:00Z">
              <w:rPr/>
            </w:rPrChange>
          </w:rPr>
          <w:t>unadjusted</w:t>
        </w:r>
        <w:r w:rsidR="00D611F2">
          <w:t xml:space="preserve"> </w:t>
        </w:r>
      </w:ins>
      <w:r w:rsidRPr="009D0311">
        <w:t>R derived from a single-type branching process</w:t>
      </w:r>
      <w:r w:rsidR="00277D3F" w:rsidRPr="009D0311">
        <w:t xml:space="preserve"> based on </w:t>
      </w:r>
      <w:del w:id="148" w:author="Green, Will" w:date="2021-09-01T19:29:00Z">
        <w:r w:rsidR="00607D52" w:rsidRPr="009D0311" w:rsidDel="00E738E3">
          <w:delText xml:space="preserve">a single </w:delText>
        </w:r>
      </w:del>
      <w:ins w:id="149" w:author="Green, Will" w:date="2021-09-01T19:29:00Z">
        <w:r w:rsidR="00E738E3">
          <w:t xml:space="preserve">the </w:t>
        </w:r>
      </w:ins>
      <w:r w:rsidR="00607D52" w:rsidRPr="009D0311">
        <w:t xml:space="preserve">generation time distribution </w:t>
      </w:r>
      <w:ins w:id="150" w:author="Green, Will" w:date="2021-09-01T19:29:00Z">
        <w:r w:rsidR="00E738E3">
          <w:t xml:space="preserve">of the </w:t>
        </w:r>
      </w:ins>
      <w:ins w:id="151" w:author="Green, Will" w:date="2021-09-01T19:30:00Z">
        <w:r w:rsidR="00E738E3" w:rsidRPr="009B3FEA">
          <w:rPr>
            <w:i/>
            <w:iCs/>
            <w:rPrChange w:id="152" w:author="Green, Will" w:date="2021-09-01T20:05:00Z">
              <w:rPr/>
            </w:rPrChange>
          </w:rPr>
          <w:t>reference</w:t>
        </w:r>
        <w:r w:rsidR="00E738E3">
          <w:t xml:space="preserve"> group </w:t>
        </w:r>
      </w:ins>
      <w:ins w:id="153" w:author="Green, Will" w:date="2021-09-01T20:05:00Z">
        <w:r w:rsidR="009B3FEA">
          <w:t xml:space="preserve">(the </w:t>
        </w:r>
      </w:ins>
      <w:ins w:id="154" w:author="Green, Will" w:date="2021-09-02T15:17:00Z">
        <w:r w:rsidR="00EE0C6A">
          <w:t xml:space="preserve">group </w:t>
        </w:r>
      </w:ins>
      <w:ins w:id="155" w:author="Green, Will" w:date="2021-09-01T20:05:00Z">
        <w:r w:rsidR="009B3FEA">
          <w:t xml:space="preserve">of unvaccinated, non-isolating, symptomatic individuals, </w:t>
        </w:r>
      </w:ins>
      <w:ins w:id="156" w:author="Green, Will" w:date="2021-09-02T15:17:00Z">
        <w:r w:rsidR="00EE0C6A">
          <w:t xml:space="preserve">from which the generation time distribution </w:t>
        </w:r>
      </w:ins>
      <w:ins w:id="157" w:author="Green, Will" w:date="2021-09-01T20:05:00Z">
        <w:r w:rsidR="009B3FEA">
          <w:t xml:space="preserve">is </w:t>
        </w:r>
      </w:ins>
      <w:ins w:id="158" w:author="Green, Will" w:date="2021-09-02T15:18:00Z">
        <w:r w:rsidR="00EE0C6A">
          <w:t>calculated</w:t>
        </w:r>
      </w:ins>
      <w:ins w:id="159" w:author="Green, Will" w:date="2021-09-01T20:05:00Z">
        <w:r w:rsidR="009B3FEA">
          <w:t>)</w:t>
        </w:r>
      </w:ins>
      <w:del w:id="160" w:author="Green, Will" w:date="2021-09-01T20:05:00Z">
        <w:r w:rsidR="00E81923" w:rsidRPr="009D0311" w:rsidDel="009B3FEA">
          <w:delText xml:space="preserve">that does not account for </w:delText>
        </w:r>
        <w:r w:rsidR="00607D52" w:rsidRPr="009D0311" w:rsidDel="009B3FEA">
          <w:delText xml:space="preserve">variation caused by </w:delText>
        </w:r>
        <w:r w:rsidR="000919C8" w:rsidRPr="009D0311" w:rsidDel="009B3FEA">
          <w:delText xml:space="preserve">case isolation, </w:delText>
        </w:r>
        <w:r w:rsidR="00E81923" w:rsidRPr="009D0311" w:rsidDel="009B3FEA">
          <w:delText>asymptomatic transmission, or vaccination</w:delText>
        </w:r>
      </w:del>
      <w:r w:rsidRPr="009D0311">
        <w:t xml:space="preserve">. </w:t>
      </w:r>
    </w:p>
    <w:p w14:paraId="45B68D5C" w14:textId="5577C5E6" w:rsidR="000902E7" w:rsidRPr="009D0311" w:rsidRDefault="00A04A4A" w:rsidP="0001687B">
      <w:pPr>
        <w:jc w:val="both"/>
      </w:pPr>
      <w:r w:rsidRPr="009D0311">
        <w:t xml:space="preserve">We </w:t>
      </w:r>
      <w:r w:rsidR="00A272E8" w:rsidRPr="009D0311">
        <w:t>consider two applications</w:t>
      </w:r>
      <w:r w:rsidR="00607D52" w:rsidRPr="009D0311">
        <w:t>:</w:t>
      </w:r>
      <w:r w:rsidR="00A272E8" w:rsidRPr="009D0311">
        <w:t xml:space="preserve"> to </w:t>
      </w:r>
      <w:r w:rsidR="008E6BDA" w:rsidRPr="009D0311">
        <w:t xml:space="preserve">Ebola Virus Disease in Guinea </w:t>
      </w:r>
      <w:r w:rsidR="00A272E8" w:rsidRPr="009D0311">
        <w:t xml:space="preserve">in </w:t>
      </w:r>
      <w:r w:rsidR="008E6BDA" w:rsidRPr="009D0311">
        <w:t>2014</w:t>
      </w:r>
      <w:r w:rsidR="00A272E8" w:rsidRPr="009D0311">
        <w:t>-</w:t>
      </w:r>
      <w:r w:rsidR="008E6BDA" w:rsidRPr="009D0311">
        <w:t xml:space="preserve">15, and </w:t>
      </w:r>
      <w:r w:rsidR="00A272E8" w:rsidRPr="009D0311">
        <w:t xml:space="preserve">to </w:t>
      </w:r>
      <w:r w:rsidRPr="009D0311">
        <w:t xml:space="preserve">SARS-CoV-2 in the UK </w:t>
      </w:r>
      <w:r w:rsidR="008E6BDA" w:rsidRPr="009D0311">
        <w:t>between March 2020 and January 2021</w:t>
      </w:r>
      <w:r w:rsidR="00AE0238" w:rsidRPr="009D0311">
        <w:t xml:space="preserve">, </w:t>
      </w:r>
      <w:r w:rsidR="00AC40DF" w:rsidRPr="009D0311">
        <w:t xml:space="preserve">to illustrate </w:t>
      </w:r>
      <w:r w:rsidR="00AE0238" w:rsidRPr="009D0311">
        <w:t xml:space="preserve">the </w:t>
      </w:r>
      <w:r w:rsidR="00EC0DE5" w:rsidRPr="009D0311">
        <w:t xml:space="preserve">potential </w:t>
      </w:r>
      <w:r w:rsidR="00AE0238" w:rsidRPr="009D0311">
        <w:t xml:space="preserve">impact on R estimates of neglecting heterogeneities due to </w:t>
      </w:r>
      <w:r w:rsidR="000919C8" w:rsidRPr="009D0311">
        <w:t xml:space="preserve">case isolation and </w:t>
      </w:r>
      <w:r w:rsidR="00AE0238" w:rsidRPr="009D0311">
        <w:t>asymptomatic transmissio</w:t>
      </w:r>
      <w:r w:rsidR="000919C8" w:rsidRPr="009D0311">
        <w:t>n</w:t>
      </w:r>
      <w:r w:rsidR="00AE0238" w:rsidRPr="009D0311">
        <w:t>.</w:t>
      </w:r>
    </w:p>
    <w:p w14:paraId="13F3CFF6" w14:textId="7E13A3E6" w:rsidR="00E64F66" w:rsidRDefault="00E64F66" w:rsidP="007B5B78">
      <w:pPr>
        <w:rPr>
          <w:ins w:id="161" w:author="Green, Will" w:date="2021-09-01T18:43:00Z"/>
          <w:b/>
          <w:bCs/>
        </w:rPr>
      </w:pPr>
      <w:bookmarkStart w:id="162" w:name="_Hlk68032867"/>
      <w:bookmarkEnd w:id="129"/>
      <w:r w:rsidRPr="009D0311">
        <w:rPr>
          <w:b/>
          <w:bCs/>
        </w:rPr>
        <w:t>Method</w:t>
      </w:r>
      <w:r w:rsidR="005C3B83" w:rsidRPr="009D0311">
        <w:rPr>
          <w:b/>
          <w:bCs/>
        </w:rPr>
        <w:t>s</w:t>
      </w:r>
    </w:p>
    <w:p w14:paraId="3F340CB9" w14:textId="286D5A32" w:rsidR="00E64F66" w:rsidRPr="009D0311" w:rsidRDefault="00E64F66" w:rsidP="00DA5109">
      <w:pPr>
        <w:jc w:val="both"/>
        <w:rPr>
          <w:i/>
          <w:iCs/>
        </w:rPr>
      </w:pPr>
      <w:r w:rsidRPr="009D0311">
        <w:rPr>
          <w:i/>
          <w:iCs/>
        </w:rPr>
        <w:t xml:space="preserve">Single-type </w:t>
      </w:r>
      <w:r w:rsidR="00607D52" w:rsidRPr="009D0311">
        <w:rPr>
          <w:i/>
          <w:iCs/>
        </w:rPr>
        <w:t>renewal equation</w:t>
      </w:r>
    </w:p>
    <w:p w14:paraId="4AD8F796" w14:textId="32A9AE04" w:rsidR="00E64F66" w:rsidRPr="009D0311" w:rsidRDefault="00E64F66" w:rsidP="00DA5109">
      <w:pPr>
        <w:jc w:val="both"/>
      </w:pPr>
      <w:r w:rsidRPr="009D0311">
        <w:t xml:space="preserve">For a single-type </w:t>
      </w:r>
      <w:r w:rsidR="00607D52" w:rsidRPr="009D0311">
        <w:t>epidemic</w:t>
      </w:r>
      <w:r w:rsidR="00274B15" w:rsidRPr="009D0311">
        <w:t>,</w:t>
      </w:r>
      <w:r w:rsidRPr="009D0311">
        <w:t xml:space="preserve"> the renewal equation gives the relationship between the</w:t>
      </w:r>
      <w:r w:rsidR="00D44FB0" w:rsidRPr="009D0311">
        <w:t xml:space="preserve"> </w:t>
      </w:r>
      <w:r w:rsidR="004F7819" w:rsidRPr="009D0311">
        <w:t xml:space="preserve">expected </w:t>
      </w:r>
      <w:r w:rsidR="00D44FB0" w:rsidRPr="009D0311">
        <w:t>incidence, or</w:t>
      </w:r>
      <w:r w:rsidRPr="009D0311">
        <w:t xml:space="preserve"> number of new infected</w:t>
      </w:r>
      <w:r w:rsidR="00A8425E" w:rsidRPr="009D0311">
        <w:t xml:space="preserve"> individuals</w:t>
      </w:r>
      <w:r w:rsidR="001B4DB5" w:rsidRPr="009D0311">
        <w:t xml:space="preserve"> on </w:t>
      </w:r>
      <w:r w:rsidR="00E276FA" w:rsidRPr="009D0311">
        <w:t>time</w:t>
      </w:r>
      <w:r w:rsidR="001B4DB5" w:rsidRPr="009D0311">
        <w:t xml:space="preserve"> </w:t>
      </w:r>
      <w:r w:rsidR="001B4DB5" w:rsidRPr="009D0311">
        <w:rPr>
          <w:i/>
          <w:iCs/>
        </w:rPr>
        <w:t>t</w:t>
      </w:r>
      <w:r w:rsidR="001B4DB5" w:rsidRPr="009D0311">
        <w:t xml:space="preserve">, </w:t>
      </w:r>
      <m:oMath>
        <m:r>
          <w:rPr>
            <w:rFonts w:ascii="Cambria Math" w:hAnsi="Cambria Math"/>
          </w:rPr>
          <m:t xml:space="preserve"> I</m:t>
        </m:r>
        <m:d>
          <m:dPr>
            <m:ctrlPr>
              <w:rPr>
                <w:rFonts w:ascii="Cambria Math" w:hAnsi="Cambria Math"/>
                <w:i/>
              </w:rPr>
            </m:ctrlPr>
          </m:dPr>
          <m:e>
            <m:r>
              <w:rPr>
                <w:rFonts w:ascii="Cambria Math" w:hAnsi="Cambria Math"/>
              </w:rPr>
              <m:t>t</m:t>
            </m:r>
          </m:e>
        </m:d>
      </m:oMath>
      <w:r w:rsidRPr="009D0311">
        <w:t xml:space="preserve">, </w:t>
      </w:r>
      <w:ins w:id="163" w:author="Green, Will" w:date="2021-09-03T14:15:00Z">
        <w:r w:rsidR="00FA71B1">
          <w:t>with th</w:t>
        </w:r>
      </w:ins>
      <w:ins w:id="164" w:author="Green, Will" w:date="2021-09-03T14:16:00Z">
        <w:r w:rsidR="00FA71B1">
          <w:t xml:space="preserve">e known historic number of cases a time </w:t>
        </w:r>
        <w:r w:rsidR="00FA71B1">
          <w:rPr>
            <w:rFonts w:cstheme="minorHAnsi"/>
          </w:rPr>
          <w:t>τ</w:t>
        </w:r>
        <w:r w:rsidR="00FA71B1">
          <w:t xml:space="preserve"> ago,  </w:t>
        </w:r>
      </w:ins>
      <m:oMath>
        <m:r>
          <w:ins w:id="165" w:author="Green, Will" w:date="2021-09-03T14:16:00Z">
            <w:rPr>
              <w:rFonts w:ascii="Cambria Math" w:hAnsi="Cambria Math"/>
            </w:rPr>
            <m:t>I</m:t>
          </w:ins>
        </m:r>
        <m:d>
          <m:dPr>
            <m:ctrlPr>
              <w:ins w:id="166" w:author="Green, Will" w:date="2021-09-03T14:16:00Z">
                <w:rPr>
                  <w:rFonts w:ascii="Cambria Math" w:hAnsi="Cambria Math"/>
                  <w:i/>
                </w:rPr>
              </w:ins>
            </m:ctrlPr>
          </m:dPr>
          <m:e>
            <m:r>
              <w:ins w:id="167" w:author="Green, Will" w:date="2021-09-03T14:16:00Z">
                <w:rPr>
                  <w:rFonts w:ascii="Cambria Math" w:hAnsi="Cambria Math"/>
                </w:rPr>
                <m:t>t-τ</m:t>
              </w:ins>
            </m:r>
          </m:e>
        </m:d>
      </m:oMath>
      <w:ins w:id="168" w:author="Green, Will" w:date="2021-09-03T14:16:00Z">
        <w:r w:rsidR="00FA71B1">
          <w:t xml:space="preserve">, </w:t>
        </w:r>
      </w:ins>
      <w:r w:rsidRPr="009D0311">
        <w:t xml:space="preserve">the </w:t>
      </w:r>
      <w:r w:rsidR="00254A41" w:rsidRPr="009D0311">
        <w:t xml:space="preserve">instantaneous </w:t>
      </w:r>
      <w:r w:rsidRPr="009D0311">
        <w:t xml:space="preserve">reproduction number </w:t>
      </w:r>
      <w:r w:rsidR="00E276FA" w:rsidRPr="009D0311">
        <w:t>at time</w:t>
      </w:r>
      <w:r w:rsidR="001B4DB5" w:rsidRPr="009D0311">
        <w:t xml:space="preserve"> </w:t>
      </w:r>
      <w:r w:rsidR="001B4DB5" w:rsidRPr="009D0311">
        <w:rPr>
          <w:i/>
          <w:iCs/>
        </w:rPr>
        <w:t>t,</w:t>
      </w:r>
      <w:r w:rsidR="001B4DB5" w:rsidRPr="009D0311">
        <w:t xml:space="preserve"> </w:t>
      </w:r>
      <m:oMath>
        <m:r>
          <w:rPr>
            <w:rFonts w:ascii="Cambria Math" w:hAnsi="Cambria Math"/>
          </w:rPr>
          <m:t>R</m:t>
        </m:r>
        <m:d>
          <m:dPr>
            <m:ctrlPr>
              <w:rPr>
                <w:rFonts w:ascii="Cambria Math" w:hAnsi="Cambria Math"/>
                <w:i/>
              </w:rPr>
            </m:ctrlPr>
          </m:dPr>
          <m:e>
            <m:r>
              <w:rPr>
                <w:rFonts w:ascii="Cambria Math" w:hAnsi="Cambria Math"/>
              </w:rPr>
              <m:t>t</m:t>
            </m:r>
          </m:e>
        </m:d>
      </m:oMath>
      <w:r w:rsidRPr="009D0311">
        <w:t>, and the generation time distribution</w:t>
      </w:r>
      <w:r w:rsidR="001B4DB5" w:rsidRPr="009D0311">
        <w:t>, a</w:t>
      </w:r>
      <w:r w:rsidR="00DA5109" w:rsidRPr="009D0311">
        <w:t>s</w:t>
      </w:r>
      <w:r w:rsidR="001B4DB5" w:rsidRPr="009D0311">
        <w:t xml:space="preserve"> function of </w:t>
      </w:r>
      <w:r w:rsidR="00E276FA" w:rsidRPr="009D0311">
        <w:t xml:space="preserve">time </w:t>
      </w:r>
      <w:r w:rsidR="001B4DB5" w:rsidRPr="009D0311">
        <w:rPr>
          <w:rFonts w:cstheme="minorHAnsi"/>
          <w:i/>
          <w:iCs/>
        </w:rPr>
        <w:t>τ</w:t>
      </w:r>
      <w:r w:rsidR="001B4DB5" w:rsidRPr="009D0311">
        <w:rPr>
          <w:rFonts w:cstheme="minorHAnsi"/>
        </w:rPr>
        <w:t xml:space="preserve"> since infection</w:t>
      </w:r>
      <w:r w:rsidR="00A62EBF" w:rsidRPr="009D0311">
        <w:rPr>
          <w:rFonts w:cstheme="minorHAnsi"/>
        </w:rPr>
        <w:t xml:space="preserve">, </w:t>
      </w:r>
      <m:oMath>
        <m:r>
          <m:rPr>
            <m:sty m:val="p"/>
          </m:rPr>
          <w:rPr>
            <w:rFonts w:ascii="Cambria Math" w:hAnsi="Cambria Math" w:cstheme="minorHAnsi"/>
          </w:rPr>
          <m:t>ω</m:t>
        </m:r>
        <m:d>
          <m:dPr>
            <m:ctrlPr>
              <w:rPr>
                <w:rFonts w:ascii="Cambria Math" w:hAnsi="Cambria Math"/>
                <w:i/>
              </w:rPr>
            </m:ctrlPr>
          </m:dPr>
          <m:e>
            <m:r>
              <w:rPr>
                <w:rFonts w:ascii="Cambria Math" w:hAnsi="Cambria Math"/>
              </w:rPr>
              <m:t>τ</m:t>
            </m:r>
          </m:e>
        </m:d>
      </m:oMath>
      <w:r w:rsidR="00A62EBF" w:rsidRPr="009D0311">
        <w:rPr>
          <w:rFonts w:cstheme="minorHAnsi"/>
          <w:i/>
          <w:iCs/>
        </w:rPr>
        <w:t xml:space="preserve">: </w:t>
      </w:r>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R</m:t>
        </m:r>
        <m:d>
          <m:dPr>
            <m:ctrlPr>
              <w:rPr>
                <w:rFonts w:ascii="Cambria Math" w:hAnsi="Cambria Math"/>
                <w:i/>
              </w:rPr>
            </m:ctrlPr>
          </m:dPr>
          <m:e>
            <m:r>
              <w:rPr>
                <w:rFonts w:ascii="Cambria Math" w:hAnsi="Cambria Math"/>
              </w:rPr>
              <m:t>t</m:t>
            </m:r>
          </m:e>
        </m:d>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cstheme="minorHAnsi"/>
              </w:rPr>
              <m:t>ω</m:t>
            </m:r>
            <m:d>
              <m:dPr>
                <m:ctrlPr>
                  <w:rPr>
                    <w:rFonts w:ascii="Cambria Math" w:hAnsi="Cambria Math"/>
                    <w:i/>
                  </w:rPr>
                </m:ctrlPr>
              </m:dPr>
              <m:e>
                <m:r>
                  <w:rPr>
                    <w:rFonts w:ascii="Cambria Math" w:hAnsi="Cambria Math"/>
                  </w:rPr>
                  <m:t>τ</m:t>
                </m:r>
              </m:e>
            </m:d>
            <m:r>
              <w:rPr>
                <w:rFonts w:ascii="Cambria Math" w:hAnsi="Cambria Math"/>
              </w:rPr>
              <m:t>I</m:t>
            </m:r>
            <m:d>
              <m:dPr>
                <m:ctrlPr>
                  <w:rPr>
                    <w:rFonts w:ascii="Cambria Math" w:hAnsi="Cambria Math"/>
                    <w:i/>
                  </w:rPr>
                </m:ctrlPr>
              </m:dPr>
              <m:e>
                <m:r>
                  <w:rPr>
                    <w:rFonts w:ascii="Cambria Math" w:hAnsi="Cambria Math"/>
                  </w:rPr>
                  <m:t>t-τ</m:t>
                </m:r>
              </m:e>
            </m:d>
            <m:r>
              <w:rPr>
                <w:rFonts w:ascii="Cambria Math" w:hAnsi="Cambria Math"/>
              </w:rPr>
              <m:t>dτ</m:t>
            </m:r>
          </m:e>
        </m:nary>
        <m:r>
          <w:rPr>
            <w:rFonts w:ascii="Cambria Math" w:hAnsi="Cambria Math"/>
          </w:rPr>
          <m:t xml:space="preserve"> </m:t>
        </m:r>
      </m:oMath>
      <w:r w:rsidR="00AF1392" w:rsidRPr="009D0311">
        <w:rPr>
          <w:rFonts w:cstheme="minorHAnsi"/>
        </w:rPr>
        <w:fldChar w:fldCharType="begin" w:fldLock="1"/>
      </w:r>
      <w:r w:rsidR="00E15606">
        <w:rPr>
          <w:rFonts w:cstheme="minorHAnsi"/>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id":"ITEM-1","issue":"8","issued":{"date-parts":[["2007","8","22"]]},"title":"Estimating individual and household reproduction numbers in an emerging epidemic","type":"article-journal","volume":"2"},"uris":["http://www.mendeley.com/documents/?uuid=56104257-6dbf-3801-bfe8-a3c3df288fe4"]}],"mendeley":{"formattedCitation":"(18)","plainTextFormattedCitation":"(18)","previouslyFormattedCitation":"(17)"},"properties":{"noteIndex":0},"schema":"https://github.com/citation-style-language/schema/raw/master/csl-citation.json"}</w:instrText>
      </w:r>
      <w:r w:rsidR="00AF1392" w:rsidRPr="009D0311">
        <w:rPr>
          <w:rFonts w:cstheme="minorHAnsi"/>
        </w:rPr>
        <w:fldChar w:fldCharType="separate"/>
      </w:r>
      <w:r w:rsidR="00E15606" w:rsidRPr="00E15606">
        <w:rPr>
          <w:rFonts w:cstheme="minorHAnsi"/>
          <w:noProof/>
        </w:rPr>
        <w:t>(18)</w:t>
      </w:r>
      <w:r w:rsidR="00AF1392" w:rsidRPr="009D0311">
        <w:rPr>
          <w:rFonts w:cstheme="minorHAnsi"/>
        </w:rPr>
        <w:fldChar w:fldCharType="end"/>
      </w:r>
      <w:r w:rsidRPr="009D0311">
        <w:t>.</w:t>
      </w:r>
      <w:r w:rsidR="009641F7" w:rsidRPr="009D0311">
        <w:t xml:space="preserve"> </w:t>
      </w:r>
      <w:ins w:id="169" w:author="Green, Will" w:date="2021-09-03T14:17:00Z">
        <w:r w:rsidR="00FA71B1">
          <w:t xml:space="preserve">The renewal equation assumes deterministic growth of </w:t>
        </w:r>
      </w:ins>
      <w:ins w:id="170" w:author="Green, Will" w:date="2021-09-03T14:18:00Z">
        <w:r w:rsidR="00FA71B1">
          <w:t xml:space="preserve">infection </w:t>
        </w:r>
      </w:ins>
      <w:ins w:id="171" w:author="Green, Will" w:date="2021-09-03T14:17:00Z">
        <w:r w:rsidR="00FA71B1">
          <w:t>incidence</w:t>
        </w:r>
      </w:ins>
      <w:ins w:id="172" w:author="Green, Will" w:date="2021-09-03T14:18:00Z">
        <w:r w:rsidR="00FA71B1">
          <w:t>, which will be locally exponential</w:t>
        </w:r>
      </w:ins>
      <w:ins w:id="173" w:author="Green, Will" w:date="2021-09-03T14:17:00Z">
        <w:r w:rsidR="00FA71B1">
          <w:t xml:space="preserve">. </w:t>
        </w:r>
      </w:ins>
      <w:r w:rsidR="009641F7" w:rsidRPr="009D0311">
        <w:t xml:space="preserve">This assumes that the generation time distribution remains constant in the period up from time </w:t>
      </w:r>
      <w:r w:rsidR="009641F7" w:rsidRPr="009D0311">
        <w:rPr>
          <w:i/>
          <w:iCs/>
        </w:rPr>
        <w:t>t - τ</w:t>
      </w:r>
      <w:r w:rsidR="009641F7" w:rsidRPr="009D0311">
        <w:rPr>
          <w:i/>
          <w:iCs/>
          <w:vertAlign w:val="subscript"/>
        </w:rPr>
        <w:t>max</w:t>
      </w:r>
      <w:r w:rsidR="009641F7" w:rsidRPr="009D0311">
        <w:t xml:space="preserve"> to time </w:t>
      </w:r>
      <w:r w:rsidR="009641F7" w:rsidRPr="009D0311">
        <w:rPr>
          <w:i/>
          <w:iCs/>
        </w:rPr>
        <w:t xml:space="preserve">t, </w:t>
      </w:r>
      <w:r w:rsidR="009641F7" w:rsidRPr="009D0311">
        <w:t xml:space="preserve">where </w:t>
      </w:r>
      <w:r w:rsidR="009641F7" w:rsidRPr="009D0311">
        <w:rPr>
          <w:rFonts w:cstheme="minorHAnsi"/>
        </w:rPr>
        <w:t>τ</w:t>
      </w:r>
      <w:r w:rsidR="009641F7" w:rsidRPr="009D0311">
        <w:rPr>
          <w:vertAlign w:val="subscript"/>
        </w:rPr>
        <w:t>max</w:t>
      </w:r>
      <w:r w:rsidR="009641F7" w:rsidRPr="009D0311">
        <w:t xml:space="preserve"> is the maximum time after infection at which a case can onwardly infect.  </w:t>
      </w:r>
    </w:p>
    <w:p w14:paraId="03DBCE84" w14:textId="7157A291" w:rsidR="00121452" w:rsidRPr="009D0311" w:rsidRDefault="00A27AB5" w:rsidP="00DA5109">
      <w:pPr>
        <w:jc w:val="both"/>
        <w:rPr>
          <w:rFonts w:eastAsiaTheme="minorEastAsia"/>
        </w:rPr>
      </w:pPr>
      <w:r w:rsidRPr="009D0311">
        <w:rPr>
          <w:rFonts w:eastAsiaTheme="minorEastAsia"/>
        </w:rPr>
        <w:t>A</w:t>
      </w:r>
      <w:r w:rsidR="00121452" w:rsidRPr="009D0311">
        <w:rPr>
          <w:rFonts w:eastAsiaTheme="minorEastAsia"/>
        </w:rPr>
        <w:t>ssum</w:t>
      </w:r>
      <w:r w:rsidRPr="009D0311">
        <w:rPr>
          <w:rFonts w:eastAsiaTheme="minorEastAsia"/>
        </w:rPr>
        <w:t>ing</w:t>
      </w:r>
      <w:r w:rsidR="00121452" w:rsidRPr="009D0311">
        <w:rPr>
          <w:rFonts w:eastAsiaTheme="minorEastAsia"/>
        </w:rPr>
        <w:t xml:space="preserve"> exponential </w:t>
      </w:r>
      <w:r w:rsidR="00607D52" w:rsidRPr="009D0311">
        <w:rPr>
          <w:rFonts w:eastAsiaTheme="minorEastAsia"/>
        </w:rPr>
        <w:t xml:space="preserve">growth/decay </w:t>
      </w:r>
      <w:r w:rsidR="00D44FB0" w:rsidRPr="009D0311">
        <w:rPr>
          <w:rFonts w:eastAsiaTheme="minorEastAsia"/>
        </w:rPr>
        <w:t>for the incidence</w:t>
      </w:r>
      <w:r w:rsidR="00C21C16" w:rsidRPr="009D0311">
        <w:rPr>
          <w:rFonts w:eastAsiaTheme="minorEastAsia"/>
        </w:rPr>
        <w:t xml:space="preserv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rt</m:t>
            </m:r>
          </m:sup>
        </m:sSup>
        <m:r>
          <w:rPr>
            <w:rFonts w:ascii="Cambria Math" w:eastAsiaTheme="minorEastAsia" w:hAnsi="Cambria Math"/>
          </w:rPr>
          <m:t xml:space="preserve"> </m:t>
        </m:r>
      </m:oMath>
      <w:r w:rsidRPr="009D0311">
        <w:rPr>
          <w:rFonts w:eastAsiaTheme="minorEastAsia"/>
        </w:rPr>
        <w:t xml:space="preserve">gives the </w:t>
      </w:r>
      <w:del w:id="174" w:author="Green, Will" w:date="2021-09-01T15:10:00Z">
        <w:r w:rsidRPr="009D0311" w:rsidDel="00122E7B">
          <w:rPr>
            <w:rFonts w:eastAsiaTheme="minorEastAsia"/>
          </w:rPr>
          <w:delText xml:space="preserve">Wallinga-Lipsitch form of the </w:delText>
        </w:r>
      </w:del>
      <w:r w:rsidR="004002A7" w:rsidRPr="009D0311">
        <w:rPr>
          <w:rFonts w:eastAsiaTheme="minorEastAsia"/>
        </w:rPr>
        <w:t xml:space="preserve">relationship between the </w:t>
      </w:r>
      <w:r w:rsidRPr="009D0311">
        <w:rPr>
          <w:rFonts w:eastAsiaTheme="minorEastAsia"/>
        </w:rPr>
        <w:t xml:space="preserve">reproduction number </w:t>
      </w:r>
      <w:r w:rsidR="004002A7" w:rsidRPr="009D0311">
        <w:rPr>
          <w:rFonts w:eastAsiaTheme="minorEastAsia"/>
        </w:rPr>
        <w:t>and</w:t>
      </w:r>
      <w:r w:rsidRPr="009D0311">
        <w:rPr>
          <w:rFonts w:eastAsiaTheme="minorEastAsia"/>
        </w:rPr>
        <w:t xml:space="preserve"> the growth rate</w:t>
      </w:r>
      <w:r w:rsidR="00A62EBF" w:rsidRPr="009D0311">
        <w:rPr>
          <w:rFonts w:eastAsiaTheme="minorEastAsia"/>
        </w:rPr>
        <w:t xml:space="preserve"> </w:t>
      </w:r>
      <w:r w:rsidR="00A62EBF" w:rsidRPr="009D0311">
        <w:rPr>
          <w:rFonts w:eastAsiaTheme="minorEastAsia"/>
          <w:i/>
          <w:iCs/>
        </w:rPr>
        <w:t xml:space="preserve">r </w:t>
      </w:r>
      <w:r w:rsidR="00A62EBF" w:rsidRPr="009D0311">
        <w:rPr>
          <w:rFonts w:eastAsiaTheme="minorEastAsia"/>
        </w:rPr>
        <w:t>when the growth rate is a constant</w:t>
      </w:r>
      <w:r w:rsidR="00D44FB0" w:rsidRPr="009D0311">
        <w:rPr>
          <w:rFonts w:eastAsiaTheme="minorEastAsia"/>
        </w:rPr>
        <w:t xml:space="preserve"> </w:t>
      </w:r>
      <w:r w:rsidR="00121452" w:rsidRPr="009D0311">
        <w:rPr>
          <w:rFonts w:eastAsiaTheme="minorEastAsia"/>
        </w:rPr>
        <w:t>(</w:t>
      </w:r>
      <w:r w:rsidR="00121452" w:rsidRPr="009D0311">
        <w:rPr>
          <w:rFonts w:eastAsiaTheme="minorEastAsia"/>
        </w:rPr>
        <w:fldChar w:fldCharType="begin"/>
      </w:r>
      <w:r w:rsidR="00121452" w:rsidRPr="009D0311">
        <w:rPr>
          <w:rFonts w:eastAsiaTheme="minorEastAsia"/>
        </w:rPr>
        <w:instrText xml:space="preserve"> REF _Ref62223454 \h </w:instrText>
      </w:r>
      <w:r w:rsidR="00121452" w:rsidRPr="009D0311">
        <w:rPr>
          <w:rFonts w:eastAsiaTheme="minorEastAsia"/>
        </w:rPr>
      </w:r>
      <w:r w:rsidR="00121452" w:rsidRPr="009D0311">
        <w:rPr>
          <w:rFonts w:eastAsiaTheme="minorEastAsia"/>
        </w:rPr>
        <w:fldChar w:fldCharType="separate"/>
      </w:r>
      <w:r w:rsidR="00C41B0C" w:rsidRPr="009D0311">
        <w:t xml:space="preserve">Equation </w:t>
      </w:r>
      <w:r w:rsidR="00C41B0C">
        <w:rPr>
          <w:noProof/>
        </w:rPr>
        <w:t>1</w:t>
      </w:r>
      <w:r w:rsidR="00121452" w:rsidRPr="009D0311">
        <w:rPr>
          <w:rFonts w:eastAsiaTheme="minorEastAsia"/>
        </w:rPr>
        <w:fldChar w:fldCharType="end"/>
      </w:r>
      <w:r w:rsidR="00121452" w:rsidRPr="009D0311">
        <w:rPr>
          <w:rFonts w:eastAsiaTheme="minorEastAsia"/>
        </w:rPr>
        <w:t>)</w:t>
      </w:r>
      <w:r w:rsidR="00BC06F4" w:rsidRPr="009D0311">
        <w:rPr>
          <w:rFonts w:eastAsiaTheme="minorEastAsia"/>
        </w:rPr>
        <w:t xml:space="preserve"> </w:t>
      </w:r>
      <w:r w:rsidR="00BC06F4" w:rsidRPr="009D0311">
        <w:rPr>
          <w:rFonts w:eastAsiaTheme="minorEastAsia"/>
        </w:rPr>
        <w:fldChar w:fldCharType="begin" w:fldLock="1"/>
      </w:r>
      <w:r w:rsidR="00E15606">
        <w:rPr>
          <w:rFonts w:eastAsiaTheme="minorEastAsia"/>
        </w:rPr>
        <w:instrText>ADDIN CSL_CITATION {"citationItems":[{"id":"ITEM-1","itemData":{"DOI":"10.1093/IJE/30.1.186","ISSN":"0300-5771","author":[{"dropping-particle":"","family":"Diekmann","given":"O","non-dropping-particle":"","parse-names":false,"suffix":""},{"dropping-particle":"","family":"Heesterbeek","given":"J","non-dropping-particle":"","parse-names":false,"suffix":""}],"id":"ITEM-1","issue":"1","issued":{"date-parts":[["2000","2","1"]]},"publisher":"Wiley","title":"Mathematical Epidemiology of Infectious Diseases","type":"book"},"uris":["http://www.mendeley.com/documents/?uuid=22102025-3897-307e-af02-2fbee56c5628"]},{"id":"ITEM-2","itemData":{"DOI":"10.1098/rspb.2006.3754","ISSN":"14712970","PMID":"17476782","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author":[{"dropping-particle":"","family":"Wallinga","given":"J.","non-dropping-particle":"","parse-names":false,"suffix":""},{"dropping-particle":"","family":"Lipsitch","given":"M.","non-dropping-particle":"","parse-names":false,"suffix":""}],"container-title":"Proceedings of the Royal Society B: Biological Sciences","id":"ITEM-2","issue":"1609","issued":{"date-parts":[["2007","2","22"]]},"page":"599-604","publisher":"Royal Society","title":"How generation intervals shape the relationship between growth rates and reproductive numbers","type":"article-journal","volume":"274"},"uris":["http://www.mendeley.com/documents/?uuid=c1e95ba1-61dc-3280-91c7-df99ff527bab"]}],"mendeley":{"formattedCitation":"(19,20)","plainTextFormattedCitation":"(19,20)","previouslyFormattedCitation":"(18,19)"},"properties":{"noteIndex":0},"schema":"https://github.com/citation-style-language/schema/raw/master/csl-citation.json"}</w:instrText>
      </w:r>
      <w:r w:rsidR="00BC06F4" w:rsidRPr="009D0311">
        <w:rPr>
          <w:rFonts w:eastAsiaTheme="minorEastAsia"/>
        </w:rPr>
        <w:fldChar w:fldCharType="separate"/>
      </w:r>
      <w:r w:rsidR="00E15606" w:rsidRPr="00E15606">
        <w:rPr>
          <w:rFonts w:eastAsiaTheme="minorEastAsia"/>
          <w:noProof/>
        </w:rPr>
        <w:t>(19,20)</w:t>
      </w:r>
      <w:r w:rsidR="00BC06F4" w:rsidRPr="009D0311">
        <w:rPr>
          <w:rFonts w:eastAsiaTheme="minorEastAsia"/>
        </w:rPr>
        <w:fldChar w:fldCharType="end"/>
      </w:r>
      <w:r w:rsidR="00121452" w:rsidRPr="009D0311">
        <w:rPr>
          <w:rFonts w:eastAsiaTheme="minorEastAsia"/>
        </w:rPr>
        <w:t xml:space="preserve">. </w:t>
      </w:r>
    </w:p>
    <w:p w14:paraId="59068E4D" w14:textId="2F204856" w:rsidR="00121452" w:rsidRPr="009D0311" w:rsidRDefault="00121452" w:rsidP="00121452">
      <w:pPr>
        <w:pStyle w:val="Caption"/>
        <w:rPr>
          <w:rFonts w:eastAsiaTheme="minorEastAsia"/>
        </w:rPr>
      </w:pPr>
      <w:bookmarkStart w:id="175" w:name="_Ref62223454"/>
      <w:r w:rsidRPr="009D0311">
        <w:t xml:space="preserve">Equation </w:t>
      </w:r>
      <w:r w:rsidRPr="009D0311">
        <w:fldChar w:fldCharType="begin"/>
      </w:r>
      <w:r w:rsidRPr="009D0311">
        <w:instrText>SEQ Equation \* ARABIC</w:instrText>
      </w:r>
      <w:r w:rsidRPr="009D0311">
        <w:fldChar w:fldCharType="separate"/>
      </w:r>
      <w:r w:rsidR="00301D88">
        <w:rPr>
          <w:noProof/>
        </w:rPr>
        <w:t>1</w:t>
      </w:r>
      <w:r w:rsidRPr="009D0311">
        <w:fldChar w:fldCharType="end"/>
      </w:r>
      <w:bookmarkEnd w:id="175"/>
    </w:p>
    <w:p w14:paraId="5A972AB8" w14:textId="12B00A44" w:rsidR="00BC06F4" w:rsidRPr="009D0311" w:rsidRDefault="00BC06F4" w:rsidP="00BC06F4">
      <w:pPr>
        <w:jc w:val="both"/>
        <w:rPr>
          <w:rFonts w:eastAsiaTheme="minorEastAsia"/>
        </w:rPr>
      </w:pPr>
      <m:oMathPara>
        <m:oMath>
          <m:r>
            <w:rPr>
              <w:rFonts w:ascii="Cambria Math" w:hAnsi="Cambria Math"/>
            </w:rPr>
            <m:t xml:space="preserve">R= </m:t>
          </m:r>
          <m:f>
            <m:fPr>
              <m:ctrlPr>
                <w:rPr>
                  <w:rFonts w:ascii="Cambria Math" w:hAnsi="Cambria Math"/>
                  <w:i/>
                </w:rPr>
              </m:ctrlPr>
            </m:fPr>
            <m:num>
              <m:r>
                <w:rPr>
                  <w:rFonts w:ascii="Cambria Math" w:hAnsi="Cambria Math"/>
                </w:rPr>
                <m:t>1</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cstheme="minorHAnsi"/>
                    </w:rPr>
                    <m:t>ω</m:t>
                  </m:r>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den>
          </m:f>
        </m:oMath>
      </m:oMathPara>
    </w:p>
    <w:p w14:paraId="57751308" w14:textId="5E21D9D4" w:rsidR="00DA5109" w:rsidRPr="009D0311" w:rsidRDefault="00DA5109" w:rsidP="00DA5109">
      <w:pPr>
        <w:jc w:val="both"/>
        <w:rPr>
          <w:rFonts w:eastAsiaTheme="minorEastAsia"/>
        </w:rPr>
      </w:pPr>
      <w:bookmarkStart w:id="176" w:name="_Hlk60911336"/>
      <w:r w:rsidRPr="009D0311">
        <w:rPr>
          <w:rFonts w:eastAsiaTheme="minorEastAsia"/>
        </w:rPr>
        <w:t xml:space="preserve">This enables us to generate </w:t>
      </w:r>
      <w:r w:rsidR="00AF1392" w:rsidRPr="009D0311">
        <w:rPr>
          <w:rFonts w:eastAsiaTheme="minorEastAsia"/>
        </w:rPr>
        <w:t xml:space="preserve">the </w:t>
      </w:r>
      <w:r w:rsidRPr="009D0311">
        <w:rPr>
          <w:rFonts w:eastAsiaTheme="minorEastAsia"/>
        </w:rPr>
        <w:t>relationship between the reproduction number and growth rate for various generation time distributions in a homogeneous epidemic.</w:t>
      </w:r>
      <w:r w:rsidR="00BC06F4" w:rsidRPr="009D0311">
        <w:rPr>
          <w:rFonts w:eastAsiaTheme="minorEastAsia"/>
        </w:rPr>
        <w:t xml:space="preserve"> </w:t>
      </w:r>
      <w:r w:rsidR="00E276FA" w:rsidRPr="009D0311">
        <w:rPr>
          <w:rFonts w:eastAsiaTheme="minorEastAsia"/>
        </w:rPr>
        <w:t>In the work which follows in this paper we use the gamma distribution</w:t>
      </w:r>
      <w:ins w:id="177" w:author="Green, Will" w:date="2021-09-01T20:27:00Z">
        <w:r w:rsidR="00E85823">
          <w:rPr>
            <w:rFonts w:eastAsiaTheme="minorEastAsia"/>
          </w:rPr>
          <w:t>, both because it is frequently used in fitting generation time distributions, and</w:t>
        </w:r>
      </w:ins>
      <w:r w:rsidR="00E276FA" w:rsidRPr="009D0311">
        <w:rPr>
          <w:rFonts w:eastAsiaTheme="minorEastAsia"/>
        </w:rPr>
        <w:t xml:space="preserve"> </w:t>
      </w:r>
      <w:r w:rsidR="00607D52" w:rsidRPr="009D0311">
        <w:rPr>
          <w:rFonts w:eastAsiaTheme="minorEastAsia"/>
        </w:rPr>
        <w:t>for analytical tractability</w:t>
      </w:r>
      <w:r w:rsidR="00E276FA" w:rsidRPr="009D0311">
        <w:rPr>
          <w:rFonts w:eastAsiaTheme="minorEastAsia"/>
        </w:rPr>
        <w:t>.</w:t>
      </w:r>
      <w:r w:rsidR="00AF1392" w:rsidRPr="009D0311">
        <w:rPr>
          <w:rFonts w:eastAsiaTheme="minorEastAsia"/>
        </w:rPr>
        <w:t xml:space="preserve"> </w:t>
      </w:r>
      <w:ins w:id="178" w:author="Green, Will" w:date="2021-09-01T17:58:00Z">
        <w:r w:rsidR="00A14840">
          <w:rPr>
            <w:rFonts w:eastAsiaTheme="minorEastAsia"/>
          </w:rPr>
          <w:t xml:space="preserve">For a pathogen where </w:t>
        </w:r>
        <w:r w:rsidR="007A029F">
          <w:rPr>
            <w:rFonts w:eastAsiaTheme="minorEastAsia"/>
          </w:rPr>
          <w:t xml:space="preserve">the generation time distribution is well described by a gamma distribution </w:t>
        </w:r>
      </w:ins>
      <w:del w:id="179" w:author="Green, Will" w:date="2021-09-01T17:58:00Z">
        <w:r w:rsidR="00AF1392" w:rsidRPr="009D0311" w:rsidDel="007A029F">
          <w:rPr>
            <w:rFonts w:eastAsiaTheme="minorEastAsia"/>
          </w:rPr>
          <w:delText xml:space="preserve">Substitution of a gamma distribution </w:delText>
        </w:r>
      </w:del>
      <w:r w:rsidR="00AF1392" w:rsidRPr="009D0311">
        <w:rPr>
          <w:rFonts w:eastAsiaTheme="minorEastAsia"/>
        </w:rPr>
        <w:t xml:space="preserve">with shape </w:t>
      </w:r>
      <m:oMath>
        <m:r>
          <w:rPr>
            <w:rFonts w:ascii="Cambria Math" w:hAnsi="Cambria Math"/>
          </w:rPr>
          <m:t>α</m:t>
        </m:r>
      </m:oMath>
      <w:r w:rsidR="00AF1392" w:rsidRPr="009D0311">
        <w:rPr>
          <w:rFonts w:eastAsiaTheme="minorEastAsia"/>
        </w:rPr>
        <w:t xml:space="preserve"> and rate </w:t>
      </w:r>
      <m:oMath>
        <m:r>
          <w:rPr>
            <w:rFonts w:ascii="Cambria Math" w:eastAsiaTheme="minorEastAsia" w:hAnsi="Cambria Math"/>
          </w:rPr>
          <m:t>β</m:t>
        </m:r>
      </m:oMath>
      <w:r w:rsidR="00AF1392" w:rsidRPr="009D0311">
        <w:rPr>
          <w:rFonts w:eastAsiaTheme="minorEastAsia"/>
        </w:rPr>
        <w:t xml:space="preserve"> </w:t>
      </w:r>
      <w:del w:id="180" w:author="Green, Will" w:date="2021-09-01T17:58:00Z">
        <w:r w:rsidR="00AF1392" w:rsidRPr="009D0311" w:rsidDel="0069400C">
          <w:rPr>
            <w:rFonts w:eastAsiaTheme="minorEastAsia"/>
          </w:rPr>
          <w:delText xml:space="preserve">into </w:delText>
        </w:r>
        <w:r w:rsidR="00AF1392" w:rsidRPr="009D0311" w:rsidDel="0069400C">
          <w:rPr>
            <w:rFonts w:eastAsiaTheme="minorEastAsia"/>
          </w:rPr>
          <w:fldChar w:fldCharType="begin"/>
        </w:r>
        <w:r w:rsidR="00AF1392" w:rsidRPr="009D0311" w:rsidDel="0069400C">
          <w:rPr>
            <w:rFonts w:eastAsiaTheme="minorEastAsia"/>
          </w:rPr>
          <w:delInstrText xml:space="preserve"> REF _Ref62223454 \h </w:delInstrText>
        </w:r>
        <w:r w:rsidR="00AF1392" w:rsidRPr="009D0311" w:rsidDel="0069400C">
          <w:rPr>
            <w:rFonts w:eastAsiaTheme="minorEastAsia"/>
          </w:rPr>
        </w:r>
        <w:r w:rsidR="00AF1392" w:rsidRPr="009D0311" w:rsidDel="0069400C">
          <w:rPr>
            <w:rFonts w:eastAsiaTheme="minorEastAsia"/>
          </w:rPr>
          <w:fldChar w:fldCharType="separate"/>
        </w:r>
        <w:r w:rsidR="00C41B0C" w:rsidRPr="009D0311" w:rsidDel="0069400C">
          <w:delText xml:space="preserve">Equation </w:delText>
        </w:r>
        <w:r w:rsidR="00C41B0C" w:rsidDel="0069400C">
          <w:rPr>
            <w:noProof/>
          </w:rPr>
          <w:delText>1</w:delText>
        </w:r>
        <w:r w:rsidR="00AF1392" w:rsidRPr="009D0311" w:rsidDel="0069400C">
          <w:rPr>
            <w:rFonts w:eastAsiaTheme="minorEastAsia"/>
          </w:rPr>
          <w:fldChar w:fldCharType="end"/>
        </w:r>
        <w:r w:rsidR="00AF1392" w:rsidRPr="009D0311" w:rsidDel="0069400C">
          <w:rPr>
            <w:rFonts w:eastAsiaTheme="minorEastAsia"/>
          </w:rPr>
          <w:delText xml:space="preserve"> yields </w:delText>
        </w:r>
      </w:del>
      <w:ins w:id="181" w:author="Green, Will" w:date="2021-09-01T17:58:00Z">
        <w:r w:rsidR="0069400C">
          <w:rPr>
            <w:rFonts w:eastAsiaTheme="minorEastAsia"/>
          </w:rPr>
          <w:t xml:space="preserve">the </w:t>
        </w:r>
      </w:ins>
      <w:del w:id="182" w:author="Green, Will" w:date="2021-09-01T17:58:00Z">
        <w:r w:rsidR="00AF1392" w:rsidRPr="009D0311" w:rsidDel="0069400C">
          <w:rPr>
            <w:rFonts w:eastAsiaTheme="minorEastAsia"/>
          </w:rPr>
          <w:delText xml:space="preserve">an </w:delText>
        </w:r>
      </w:del>
      <w:r w:rsidR="00AF1392" w:rsidRPr="009D0311">
        <w:rPr>
          <w:rFonts w:eastAsiaTheme="minorEastAsia"/>
        </w:rPr>
        <w:t xml:space="preserve">analytic </w:t>
      </w:r>
      <w:r w:rsidR="00A64CB7" w:rsidRPr="009D0311">
        <w:rPr>
          <w:rFonts w:eastAsiaTheme="minorEastAsia"/>
        </w:rPr>
        <w:t xml:space="preserve">equation for the </w:t>
      </w:r>
      <w:r w:rsidR="00AF1392" w:rsidRPr="009D0311">
        <w:rPr>
          <w:rFonts w:eastAsiaTheme="minorEastAsia"/>
        </w:rPr>
        <w:t xml:space="preserve">reproduction number </w:t>
      </w:r>
      <w:r w:rsidR="00A64CB7" w:rsidRPr="009D0311">
        <w:rPr>
          <w:rFonts w:eastAsiaTheme="minorEastAsia"/>
        </w:rPr>
        <w:t xml:space="preserve">in terms of the epidemic growth rate </w:t>
      </w:r>
      <w:ins w:id="183" w:author="Green, Will" w:date="2021-09-01T17:58:00Z">
        <w:r w:rsidR="0069400C">
          <w:rPr>
            <w:rFonts w:eastAsiaTheme="minorEastAsia"/>
          </w:rPr>
          <w:t xml:space="preserve">is given by </w:t>
        </w:r>
      </w:ins>
      <w:del w:id="184" w:author="Green, Will" w:date="2021-09-01T17:58:00Z">
        <w:r w:rsidR="00A64CB7" w:rsidRPr="009D0311" w:rsidDel="0069400C">
          <w:rPr>
            <w:rFonts w:eastAsiaTheme="minorEastAsia"/>
          </w:rPr>
          <w:delText>(</w:delText>
        </w:r>
      </w:del>
      <w:r w:rsidR="00A64CB7" w:rsidRPr="009D0311">
        <w:rPr>
          <w:rFonts w:eastAsiaTheme="minorEastAsia"/>
        </w:rPr>
        <w:fldChar w:fldCharType="begin"/>
      </w:r>
      <w:r w:rsidR="00A64CB7" w:rsidRPr="009D0311">
        <w:rPr>
          <w:rFonts w:eastAsiaTheme="minorEastAsia"/>
        </w:rPr>
        <w:instrText xml:space="preserve"> REF _Ref68024808 \h </w:instrText>
      </w:r>
      <w:r w:rsidR="00A64CB7" w:rsidRPr="009D0311">
        <w:rPr>
          <w:rFonts w:eastAsiaTheme="minorEastAsia"/>
        </w:rPr>
      </w:r>
      <w:r w:rsidR="00A64CB7" w:rsidRPr="009D0311">
        <w:rPr>
          <w:rFonts w:eastAsiaTheme="minorEastAsia"/>
        </w:rPr>
        <w:fldChar w:fldCharType="separate"/>
      </w:r>
      <w:r w:rsidR="00C41B0C" w:rsidRPr="009D0311">
        <w:t xml:space="preserve">Equation </w:t>
      </w:r>
      <w:r w:rsidR="00C41B0C">
        <w:rPr>
          <w:noProof/>
        </w:rPr>
        <w:t>2</w:t>
      </w:r>
      <w:r w:rsidR="00A64CB7" w:rsidRPr="009D0311">
        <w:rPr>
          <w:rFonts w:eastAsiaTheme="minorEastAsia"/>
        </w:rPr>
        <w:fldChar w:fldCharType="end"/>
      </w:r>
      <w:del w:id="185" w:author="Green, Will" w:date="2021-09-01T17:58:00Z">
        <w:r w:rsidR="00A64CB7" w:rsidRPr="009D0311" w:rsidDel="0069400C">
          <w:rPr>
            <w:rFonts w:eastAsiaTheme="minorEastAsia"/>
          </w:rPr>
          <w:delText>)</w:delText>
        </w:r>
      </w:del>
      <w:r w:rsidR="00A64CB7" w:rsidRPr="009D0311">
        <w:rPr>
          <w:rFonts w:eastAsiaTheme="minorEastAsia"/>
        </w:rPr>
        <w:t xml:space="preserve">. </w:t>
      </w:r>
    </w:p>
    <w:p w14:paraId="2F56B205" w14:textId="0C97017A" w:rsidR="00A64CB7" w:rsidRPr="009D0311" w:rsidRDefault="00A64CB7" w:rsidP="00A64CB7">
      <w:pPr>
        <w:pStyle w:val="Caption"/>
        <w:rPr>
          <w:rFonts w:eastAsiaTheme="minorEastAsia"/>
        </w:rPr>
      </w:pPr>
      <w:bookmarkStart w:id="186" w:name="_Ref68024808"/>
      <w:r w:rsidRPr="009D0311">
        <w:t xml:space="preserve">Equation </w:t>
      </w:r>
      <w:r w:rsidR="0056734C">
        <w:fldChar w:fldCharType="begin"/>
      </w:r>
      <w:r w:rsidR="0056734C">
        <w:instrText xml:space="preserve"> SEQ Equation \* ARABIC </w:instrText>
      </w:r>
      <w:r w:rsidR="0056734C">
        <w:fldChar w:fldCharType="separate"/>
      </w:r>
      <w:r w:rsidR="00301D88">
        <w:rPr>
          <w:noProof/>
        </w:rPr>
        <w:t>2</w:t>
      </w:r>
      <w:r w:rsidR="0056734C">
        <w:rPr>
          <w:noProof/>
        </w:rPr>
        <w:fldChar w:fldCharType="end"/>
      </w:r>
      <w:bookmarkEnd w:id="186"/>
    </w:p>
    <w:p w14:paraId="0A6AB742" w14:textId="78A6F541" w:rsidR="00AF1392" w:rsidRPr="009D0311" w:rsidRDefault="00AF1392" w:rsidP="00DA5109">
      <w:pPr>
        <w:jc w:val="both"/>
        <w:rPr>
          <w:rFonts w:eastAsiaTheme="minorEastAsia"/>
        </w:rPr>
      </w:pPr>
      <m:oMathPara>
        <m:oMath>
          <m:r>
            <m:rPr>
              <m:sty m:val="p"/>
            </m:rPr>
            <w:rPr>
              <w:rFonts w:ascii="Cambria Math" w:hAnsi="Cambria Math" w:cstheme="minorHAnsi"/>
            </w:rPr>
            <m:t>ω</m:t>
          </m:r>
          <m:r>
            <m:rPr>
              <m:sty m:val="p"/>
            </m:rPr>
            <w:rPr>
              <w:rFonts w:ascii="Cambria Math" w:hAnsi="Cambria Math"/>
            </w:rPr>
            <m:t xml:space="preserve"> </m:t>
          </m:r>
          <m:d>
            <m:dPr>
              <m:ctrlPr>
                <w:rPr>
                  <w:rFonts w:ascii="Cambria Math" w:hAnsi="Cambria Math"/>
                </w:rPr>
              </m:ctrlPr>
            </m:dPr>
            <m:e>
              <m:r>
                <m:rPr>
                  <m:sty m:val="p"/>
                </m:rPr>
                <w:rPr>
                  <w:rFonts w:ascii="Cambria Math" w:hAnsi="Cambria Math" w:cstheme="minorHAnsi"/>
                </w:rPr>
                <m:t>τ</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α</m:t>
                  </m:r>
                </m:sup>
              </m:sSup>
            </m:num>
            <m:den>
              <m:r>
                <w:rPr>
                  <w:rFonts w:ascii="Cambria Math" w:hAnsi="Cambria Math"/>
                </w:rPr>
                <m:t>Γ(α)</m:t>
              </m:r>
            </m:den>
          </m:f>
          <m:sSup>
            <m:sSupPr>
              <m:ctrlPr>
                <w:rPr>
                  <w:rFonts w:ascii="Cambria Math" w:hAnsi="Cambria Math"/>
                  <w:i/>
                </w:rPr>
              </m:ctrlPr>
            </m:sSupPr>
            <m:e>
              <m:r>
                <w:rPr>
                  <w:rFonts w:ascii="Cambria Math" w:hAnsi="Cambria Math"/>
                </w:rPr>
                <m:t>τ</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βτ</m:t>
              </m:r>
            </m:sup>
          </m:sSup>
          <m:r>
            <w:rPr>
              <w:rFonts w:ascii="Cambria Math" w:eastAsiaTheme="minorEastAsia" w:hAnsi="Cambria Math"/>
            </w:rPr>
            <m:t xml:space="preserve">    ;   R=</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r</m:t>
                  </m:r>
                  <m:r>
                    <w:ins w:id="187" w:author="Green, Will" w:date="2021-09-01T18:02:00Z">
                      <w:rPr>
                        <w:rFonts w:ascii="Cambria Math" w:eastAsiaTheme="minorEastAsia" w:hAnsi="Cambria Math"/>
                      </w:rPr>
                      <m:t>+</m:t>
                    </w:ins>
                  </m:r>
                  <m:r>
                    <w:del w:id="188" w:author="Green, Will" w:date="2021-09-01T18:02:00Z">
                      <w:rPr>
                        <w:rFonts w:ascii="Cambria Math" w:eastAsiaTheme="minorEastAsia" w:hAnsi="Cambria Math"/>
                      </w:rPr>
                      <m:t>-</m:t>
                    </w:del>
                  </m:r>
                  <m:r>
                    <w:rPr>
                      <w:rFonts w:ascii="Cambria Math" w:eastAsiaTheme="minorEastAsia" w:hAnsi="Cambria Math"/>
                    </w:rPr>
                    <m:t>β)</m:t>
                  </m:r>
                </m:e>
                <m:sup>
                  <m:r>
                    <w:rPr>
                      <w:rFonts w:ascii="Cambria Math" w:eastAsiaTheme="minorEastAsia" w:hAnsi="Cambria Math"/>
                    </w:rPr>
                    <m:t>α</m:t>
                  </m:r>
                </m:sup>
              </m:sSup>
            </m:num>
            <m:den>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α</m:t>
                  </m:r>
                </m:sup>
              </m:sSup>
            </m:den>
          </m:f>
        </m:oMath>
      </m:oMathPara>
    </w:p>
    <w:bookmarkEnd w:id="176"/>
    <w:p w14:paraId="1F757CAB" w14:textId="1056C486" w:rsidR="00E64F66" w:rsidRPr="009D0311" w:rsidRDefault="00E64F66" w:rsidP="00DA5109">
      <w:pPr>
        <w:jc w:val="both"/>
        <w:rPr>
          <w:i/>
          <w:iCs/>
        </w:rPr>
      </w:pPr>
      <w:r w:rsidRPr="009D0311">
        <w:rPr>
          <w:i/>
          <w:iCs/>
        </w:rPr>
        <w:t xml:space="preserve">Multitype </w:t>
      </w:r>
      <w:r w:rsidR="00607D52" w:rsidRPr="009D0311">
        <w:rPr>
          <w:i/>
          <w:iCs/>
        </w:rPr>
        <w:t>renewal equation</w:t>
      </w:r>
    </w:p>
    <w:p w14:paraId="60D4BDEA" w14:textId="5274555B" w:rsidR="005D2C21" w:rsidRPr="009D0311" w:rsidRDefault="0092010F" w:rsidP="005D2C21">
      <w:pPr>
        <w:jc w:val="both"/>
      </w:pPr>
      <w:r w:rsidRPr="009D0311">
        <w:t>M</w:t>
      </w:r>
      <w:r w:rsidR="00E64F66" w:rsidRPr="009D0311">
        <w:t>ov</w:t>
      </w:r>
      <w:r w:rsidRPr="009D0311">
        <w:t>ing</w:t>
      </w:r>
      <w:r w:rsidR="00E64F66" w:rsidRPr="009D0311">
        <w:t xml:space="preserve"> to a paradigm where there are </w:t>
      </w:r>
      <w:r w:rsidR="00E64F66" w:rsidRPr="009D0311">
        <w:rPr>
          <w:i/>
          <w:iCs/>
        </w:rPr>
        <w:t>n</w:t>
      </w:r>
      <w:r w:rsidR="00E64F66" w:rsidRPr="009D0311">
        <w:t xml:space="preserve"> groups with generation time distribution</w:t>
      </w:r>
      <w:r w:rsidR="00A40596" w:rsidRPr="009D0311">
        <w:t xml:space="preserve"> for a case in g</w:t>
      </w:r>
      <w:r w:rsidR="00A04A4A" w:rsidRPr="009D0311">
        <w:t>r</w:t>
      </w:r>
      <w:r w:rsidR="00A40596" w:rsidRPr="009D0311">
        <w:t xml:space="preserve">oup </w:t>
      </w:r>
      <w:r w:rsidR="00A40596" w:rsidRPr="009D0311">
        <w:rPr>
          <w:i/>
          <w:iCs/>
        </w:rPr>
        <w:t>i</w:t>
      </w:r>
      <w:r w:rsidR="00E64F66" w:rsidRPr="009D0311">
        <w:t xml:space="preserve"> given by </w:t>
      </w:r>
      <m:oMath>
        <m:sSub>
          <m:sSubPr>
            <m:ctrlPr>
              <w:rPr>
                <w:rFonts w:ascii="Cambria Math" w:hAnsi="Cambria Math"/>
                <w:i/>
              </w:rPr>
            </m:ctrlPr>
          </m:sSubPr>
          <m:e>
            <m:r>
              <m:rPr>
                <m:sty m:val="p"/>
              </m:rPr>
              <w:rPr>
                <w:rFonts w:ascii="Cambria Math" w:hAnsi="Cambria Math" w:cstheme="minorHAnsi"/>
              </w:rPr>
              <m:t>ω</m:t>
            </m:r>
          </m:e>
          <m:sub>
            <m:r>
              <w:rPr>
                <w:rFonts w:ascii="Cambria Math" w:hAnsi="Cambria Math"/>
              </w:rPr>
              <m:t>i</m:t>
            </m:r>
          </m:sub>
        </m:sSub>
        <m:r>
          <w:rPr>
            <w:rFonts w:ascii="Cambria Math" w:hAnsi="Cambria Math"/>
          </w:rPr>
          <m:t>(τ)</m:t>
        </m:r>
      </m:oMath>
      <w:r w:rsidR="00E64F66" w:rsidRPr="009D0311">
        <w:t xml:space="preserve">, we consider </w:t>
      </w:r>
      <w:r w:rsidR="002D017C" w:rsidRPr="009D0311">
        <w:t>the next generation matri</w:t>
      </w:r>
      <w:r w:rsidR="00AD5652" w:rsidRPr="009D0311">
        <w:t>x</w:t>
      </w:r>
      <w:r w:rsidR="002D017C" w:rsidRPr="009D0311">
        <w:t xml:space="preserve">, a </w:t>
      </w:r>
      <w:r w:rsidR="00E64F66" w:rsidRPr="009D0311">
        <w:rPr>
          <w:i/>
          <w:iCs/>
        </w:rPr>
        <w:t>n</w:t>
      </w:r>
      <w:r w:rsidR="00E64F66" w:rsidRPr="009D0311">
        <w:t xml:space="preserve"> x </w:t>
      </w:r>
      <w:r w:rsidR="00E64F66" w:rsidRPr="009D0311">
        <w:rPr>
          <w:i/>
          <w:iCs/>
        </w:rPr>
        <w:t>n</w:t>
      </w:r>
      <w:r w:rsidR="00E64F66" w:rsidRPr="009D0311">
        <w:t xml:space="preserve"> </w:t>
      </w:r>
      <w:r w:rsidR="002D017C" w:rsidRPr="009D0311">
        <w:t>matrix where</w:t>
      </w:r>
      <w:r w:rsidR="00E64F66" w:rsidRPr="009D0311">
        <w:t xml:space="preserve"> </w:t>
      </w:r>
      <m:oMath>
        <m:sSub>
          <m:sSubPr>
            <m:ctrlPr>
              <w:rPr>
                <w:rFonts w:ascii="Cambria Math" w:hAnsi="Cambria Math"/>
                <w:i/>
              </w:rPr>
            </m:ctrlPr>
          </m:sSubPr>
          <m:e>
            <m:r>
              <w:rPr>
                <w:rFonts w:ascii="Cambria Math" w:hAnsi="Cambria Math"/>
              </w:rPr>
              <m:t>R</m:t>
            </m:r>
          </m:e>
          <m:sub>
            <m:r>
              <w:rPr>
                <w:rFonts w:ascii="Cambria Math" w:hAnsi="Cambria Math"/>
              </w:rPr>
              <m:t>j→i</m:t>
            </m:r>
          </m:sub>
        </m:sSub>
      </m:oMath>
      <w:r w:rsidR="00E64F66" w:rsidRPr="009D0311">
        <w:t xml:space="preserve"> represent</w:t>
      </w:r>
      <w:proofErr w:type="spellStart"/>
      <w:r w:rsidR="00983AFA" w:rsidRPr="009D0311">
        <w:t>s</w:t>
      </w:r>
      <w:proofErr w:type="spellEnd"/>
      <w:r w:rsidR="00E64F66" w:rsidRPr="009D0311">
        <w:t xml:space="preserve"> the </w:t>
      </w:r>
      <w:r w:rsidR="00CE75E4" w:rsidRPr="009D0311">
        <w:t xml:space="preserve">average </w:t>
      </w:r>
      <w:r w:rsidR="00E64F66" w:rsidRPr="009D0311">
        <w:t xml:space="preserve">number of secondary cases in group </w:t>
      </w:r>
      <w:r w:rsidR="00E64F66" w:rsidRPr="009D0311">
        <w:rPr>
          <w:i/>
          <w:iCs/>
        </w:rPr>
        <w:t>i</w:t>
      </w:r>
      <w:r w:rsidR="00E64F66" w:rsidRPr="009D0311">
        <w:t xml:space="preserve"> </w:t>
      </w:r>
      <w:r w:rsidR="00BD24D3" w:rsidRPr="009D0311">
        <w:t xml:space="preserve">resulting </w:t>
      </w:r>
      <w:r w:rsidR="00E64F66" w:rsidRPr="009D0311">
        <w:t xml:space="preserve">from </w:t>
      </w:r>
      <w:r w:rsidR="00BD24D3" w:rsidRPr="009D0311">
        <w:t xml:space="preserve">one index case in </w:t>
      </w:r>
      <w:r w:rsidR="00E64F66" w:rsidRPr="009D0311">
        <w:t xml:space="preserve">group </w:t>
      </w:r>
      <w:r w:rsidR="00E64F66" w:rsidRPr="009D0311">
        <w:rPr>
          <w:i/>
          <w:iCs/>
        </w:rPr>
        <w:t>j</w:t>
      </w:r>
      <w:r w:rsidR="00E64F66" w:rsidRPr="009D0311">
        <w:t xml:space="preserve">. </w:t>
      </w:r>
      <w:r w:rsidR="005D2C21" w:rsidRPr="009D0311">
        <w:t xml:space="preserve"> </w:t>
      </w:r>
      <w:r w:rsidR="00E64F66" w:rsidRPr="009D0311">
        <w:t xml:space="preserve">The values of </w:t>
      </w:r>
      <m:oMath>
        <m:sSub>
          <m:sSubPr>
            <m:ctrlPr>
              <w:rPr>
                <w:rFonts w:ascii="Cambria Math" w:hAnsi="Cambria Math"/>
                <w:i/>
              </w:rPr>
            </m:ctrlPr>
          </m:sSubPr>
          <m:e>
            <m:r>
              <w:rPr>
                <w:rFonts w:ascii="Cambria Math" w:hAnsi="Cambria Math"/>
              </w:rPr>
              <m:t>R</m:t>
            </m:r>
          </m:e>
          <m:sub>
            <m:r>
              <w:rPr>
                <w:rFonts w:ascii="Cambria Math" w:hAnsi="Cambria Math"/>
              </w:rPr>
              <m:t>j→i</m:t>
            </m:r>
          </m:sub>
        </m:sSub>
      </m:oMath>
      <w:r w:rsidR="00E64F66" w:rsidRPr="009D0311">
        <w:t xml:space="preserve"> in turn will depend on the overall </w:t>
      </w:r>
      <w:r w:rsidR="00AD5652" w:rsidRPr="009D0311">
        <w:t xml:space="preserve">susceptibility and </w:t>
      </w:r>
      <w:r w:rsidR="00E64F66" w:rsidRPr="009D0311">
        <w:t>infecti</w:t>
      </w:r>
      <w:r w:rsidR="00AD5652" w:rsidRPr="009D0311">
        <w:t>ousness</w:t>
      </w:r>
      <w:r w:rsidR="00E64F66" w:rsidRPr="009D0311">
        <w:t xml:space="preserve"> of each group</w:t>
      </w:r>
      <w:r w:rsidR="00E16916" w:rsidRPr="009D0311">
        <w:t>,</w:t>
      </w:r>
      <w:r w:rsidR="00E64F66" w:rsidRPr="009D0311">
        <w:t xml:space="preserve"> and the extent </w:t>
      </w:r>
      <w:r w:rsidR="00577C24" w:rsidRPr="009D0311">
        <w:t xml:space="preserve">of </w:t>
      </w:r>
      <w:r w:rsidR="00E64F66" w:rsidRPr="009D0311">
        <w:t>asso</w:t>
      </w:r>
      <w:r w:rsidR="000E5833" w:rsidRPr="009D0311">
        <w:t>rta</w:t>
      </w:r>
      <w:r w:rsidR="00E64F66" w:rsidRPr="009D0311">
        <w:t>tivity</w:t>
      </w:r>
      <w:r w:rsidR="00577C24" w:rsidRPr="009D0311">
        <w:t xml:space="preserve"> between groups</w:t>
      </w:r>
      <w:r w:rsidR="00E64F66" w:rsidRPr="009D0311">
        <w:t>.</w:t>
      </w:r>
      <w:r w:rsidR="005D2C21" w:rsidRPr="009D0311">
        <w:t xml:space="preserve"> </w:t>
      </w:r>
    </w:p>
    <w:p w14:paraId="5311DB98" w14:textId="24CB494D" w:rsidR="00E64F66" w:rsidRPr="009D0311" w:rsidRDefault="00E64F66" w:rsidP="005D2C21">
      <w:pPr>
        <w:jc w:val="both"/>
      </w:pPr>
      <w:r w:rsidRPr="009D0311">
        <w:lastRenderedPageBreak/>
        <w:t xml:space="preserve">In this case the renewal equation becomes </w:t>
      </w:r>
      <w:r w:rsidR="009E2DDD" w:rsidRPr="009D0311">
        <w:t>multi-</w:t>
      </w:r>
      <w:r w:rsidRPr="009D0311">
        <w:t>dimensional, and takes the form</w:t>
      </w:r>
      <w:r w:rsidR="005D2C21" w:rsidRPr="009D0311">
        <w:t xml:space="preserve"> given in </w:t>
      </w:r>
      <w:r w:rsidR="005D2C21" w:rsidRPr="009D0311">
        <w:fldChar w:fldCharType="begin"/>
      </w:r>
      <w:r w:rsidR="005D2C21" w:rsidRPr="009D0311">
        <w:instrText xml:space="preserve"> REF _Ref61876023 \h </w:instrText>
      </w:r>
      <w:r w:rsidR="005D2C21" w:rsidRPr="009D0311">
        <w:fldChar w:fldCharType="separate"/>
      </w:r>
      <w:r w:rsidR="00C41B0C" w:rsidRPr="009D0311">
        <w:t xml:space="preserve">Equation </w:t>
      </w:r>
      <w:r w:rsidR="00C41B0C">
        <w:rPr>
          <w:noProof/>
        </w:rPr>
        <w:t>3</w:t>
      </w:r>
      <w:r w:rsidR="005D2C21" w:rsidRPr="009D0311">
        <w:fldChar w:fldCharType="end"/>
      </w:r>
      <w:r w:rsidR="005D2C21" w:rsidRPr="009D0311">
        <w:t>.</w:t>
      </w:r>
      <w:r w:rsidR="00C81B0F" w:rsidRPr="009D0311">
        <w:t xml:space="preserve"> </w:t>
      </w:r>
      <w:r w:rsidR="009641F7" w:rsidRPr="009D0311">
        <w:t>As above, t</w:t>
      </w:r>
      <w:r w:rsidR="00C81B0F" w:rsidRPr="009D0311">
        <w:t xml:space="preserve">his assumes that the </w:t>
      </w:r>
      <w:r w:rsidR="001662E0" w:rsidRPr="009D0311">
        <w:t xml:space="preserve">generation time distribution for each group </w:t>
      </w:r>
      <w:r w:rsidR="00C81B0F" w:rsidRPr="009D0311">
        <w:t xml:space="preserve">remains constant in the period up from time </w:t>
      </w:r>
      <w:r w:rsidR="00C81B0F" w:rsidRPr="009D0311">
        <w:rPr>
          <w:i/>
          <w:iCs/>
        </w:rPr>
        <w:t>t - τ</w:t>
      </w:r>
      <w:r w:rsidR="00C81B0F" w:rsidRPr="009D0311">
        <w:rPr>
          <w:i/>
          <w:iCs/>
          <w:vertAlign w:val="subscript"/>
        </w:rPr>
        <w:t>max</w:t>
      </w:r>
      <w:r w:rsidR="00C81B0F" w:rsidRPr="009D0311">
        <w:t xml:space="preserve"> to time </w:t>
      </w:r>
      <w:r w:rsidR="00C81B0F" w:rsidRPr="009D0311">
        <w:rPr>
          <w:i/>
          <w:iCs/>
        </w:rPr>
        <w:t>t</w:t>
      </w:r>
      <w:r w:rsidR="009641F7" w:rsidRPr="009D0311">
        <w:t>.</w:t>
      </w:r>
      <w:r w:rsidR="007F5F52" w:rsidRPr="009D0311">
        <w:t xml:space="preserve"> </w:t>
      </w:r>
    </w:p>
    <w:p w14:paraId="6F223A78" w14:textId="474C4F70" w:rsidR="00E64F66" w:rsidRPr="009D0311" w:rsidRDefault="00E64F66" w:rsidP="00DA5109">
      <w:pPr>
        <w:pStyle w:val="Caption"/>
        <w:jc w:val="both"/>
      </w:pPr>
      <w:bookmarkStart w:id="189" w:name="_Ref61876023"/>
      <w:bookmarkStart w:id="190" w:name="_Ref61876019"/>
      <w:r w:rsidRPr="009D0311">
        <w:t xml:space="preserve">Equation </w:t>
      </w:r>
      <w:r w:rsidRPr="009D0311">
        <w:fldChar w:fldCharType="begin"/>
      </w:r>
      <w:r w:rsidRPr="009D0311">
        <w:instrText>SEQ Equation \* ARABIC</w:instrText>
      </w:r>
      <w:r w:rsidRPr="009D0311">
        <w:fldChar w:fldCharType="separate"/>
      </w:r>
      <w:r w:rsidR="00301D88">
        <w:rPr>
          <w:noProof/>
        </w:rPr>
        <w:t>3</w:t>
      </w:r>
      <w:r w:rsidRPr="009D0311">
        <w:fldChar w:fldCharType="end"/>
      </w:r>
      <w:bookmarkEnd w:id="189"/>
      <w:r w:rsidRPr="009D0311">
        <w:t xml:space="preserve"> </w:t>
      </w:r>
      <w:bookmarkEnd w:id="190"/>
    </w:p>
    <w:p w14:paraId="0F2A0F26" w14:textId="5149555A" w:rsidR="00E64F66" w:rsidRPr="009D0311" w:rsidRDefault="0056734C" w:rsidP="00DA5109">
      <w:pPr>
        <w:jc w:val="both"/>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1→n</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n</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e>
                    </m:mr>
                  </m:m>
                </m:e>
              </m:d>
            </m:e>
          </m:nary>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τ)</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τ)</m:t>
                    </m:r>
                  </m:e>
                </m:mr>
              </m:m>
            </m:e>
          </m:d>
          <m:r>
            <w:rPr>
              <w:rFonts w:ascii="Cambria Math" w:hAnsi="Cambria Math"/>
            </w:rPr>
            <m:t>dτ</m:t>
          </m:r>
        </m:oMath>
      </m:oMathPara>
    </w:p>
    <w:p w14:paraId="5B93DA87" w14:textId="66FB8825" w:rsidR="00DD0736" w:rsidRPr="009D0311" w:rsidRDefault="00E64F66" w:rsidP="00C41B0C">
      <w:pPr>
        <w:rPr>
          <w:rFonts w:eastAsiaTheme="minorEastAsia"/>
        </w:rPr>
      </w:pPr>
      <w:r w:rsidRPr="009D0311">
        <w:rPr>
          <w:rFonts w:eastAsiaTheme="minorEastAsia"/>
        </w:rPr>
        <w:t xml:space="preserve">We </w:t>
      </w:r>
      <w:r w:rsidR="005D2C21" w:rsidRPr="009D0311">
        <w:rPr>
          <w:rFonts w:eastAsiaTheme="minorEastAsia"/>
        </w:rPr>
        <w:t>can assume a</w:t>
      </w:r>
      <w:r w:rsidR="00D14FF6" w:rsidRPr="009D0311">
        <w:rPr>
          <w:rFonts w:eastAsiaTheme="minorEastAsia"/>
        </w:rPr>
        <w:t>n exponential</w:t>
      </w:r>
      <w:r w:rsidR="005D2C21" w:rsidRPr="009D0311">
        <w:rPr>
          <w:rFonts w:eastAsiaTheme="minorEastAsia"/>
        </w:rPr>
        <w:t xml:space="preserve"> solution </w:t>
      </w:r>
      <w:r w:rsidR="001E452D" w:rsidRPr="009D0311">
        <w:rPr>
          <w:rFonts w:eastAsiaTheme="minorEastAsia"/>
        </w:rPr>
        <w:t>as for the single-type case</w:t>
      </w:r>
      <w:r w:rsidR="005D2C21" w:rsidRPr="009D0311">
        <w:rPr>
          <w:rFonts w:eastAsiaTheme="minorEastAsia"/>
        </w:rPr>
        <w:t xml:space="preserve">, </w:t>
      </w:r>
      <w:del w:id="191" w:author="Green, Will" w:date="2021-09-01T18:47:00Z">
        <w:r w:rsidR="008D5BF4" w:rsidRPr="009D0311" w:rsidDel="00D611F2">
          <w:rPr>
            <w:rFonts w:eastAsiaTheme="minorEastAsia"/>
          </w:rPr>
          <w:delText xml:space="preserve">albeit </w:delText>
        </w:r>
      </w:del>
      <w:r w:rsidR="005D2C21" w:rsidRPr="009D0311">
        <w:rPr>
          <w:rFonts w:eastAsiaTheme="minorEastAsia"/>
        </w:rPr>
        <w:t xml:space="preserve">with a vectorized </w:t>
      </w:r>
      <w:del w:id="192" w:author="Green, Will" w:date="2021-09-01T18:47:00Z">
        <w:r w:rsidR="00DE687E" w:rsidRPr="009D0311" w:rsidDel="00D611F2">
          <w:rPr>
            <w:rFonts w:eastAsiaTheme="minorEastAsia"/>
          </w:rPr>
          <w:delText>scal</w:delText>
        </w:r>
        <w:r w:rsidR="0017235A" w:rsidRPr="009D0311" w:rsidDel="00D611F2">
          <w:rPr>
            <w:rFonts w:eastAsiaTheme="minorEastAsia"/>
          </w:rPr>
          <w:delText xml:space="preserve">ar </w:delText>
        </w:r>
      </w:del>
      <w:r w:rsidR="005D2C21" w:rsidRPr="009D0311">
        <w:rPr>
          <w:rFonts w:eastAsiaTheme="minorEastAsia"/>
          <w:i/>
          <w:iCs/>
        </w:rPr>
        <w:t>k</w:t>
      </w:r>
      <w:r w:rsidR="00E16916" w:rsidRPr="009D0311">
        <w:rPr>
          <w:rFonts w:eastAsiaTheme="minorEastAsia"/>
        </w:rPr>
        <w:t>,</w:t>
      </w:r>
      <w:r w:rsidR="005D2C21" w:rsidRPr="009D0311">
        <w:rPr>
          <w:rFonts w:eastAsiaTheme="minorEastAsia"/>
        </w:rPr>
        <w:t xml:space="preserve"> with elements</w:t>
      </w:r>
      <w:r w:rsidR="00067B0D" w:rsidRPr="009D0311">
        <w:rPr>
          <w:rFonts w:eastAsiaTheme="minorEastAsia"/>
        </w:rPr>
        <w:t xml:space="preserve"> </w:t>
      </w:r>
      <w:r w:rsidR="00C21C16" w:rsidRPr="009D0311">
        <w:rPr>
          <w:rFonts w:eastAsiaTheme="minorEastAsia"/>
          <w:i/>
          <w:iCs/>
        </w:rPr>
        <w:t>k</w:t>
      </w:r>
      <w:r w:rsidR="00C21C16" w:rsidRPr="009D0311">
        <w:rPr>
          <w:rFonts w:eastAsiaTheme="minorEastAsia"/>
          <w:i/>
          <w:iCs/>
          <w:vertAlign w:val="subscript"/>
        </w:rPr>
        <w:t>i</w:t>
      </w:r>
      <w:r w:rsidR="00C21C16" w:rsidRPr="009D0311">
        <w:rPr>
          <w:rFonts w:eastAsiaTheme="minorEastAsia"/>
          <w:vertAlign w:val="subscript"/>
        </w:rPr>
        <w:t xml:space="preserve"> </w:t>
      </w:r>
      <w:del w:id="193" w:author="Green, Will" w:date="2021-09-01T18:48:00Z">
        <w:r w:rsidR="00C21C16" w:rsidRPr="009D0311" w:rsidDel="00D611F2">
          <w:rPr>
            <w:rFonts w:eastAsiaTheme="minorEastAsia"/>
          </w:rPr>
          <w:delText>proportional</w:delText>
        </w:r>
        <w:r w:rsidR="009768B4" w:rsidRPr="009D0311" w:rsidDel="00D611F2">
          <w:rPr>
            <w:rFonts w:eastAsiaTheme="minorEastAsia"/>
          </w:rPr>
          <w:delText xml:space="preserve"> </w:delText>
        </w:r>
      </w:del>
      <w:ins w:id="194" w:author="Green, Will" w:date="2021-09-01T18:48:00Z">
        <w:r w:rsidR="00D611F2">
          <w:rPr>
            <w:rFonts w:eastAsiaTheme="minorEastAsia"/>
          </w:rPr>
          <w:t xml:space="preserve">corresponding to </w:t>
        </w:r>
      </w:ins>
      <w:del w:id="195" w:author="Green, Will" w:date="2021-09-01T18:48:00Z">
        <w:r w:rsidR="009768B4" w:rsidRPr="009D0311" w:rsidDel="00D611F2">
          <w:rPr>
            <w:rFonts w:eastAsiaTheme="minorEastAsia"/>
          </w:rPr>
          <w:delText xml:space="preserve">to </w:delText>
        </w:r>
      </w:del>
      <w:r w:rsidR="009768B4" w:rsidRPr="009D0311">
        <w:rPr>
          <w:rFonts w:eastAsiaTheme="minorEastAsia"/>
        </w:rPr>
        <w:t xml:space="preserve">the </w:t>
      </w:r>
      <w:ins w:id="196" w:author="Green, Will" w:date="2021-09-03T14:25:00Z">
        <w:r w:rsidR="007831D3">
          <w:rPr>
            <w:rFonts w:eastAsiaTheme="minorEastAsia"/>
          </w:rPr>
          <w:t xml:space="preserve">steady-state </w:t>
        </w:r>
      </w:ins>
      <w:del w:id="197" w:author="Green, Will" w:date="2021-09-01T18:48:00Z">
        <w:r w:rsidR="009768B4" w:rsidRPr="009D0311" w:rsidDel="00D611F2">
          <w:rPr>
            <w:rFonts w:eastAsiaTheme="minorEastAsia"/>
          </w:rPr>
          <w:delText>fraction</w:delText>
        </w:r>
        <w:r w:rsidR="007F5F52" w:rsidRPr="009D0311" w:rsidDel="00D611F2">
          <w:rPr>
            <w:rFonts w:eastAsiaTheme="minorEastAsia"/>
          </w:rPr>
          <w:delText xml:space="preserve"> </w:delText>
        </w:r>
      </w:del>
      <w:ins w:id="198" w:author="Green, Will" w:date="2021-09-03T14:25:00Z">
        <w:r w:rsidR="00FA71B1">
          <w:rPr>
            <w:rFonts w:eastAsiaTheme="minorEastAsia"/>
          </w:rPr>
          <w:t xml:space="preserve">proportion of infections </w:t>
        </w:r>
      </w:ins>
      <w:del w:id="199" w:author="Green, Will" w:date="2021-09-01T18:48:00Z">
        <w:r w:rsidR="005D2C21" w:rsidRPr="009D0311" w:rsidDel="00D611F2">
          <w:rPr>
            <w:rFonts w:eastAsiaTheme="minorEastAsia"/>
          </w:rPr>
          <w:delText xml:space="preserve">of </w:delText>
        </w:r>
        <w:r w:rsidR="00EA7971" w:rsidRPr="009D0311" w:rsidDel="00D611F2">
          <w:rPr>
            <w:rFonts w:eastAsiaTheme="minorEastAsia"/>
          </w:rPr>
          <w:delText xml:space="preserve">new </w:delText>
        </w:r>
        <w:r w:rsidR="005D2C21" w:rsidRPr="009D0311" w:rsidDel="00D611F2">
          <w:rPr>
            <w:rFonts w:eastAsiaTheme="minorEastAsia"/>
          </w:rPr>
          <w:delText xml:space="preserve">infections occurring </w:delText>
        </w:r>
      </w:del>
      <w:ins w:id="200" w:author="Green, Will" w:date="2021-09-03T14:25:00Z">
        <w:r w:rsidR="00FA71B1">
          <w:rPr>
            <w:rFonts w:eastAsiaTheme="minorEastAsia"/>
          </w:rPr>
          <w:t xml:space="preserve">occurring </w:t>
        </w:r>
      </w:ins>
      <w:r w:rsidR="005D2C21" w:rsidRPr="009D0311">
        <w:rPr>
          <w:rFonts w:eastAsiaTheme="minorEastAsia"/>
        </w:rPr>
        <w:t xml:space="preserve">in group </w:t>
      </w:r>
      <w:r w:rsidR="00E16916" w:rsidRPr="009D0311">
        <w:rPr>
          <w:rFonts w:eastAsiaTheme="minorEastAsia"/>
          <w:i/>
          <w:iCs/>
        </w:rPr>
        <w:t>i</w:t>
      </w:r>
      <w:r w:rsidR="005D2C21" w:rsidRPr="009D0311">
        <w:rPr>
          <w:rFonts w:eastAsiaTheme="minorEastAsia"/>
        </w:rPr>
        <w:t xml:space="preserve"> </w:t>
      </w:r>
      <w:r w:rsidR="00C41B0C">
        <w:rPr>
          <w:rFonts w:eastAsiaTheme="minorEastAsia"/>
        </w:rPr>
        <w:t>(Equation 4</w:t>
      </w:r>
      <w:r w:rsidR="005D2C21" w:rsidRPr="009D0311">
        <w:rPr>
          <w:rFonts w:eastAsiaTheme="minorEastAsia"/>
        </w:rPr>
        <w:t>).</w:t>
      </w:r>
      <w:r w:rsidRPr="009D0311">
        <w:rPr>
          <w:rFonts w:eastAsiaTheme="minorEastAsia"/>
        </w:rPr>
        <w:t xml:space="preserve"> </w:t>
      </w:r>
    </w:p>
    <w:p w14:paraId="61182D20" w14:textId="53DEAB5D" w:rsidR="005D2C21" w:rsidRPr="009D0311" w:rsidRDefault="005D2C21" w:rsidP="005D2C21">
      <w:pPr>
        <w:pStyle w:val="Caption"/>
        <w:rPr>
          <w:rFonts w:eastAsiaTheme="minorEastAsia"/>
        </w:rPr>
      </w:pPr>
      <w:bookmarkStart w:id="201" w:name="_Ref61876185"/>
      <w:r w:rsidRPr="009D0311">
        <w:t xml:space="preserve">Equation </w:t>
      </w:r>
      <w:r w:rsidRPr="009D0311">
        <w:fldChar w:fldCharType="begin"/>
      </w:r>
      <w:r w:rsidRPr="009D0311">
        <w:instrText>SEQ Equation \* ARABIC</w:instrText>
      </w:r>
      <w:r w:rsidRPr="009D0311">
        <w:fldChar w:fldCharType="separate"/>
      </w:r>
      <w:r w:rsidR="00301D88">
        <w:rPr>
          <w:noProof/>
        </w:rPr>
        <w:t>4</w:t>
      </w:r>
      <w:r w:rsidRPr="009D0311">
        <w:fldChar w:fldCharType="end"/>
      </w:r>
      <w:bookmarkEnd w:id="201"/>
    </w:p>
    <w:p w14:paraId="52334FF3" w14:textId="77777777" w:rsidR="00E64F66" w:rsidRPr="009D0311" w:rsidRDefault="0056734C" w:rsidP="00DA5109">
      <w:pPr>
        <w:jc w:val="both"/>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sSup>
            <m:sSupPr>
              <m:ctrlPr>
                <w:rPr>
                  <w:rFonts w:ascii="Cambria Math" w:hAnsi="Cambria Math"/>
                  <w:i/>
                </w:rPr>
              </m:ctrlPr>
            </m:sSupPr>
            <m:e>
              <m:r>
                <w:rPr>
                  <w:rFonts w:ascii="Cambria Math" w:hAnsi="Cambria Math"/>
                </w:rPr>
                <m:t>e</m:t>
              </m:r>
            </m:e>
            <m:sup>
              <m:r>
                <w:rPr>
                  <w:rFonts w:ascii="Cambria Math" w:hAnsi="Cambria Math"/>
                </w:rPr>
                <m:t>rt</m:t>
              </m:r>
            </m:sup>
          </m:sSup>
        </m:oMath>
      </m:oMathPara>
    </w:p>
    <w:p w14:paraId="158EEE21" w14:textId="20798CDC" w:rsidR="00E64F66" w:rsidRPr="009D0311" w:rsidRDefault="005D2C21" w:rsidP="00C41B0C">
      <w:pPr>
        <w:rPr>
          <w:i/>
          <w:iCs/>
          <w:color w:val="44546A" w:themeColor="text2"/>
          <w:sz w:val="18"/>
          <w:szCs w:val="18"/>
        </w:rPr>
      </w:pPr>
      <w:r w:rsidRPr="009D0311">
        <w:rPr>
          <w:rFonts w:eastAsiaTheme="minorEastAsia"/>
        </w:rPr>
        <w:t xml:space="preserve">Substituting </w:t>
      </w:r>
      <w:r w:rsidR="00C41B0C">
        <w:rPr>
          <w:rFonts w:eastAsiaTheme="minorEastAsia"/>
        </w:rPr>
        <w:t>Equation 4</w:t>
      </w:r>
      <w:r w:rsidRPr="009D0311">
        <w:rPr>
          <w:rFonts w:eastAsiaTheme="minorEastAsia"/>
        </w:rPr>
        <w:t xml:space="preserve"> into </w:t>
      </w:r>
      <w:r w:rsidRPr="009D0311">
        <w:rPr>
          <w:rFonts w:eastAsiaTheme="minorEastAsia"/>
        </w:rPr>
        <w:fldChar w:fldCharType="begin"/>
      </w:r>
      <w:r w:rsidRPr="009D0311">
        <w:rPr>
          <w:rFonts w:eastAsiaTheme="minorEastAsia"/>
        </w:rPr>
        <w:instrText xml:space="preserve"> REF _Ref61876023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3</w:t>
      </w:r>
      <w:r w:rsidRPr="009D0311">
        <w:rPr>
          <w:rFonts w:eastAsiaTheme="minorEastAsia"/>
        </w:rPr>
        <w:fldChar w:fldCharType="end"/>
      </w:r>
      <w:r w:rsidR="00E64F66" w:rsidRPr="009D0311">
        <w:rPr>
          <w:rFonts w:eastAsiaTheme="minorEastAsia"/>
        </w:rPr>
        <w:t xml:space="preserve"> yields </w:t>
      </w:r>
      <w:r w:rsidRPr="009D0311">
        <w:rPr>
          <w:rFonts w:eastAsiaTheme="minorEastAsia"/>
        </w:rPr>
        <w:t>an eigenvalue equation (</w:t>
      </w:r>
      <w:r w:rsidRPr="009D0311">
        <w:rPr>
          <w:rFonts w:eastAsiaTheme="minorEastAsia"/>
        </w:rPr>
        <w:fldChar w:fldCharType="begin"/>
      </w:r>
      <w:r w:rsidRPr="009D0311">
        <w:rPr>
          <w:rFonts w:eastAsiaTheme="minorEastAsia"/>
        </w:rPr>
        <w:instrText xml:space="preserve"> REF _Ref61876292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5</w:t>
      </w:r>
      <w:r w:rsidRPr="009D0311">
        <w:rPr>
          <w:rFonts w:eastAsiaTheme="minorEastAsia"/>
        </w:rPr>
        <w:fldChar w:fldCharType="end"/>
      </w:r>
      <w:r w:rsidRPr="009D0311">
        <w:rPr>
          <w:rFonts w:eastAsiaTheme="minorEastAsia"/>
        </w:rPr>
        <w:t>)</w:t>
      </w:r>
      <w:r w:rsidR="00E64F66" w:rsidRPr="009D0311">
        <w:rPr>
          <w:rFonts w:eastAsiaTheme="minorEastAsia"/>
        </w:rPr>
        <w:t>.</w:t>
      </w:r>
    </w:p>
    <w:p w14:paraId="7D9EE150" w14:textId="0FABA805" w:rsidR="005D2C21" w:rsidRPr="009D0311" w:rsidRDefault="005D2C21" w:rsidP="005D2C21">
      <w:pPr>
        <w:pStyle w:val="Caption"/>
        <w:rPr>
          <w:rFonts w:eastAsiaTheme="minorEastAsia"/>
        </w:rPr>
      </w:pPr>
      <w:bookmarkStart w:id="202" w:name="_Ref61876292"/>
      <w:r w:rsidRPr="009D0311">
        <w:t xml:space="preserve">Equation </w:t>
      </w:r>
      <w:r w:rsidRPr="009D0311">
        <w:fldChar w:fldCharType="begin"/>
      </w:r>
      <w:r w:rsidRPr="009D0311">
        <w:instrText>SEQ Equation \* ARABIC</w:instrText>
      </w:r>
      <w:r w:rsidRPr="009D0311">
        <w:fldChar w:fldCharType="separate"/>
      </w:r>
      <w:r w:rsidR="00301D88">
        <w:rPr>
          <w:noProof/>
        </w:rPr>
        <w:t>5</w:t>
      </w:r>
      <w:r w:rsidRPr="009D0311">
        <w:fldChar w:fldCharType="end"/>
      </w:r>
      <w:bookmarkEnd w:id="202"/>
    </w:p>
    <w:p w14:paraId="27521B17" w14:textId="54430C94" w:rsidR="00E64F66" w:rsidRPr="009D0311" w:rsidRDefault="0056734C" w:rsidP="00DA5109">
      <w:pPr>
        <w:jc w:val="both"/>
        <w:rPr>
          <w:rFonts w:eastAsiaTheme="minorEastAsia"/>
        </w:rPr>
      </w:pPr>
      <m:oMathPara>
        <m:oMath>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1→n</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n</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
            </m:e>
          </m:d>
          <w:bookmarkStart w:id="203" w:name="_Hlk63852223"/>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r>
            <w:rPr>
              <w:rFonts w:ascii="Cambria Math" w:eastAsiaTheme="minorEastAsia"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oMath>
      </m:oMathPara>
      <w:bookmarkEnd w:id="203"/>
    </w:p>
    <w:p w14:paraId="62BEBB59" w14:textId="5C07E1B6" w:rsidR="00E16916" w:rsidRPr="009D0311" w:rsidRDefault="00E64F66" w:rsidP="009F3CC7">
      <w:pPr>
        <w:jc w:val="both"/>
        <w:rPr>
          <w:rFonts w:eastAsiaTheme="minorEastAsia"/>
        </w:rPr>
      </w:pPr>
      <w:r w:rsidRPr="009D0311">
        <w:rPr>
          <w:rFonts w:eastAsiaTheme="minorEastAsia"/>
        </w:rPr>
        <w:t xml:space="preserve">To infer the overall </w:t>
      </w:r>
      <w:r w:rsidR="008D21CD" w:rsidRPr="009D0311">
        <w:rPr>
          <w:rFonts w:eastAsiaTheme="minorEastAsia"/>
        </w:rPr>
        <w:t xml:space="preserve">reproduction number </w:t>
      </w:r>
      <w:r w:rsidRPr="009D0311">
        <w:rPr>
          <w:rFonts w:eastAsiaTheme="minorEastAsia"/>
          <w:i/>
          <w:iCs/>
        </w:rPr>
        <w:t>R</w:t>
      </w:r>
      <w:r w:rsidRPr="009D0311">
        <w:rPr>
          <w:rFonts w:eastAsiaTheme="minorEastAsia"/>
        </w:rPr>
        <w:t xml:space="preserve"> we factor</w:t>
      </w:r>
      <w:r w:rsidR="005D2C21" w:rsidRPr="009D0311">
        <w:rPr>
          <w:rFonts w:eastAsiaTheme="minorEastAsia"/>
        </w:rPr>
        <w:t>ise</w:t>
      </w:r>
      <w:r w:rsidRPr="009D0311">
        <w:rPr>
          <w:rFonts w:eastAsiaTheme="minorEastAsia"/>
        </w:rPr>
        <w:t xml:space="preserve"> the matrix into the product of the scalar reproduction number </w:t>
      </w:r>
      <w:r w:rsidRPr="009D0311">
        <w:rPr>
          <w:rFonts w:eastAsiaTheme="minorEastAsia"/>
          <w:i/>
          <w:iCs/>
        </w:rPr>
        <w:t>R</w:t>
      </w:r>
      <w:r w:rsidRPr="009D0311">
        <w:rPr>
          <w:rFonts w:eastAsiaTheme="minorEastAsia"/>
        </w:rPr>
        <w:t xml:space="preserve"> and the normalized </w:t>
      </w:r>
      <w:r w:rsidR="00675E7A" w:rsidRPr="009D0311">
        <w:rPr>
          <w:rFonts w:eastAsiaTheme="minorEastAsia"/>
        </w:rPr>
        <w:t xml:space="preserve">next generation </w:t>
      </w:r>
      <w:r w:rsidRPr="009D0311">
        <w:rPr>
          <w:rFonts w:eastAsiaTheme="minorEastAsia"/>
        </w:rPr>
        <w:t xml:space="preserve">matrix </w:t>
      </w:r>
      <w:r w:rsidRPr="009D0311">
        <w:rPr>
          <w:rFonts w:eastAsiaTheme="minorEastAsia"/>
          <w:i/>
          <w:iCs/>
        </w:rPr>
        <w:t>M</w:t>
      </w:r>
      <w:r w:rsidRPr="009D0311">
        <w:rPr>
          <w:rFonts w:eastAsiaTheme="minorEastAsia"/>
        </w:rPr>
        <w:t xml:space="preserve">, whose elements </w:t>
      </w:r>
      <m:oMath>
        <m:sSub>
          <m:sSubPr>
            <m:ctrlPr>
              <w:rPr>
                <w:rFonts w:ascii="Cambria Math" w:hAnsi="Cambria Math"/>
                <w:i/>
              </w:rPr>
            </m:ctrlPr>
          </m:sSubPr>
          <m:e>
            <m:r>
              <w:rPr>
                <w:rFonts w:ascii="Cambria Math" w:hAnsi="Cambria Math"/>
              </w:rPr>
              <m:t>M</m:t>
            </m:r>
          </m:e>
          <m:sub>
            <m:r>
              <w:rPr>
                <w:rFonts w:ascii="Cambria Math" w:hAnsi="Cambria Math"/>
              </w:rPr>
              <m:t>j→i</m:t>
            </m:r>
          </m:sub>
        </m:sSub>
      </m:oMath>
      <w:r w:rsidR="00F344DF" w:rsidRPr="009D0311">
        <w:rPr>
          <w:rFonts w:eastAsiaTheme="minorEastAsia"/>
          <w:vertAlign w:val="subscript"/>
        </w:rPr>
        <w:t xml:space="preserve">  </w:t>
      </w:r>
      <w:r w:rsidRPr="009D0311">
        <w:rPr>
          <w:rFonts w:eastAsiaTheme="minorEastAsia"/>
        </w:rPr>
        <w:t xml:space="preserve"> give the </w:t>
      </w:r>
      <w:r w:rsidR="00096B6C" w:rsidRPr="009D0311">
        <w:rPr>
          <w:rFonts w:eastAsiaTheme="minorEastAsia"/>
        </w:rPr>
        <w:t xml:space="preserve">relative </w:t>
      </w:r>
      <w:r w:rsidRPr="009D0311">
        <w:rPr>
          <w:rFonts w:eastAsiaTheme="minorEastAsia"/>
        </w:rPr>
        <w:t xml:space="preserve">risk posed to a member of group </w:t>
      </w:r>
      <w:r w:rsidRPr="009D0311">
        <w:rPr>
          <w:rFonts w:eastAsiaTheme="minorEastAsia"/>
          <w:i/>
          <w:iCs/>
        </w:rPr>
        <w:t>i</w:t>
      </w:r>
      <w:r w:rsidRPr="009D0311">
        <w:rPr>
          <w:rFonts w:eastAsiaTheme="minorEastAsia"/>
        </w:rPr>
        <w:t xml:space="preserve"> by an infected member of group </w:t>
      </w:r>
      <w:r w:rsidRPr="009D0311">
        <w:rPr>
          <w:rFonts w:eastAsiaTheme="minorEastAsia"/>
          <w:i/>
          <w:iCs/>
        </w:rPr>
        <w:t>j</w:t>
      </w:r>
      <w:r w:rsidR="007F5F52" w:rsidRPr="009D0311">
        <w:rPr>
          <w:rFonts w:eastAsiaTheme="minorEastAsia"/>
        </w:rPr>
        <w:t>.</w:t>
      </w:r>
      <w:r w:rsidRPr="009D0311">
        <w:rPr>
          <w:rFonts w:eastAsiaTheme="minorEastAsia"/>
        </w:rPr>
        <w:t xml:space="preserve"> </w:t>
      </w:r>
      <w:r w:rsidR="00A66BC6" w:rsidRPr="009D0311">
        <w:rPr>
          <w:rFonts w:eastAsiaTheme="minorEastAsia"/>
        </w:rPr>
        <w:t xml:space="preserve">Rearranging shows that </w:t>
      </w:r>
      <w:r w:rsidR="0008041A" w:rsidRPr="009D0311">
        <w:rPr>
          <w:rFonts w:eastAsiaTheme="minorEastAsia"/>
        </w:rPr>
        <w:t xml:space="preserve">for a </w:t>
      </w:r>
      <w:r w:rsidR="00A66BC6" w:rsidRPr="009D0311">
        <w:rPr>
          <w:rFonts w:eastAsiaTheme="minorEastAsia"/>
        </w:rPr>
        <w:t xml:space="preserve">growth rate </w:t>
      </w:r>
      <w:r w:rsidR="00C35CE8" w:rsidRPr="009D0311">
        <w:rPr>
          <w:rFonts w:eastAsiaTheme="minorEastAsia" w:cstheme="minorHAnsi"/>
          <w:i/>
          <w:iCs/>
        </w:rPr>
        <w:t>r</w:t>
      </w:r>
      <w:r w:rsidR="0008041A" w:rsidRPr="009D0311">
        <w:rPr>
          <w:rFonts w:eastAsiaTheme="minorEastAsia" w:cstheme="minorHAnsi"/>
        </w:rPr>
        <w:t xml:space="preserve">, the corresponding </w:t>
      </w:r>
      <w:r w:rsidR="0008041A" w:rsidRPr="009D0311">
        <w:rPr>
          <w:rFonts w:eastAsiaTheme="minorEastAsia"/>
          <w:i/>
          <w:iCs/>
        </w:rPr>
        <w:t>R</w:t>
      </w:r>
      <w:r w:rsidR="0008041A" w:rsidRPr="009D0311">
        <w:rPr>
          <w:rFonts w:eastAsiaTheme="minorEastAsia"/>
        </w:rPr>
        <w:t xml:space="preserve"> </w:t>
      </w:r>
      <w:r w:rsidR="00A66BC6" w:rsidRPr="009D0311">
        <w:rPr>
          <w:rFonts w:eastAsiaTheme="minorEastAsia"/>
        </w:rPr>
        <w:t xml:space="preserve">will be the reciprocal of the dominant eigenvalue of the </w:t>
      </w:r>
      <w:r w:rsidR="0082468F" w:rsidRPr="009D0311">
        <w:rPr>
          <w:rFonts w:eastAsiaTheme="minorEastAsia"/>
        </w:rPr>
        <w:t xml:space="preserve">elementwise </w:t>
      </w:r>
      <w:r w:rsidR="00A66BC6" w:rsidRPr="009D0311">
        <w:rPr>
          <w:rFonts w:eastAsiaTheme="minorEastAsia"/>
        </w:rPr>
        <w:t xml:space="preserve">product of the matrix </w:t>
      </w:r>
      <w:r w:rsidR="00A66BC6" w:rsidRPr="009D0311">
        <w:rPr>
          <w:rFonts w:eastAsiaTheme="minorEastAsia"/>
          <w:i/>
          <w:iCs/>
        </w:rPr>
        <w:t>M</w:t>
      </w:r>
      <w:r w:rsidR="00A66BC6" w:rsidRPr="009D0311">
        <w:rPr>
          <w:rFonts w:eastAsiaTheme="minorEastAsia"/>
        </w:rPr>
        <w:t xml:space="preserve"> and the matrix of Laplace transforms of the generation time distributions (</w:t>
      </w:r>
      <w:r w:rsidR="00A66BC6" w:rsidRPr="009D0311">
        <w:rPr>
          <w:rFonts w:eastAsiaTheme="minorEastAsia"/>
        </w:rPr>
        <w:fldChar w:fldCharType="begin"/>
      </w:r>
      <w:r w:rsidR="00A66BC6" w:rsidRPr="009D0311">
        <w:rPr>
          <w:rFonts w:eastAsiaTheme="minorEastAsia"/>
        </w:rPr>
        <w:instrText xml:space="preserve"> REF _Ref62223601 \h </w:instrText>
      </w:r>
      <w:r w:rsidR="00A66BC6" w:rsidRPr="009D0311">
        <w:rPr>
          <w:rFonts w:eastAsiaTheme="minorEastAsia"/>
        </w:rPr>
      </w:r>
      <w:r w:rsidR="00A66BC6" w:rsidRPr="009D0311">
        <w:rPr>
          <w:rFonts w:eastAsiaTheme="minorEastAsia"/>
        </w:rPr>
        <w:fldChar w:fldCharType="separate"/>
      </w:r>
      <w:r w:rsidR="00C41B0C" w:rsidRPr="009D0311">
        <w:t xml:space="preserve">Equation </w:t>
      </w:r>
      <w:r w:rsidR="00C41B0C">
        <w:rPr>
          <w:noProof/>
        </w:rPr>
        <w:t>6</w:t>
      </w:r>
      <w:r w:rsidR="00A66BC6" w:rsidRPr="009D0311">
        <w:rPr>
          <w:rFonts w:eastAsiaTheme="minorEastAsia"/>
        </w:rPr>
        <w:fldChar w:fldCharType="end"/>
      </w:r>
      <w:r w:rsidR="00A66BC6" w:rsidRPr="009D0311">
        <w:rPr>
          <w:rFonts w:eastAsiaTheme="minorEastAsia"/>
        </w:rPr>
        <w:t>).</w:t>
      </w:r>
    </w:p>
    <w:p w14:paraId="540E6E56" w14:textId="436423C5" w:rsidR="00E16916" w:rsidRPr="009D0311" w:rsidRDefault="00E16916" w:rsidP="00E16916">
      <w:pPr>
        <w:pStyle w:val="Caption"/>
        <w:rPr>
          <w:rFonts w:eastAsiaTheme="minorEastAsia"/>
        </w:rPr>
      </w:pPr>
      <w:bookmarkStart w:id="204" w:name="_Ref62223601"/>
      <w:r w:rsidRPr="009D0311">
        <w:t xml:space="preserve">Equation </w:t>
      </w:r>
      <w:r w:rsidRPr="009D0311">
        <w:fldChar w:fldCharType="begin"/>
      </w:r>
      <w:r w:rsidRPr="009D0311">
        <w:instrText>SEQ Equation \* ARABIC</w:instrText>
      </w:r>
      <w:r w:rsidRPr="009D0311">
        <w:fldChar w:fldCharType="separate"/>
      </w:r>
      <w:r w:rsidR="00301D88">
        <w:rPr>
          <w:noProof/>
        </w:rPr>
        <w:t>6</w:t>
      </w:r>
      <w:r w:rsidRPr="009D0311">
        <w:fldChar w:fldCharType="end"/>
      </w:r>
      <w:bookmarkEnd w:id="204"/>
    </w:p>
    <w:p w14:paraId="371B89F2" w14:textId="7CED6B3A" w:rsidR="009B13AC" w:rsidRPr="009D0311" w:rsidRDefault="0056734C" w:rsidP="009B13AC">
      <w:pPr>
        <w:jc w:val="both"/>
        <w:rPr>
          <w:rFonts w:eastAsiaTheme="minorEastAsia"/>
        </w:rPr>
      </w:pPr>
      <m:oMathPara>
        <m:oMath>
          <m:sSub>
            <m:sSubPr>
              <m:ctrlPr>
                <w:del w:id="205" w:author="Green, Will" w:date="2021-09-01T20:29:00Z">
                  <w:rPr>
                    <w:rFonts w:ascii="Cambria Math" w:hAnsi="Cambria Math"/>
                    <w:i/>
                  </w:rPr>
                </w:del>
              </m:ctrlPr>
            </m:sSubPr>
            <m:e>
              <m:r>
                <w:del w:id="206" w:author="Green, Will" w:date="2021-09-01T20:29:00Z">
                  <w:rPr>
                    <w:rFonts w:ascii="Cambria Math" w:hAnsi="Cambria Math"/>
                  </w:rPr>
                  <m:t>R</m:t>
                </w:del>
              </m:r>
            </m:e>
            <m:sub>
              <m:r>
                <w:del w:id="207" w:author="Green, Will" w:date="2021-09-01T20:28:00Z">
                  <w:rPr>
                    <w:rFonts w:ascii="Cambria Math" w:hAnsi="Cambria Math"/>
                  </w:rPr>
                  <m:t>hetero</m:t>
                </w:del>
              </m:r>
            </m:sub>
          </m:sSub>
          <m:r>
            <w:ins w:id="208" w:author="Green, Will" w:date="2021-09-01T20:29:00Z">
              <w:rPr>
                <w:rFonts w:ascii="Cambria Math" w:hAnsi="Cambria Math"/>
              </w:rPr>
              <m:t>R</m:t>
            </w:ins>
          </m:r>
          <m:r>
            <w:del w:id="209" w:author="Green, Will" w:date="2021-09-01T15:22:00Z">
              <w:rPr>
                <w:rFonts w:ascii="Cambria Math" w:hAnsi="Cambria Math"/>
              </w:rPr>
              <m:t>(t)</m:t>
            </w:del>
          </m:r>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max⁡</m:t>
              </m:r>
              <m:d>
                <m:dPr>
                  <m:begChr m:val="{"/>
                  <m:endChr m:val="}"/>
                  <m:ctrlPr>
                    <w:rPr>
                      <w:rFonts w:ascii="Cambria Math" w:hAnsi="Cambria Math"/>
                      <w:i/>
                    </w:rPr>
                  </m:ctrlPr>
                </m:dPr>
                <m:e>
                  <m:r>
                    <w:rPr>
                      <w:rFonts w:ascii="Cambria Math" w:hAnsi="Cambria Math"/>
                    </w:rPr>
                    <m:t>eigen</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1</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1→n</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n</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
                    </m:e>
                  </m:d>
                </m:e>
              </m:d>
            </m:den>
          </m:f>
        </m:oMath>
      </m:oMathPara>
    </w:p>
    <w:p w14:paraId="04BB3936" w14:textId="2D7185F0" w:rsidR="00E16916" w:rsidRPr="009D0311" w:rsidRDefault="006D2967" w:rsidP="00E16916">
      <w:pPr>
        <w:jc w:val="both"/>
        <w:rPr>
          <w:rFonts w:eastAsiaTheme="minorEastAsia"/>
        </w:rPr>
      </w:pPr>
      <w:del w:id="210" w:author="Green, Will" w:date="2021-09-02T15:20:00Z">
        <w:r w:rsidRPr="009D0311" w:rsidDel="005E1C89">
          <w:rPr>
            <w:rFonts w:eastAsiaTheme="minorEastAsia"/>
          </w:rPr>
          <w:delText>In the following, w</w:delText>
        </w:r>
      </w:del>
      <w:ins w:id="211" w:author="Green, Will" w:date="2021-09-02T15:20:00Z">
        <w:r w:rsidR="005E1C89">
          <w:rPr>
            <w:rFonts w:eastAsiaTheme="minorEastAsia"/>
          </w:rPr>
          <w:t>W</w:t>
        </w:r>
      </w:ins>
      <w:r w:rsidRPr="009D0311">
        <w:rPr>
          <w:rFonts w:eastAsiaTheme="minorEastAsia"/>
        </w:rPr>
        <w:t xml:space="preserve">e assume that the </w:t>
      </w:r>
      <w:r w:rsidR="00356774" w:rsidRPr="009D0311">
        <w:rPr>
          <w:rFonts w:eastAsiaTheme="minorEastAsia"/>
        </w:rPr>
        <w:t xml:space="preserve">matrix </w:t>
      </w:r>
      <w:r w:rsidR="009F3CC7" w:rsidRPr="009D0311">
        <w:rPr>
          <w:rFonts w:eastAsiaTheme="minorEastAsia"/>
          <w:i/>
          <w:iCs/>
        </w:rPr>
        <w:t>M</w:t>
      </w:r>
      <w:r w:rsidR="009F3CC7" w:rsidRPr="009D0311">
        <w:rPr>
          <w:rFonts w:eastAsiaTheme="minorEastAsia"/>
        </w:rPr>
        <w:t xml:space="preserve"> </w:t>
      </w:r>
      <w:r w:rsidR="00CE0DCF" w:rsidRPr="009D0311">
        <w:rPr>
          <w:rFonts w:eastAsiaTheme="minorEastAsia"/>
        </w:rPr>
        <w:t xml:space="preserve">can be </w:t>
      </w:r>
      <w:r w:rsidR="00FA7DC2" w:rsidRPr="009D0311">
        <w:rPr>
          <w:rFonts w:eastAsiaTheme="minorEastAsia"/>
        </w:rPr>
        <w:t xml:space="preserve">simply </w:t>
      </w:r>
      <w:r w:rsidR="00CE0DCF" w:rsidRPr="009D0311">
        <w:rPr>
          <w:rFonts w:eastAsiaTheme="minorEastAsia"/>
        </w:rPr>
        <w:t xml:space="preserve">expressed </w:t>
      </w:r>
      <w:r w:rsidR="00356774" w:rsidRPr="009D0311">
        <w:rPr>
          <w:rFonts w:eastAsiaTheme="minorEastAsia"/>
        </w:rPr>
        <w:t xml:space="preserve">using </w:t>
      </w:r>
      <w:r w:rsidR="0029227D" w:rsidRPr="009D0311">
        <w:rPr>
          <w:rFonts w:eastAsiaTheme="minorEastAsia"/>
        </w:rPr>
        <w:t xml:space="preserve">(i) </w:t>
      </w:r>
      <w:r w:rsidR="009F3CC7" w:rsidRPr="009D0311">
        <w:rPr>
          <w:rFonts w:eastAsiaTheme="minorEastAsia"/>
        </w:rPr>
        <w:t>the relative infectiousness</w:t>
      </w:r>
      <w:r w:rsidR="00D753AD" w:rsidRPr="009D0311">
        <w:rPr>
          <w:rFonts w:eastAsiaTheme="minorEastAsia"/>
        </w:rPr>
        <w:t xml:space="preserve"> of each group,</w:t>
      </w:r>
      <w:r w:rsidR="009F3CC7" w:rsidRPr="009D0311">
        <w:rPr>
          <w:rFonts w:eastAsiaTheme="minorEastAsia"/>
        </w:rPr>
        <w:t xml:space="preserve"> </w:t>
      </w:r>
      <w:del w:id="212" w:author="Green, Will" w:date="2021-09-01T15:22:00Z">
        <w:r w:rsidR="00967270" w:rsidRPr="009D0311" w:rsidDel="00306075">
          <w:rPr>
            <w:rFonts w:eastAsiaTheme="minorEastAsia"/>
            <w:i/>
            <w:iCs/>
          </w:rPr>
          <w:delText>ρ</w:delText>
        </w:r>
      </w:del>
      <w:proofErr w:type="spellStart"/>
      <w:ins w:id="213" w:author="Green, Will" w:date="2021-09-01T15:22:00Z">
        <w:r w:rsidR="00306075">
          <w:rPr>
            <w:rFonts w:eastAsiaTheme="minorEastAsia"/>
            <w:i/>
            <w:iCs/>
          </w:rPr>
          <w:t>η</w:t>
        </w:r>
      </w:ins>
      <w:r w:rsidR="00967270" w:rsidRPr="009D0311">
        <w:rPr>
          <w:rFonts w:eastAsiaTheme="minorEastAsia"/>
          <w:i/>
          <w:iCs/>
          <w:vertAlign w:val="subscript"/>
        </w:rPr>
        <w:t>i</w:t>
      </w:r>
      <w:proofErr w:type="spellEnd"/>
      <w:r w:rsidR="00096B6C" w:rsidRPr="009D0311">
        <w:rPr>
          <w:rStyle w:val="CommentReference"/>
        </w:rPr>
        <w:t>;</w:t>
      </w:r>
      <w:r w:rsidR="0029227D" w:rsidRPr="009D0311">
        <w:rPr>
          <w:rFonts w:eastAsiaTheme="minorEastAsia"/>
        </w:rPr>
        <w:t xml:space="preserve">  (ii)</w:t>
      </w:r>
      <w:r w:rsidR="007C3279" w:rsidRPr="009D0311">
        <w:rPr>
          <w:rFonts w:eastAsiaTheme="minorEastAsia"/>
        </w:rPr>
        <w:t xml:space="preserve"> the relative susceptibility</w:t>
      </w:r>
      <w:r w:rsidR="00D753AD" w:rsidRPr="009D0311">
        <w:rPr>
          <w:rFonts w:eastAsiaTheme="minorEastAsia"/>
        </w:rPr>
        <w:t xml:space="preserve"> of each group, </w:t>
      </w:r>
      <w:r w:rsidR="007C3279" w:rsidRPr="009D0311">
        <w:rPr>
          <w:rFonts w:eastAsiaTheme="minorEastAsia"/>
        </w:rPr>
        <w:t xml:space="preserve"> </w:t>
      </w:r>
      <w:r w:rsidR="007C3279" w:rsidRPr="009D0311">
        <w:rPr>
          <w:rFonts w:eastAsiaTheme="minorEastAsia" w:cstheme="minorHAnsi"/>
          <w:i/>
          <w:iCs/>
        </w:rPr>
        <w:t>ξ</w:t>
      </w:r>
      <w:r w:rsidR="007C3279" w:rsidRPr="009D0311">
        <w:rPr>
          <w:rFonts w:eastAsiaTheme="minorEastAsia" w:cstheme="minorHAnsi"/>
          <w:i/>
          <w:iCs/>
          <w:vertAlign w:val="subscript"/>
        </w:rPr>
        <w:t>i</w:t>
      </w:r>
      <w:r w:rsidR="007C3279" w:rsidRPr="009D0311">
        <w:rPr>
          <w:rFonts w:eastAsiaTheme="minorEastAsia"/>
        </w:rPr>
        <w:t>,</w:t>
      </w:r>
      <w:r w:rsidR="0029227D" w:rsidRPr="009D0311">
        <w:rPr>
          <w:rFonts w:eastAsiaTheme="minorEastAsia"/>
        </w:rPr>
        <w:t xml:space="preserve"> </w:t>
      </w:r>
      <w:r w:rsidR="007C3279" w:rsidRPr="009D0311">
        <w:rPr>
          <w:rFonts w:eastAsiaTheme="minorEastAsia"/>
        </w:rPr>
        <w:t xml:space="preserve">and (iii) </w:t>
      </w:r>
      <w:r w:rsidR="009F3CC7" w:rsidRPr="009D0311">
        <w:rPr>
          <w:rFonts w:eastAsiaTheme="minorEastAsia"/>
        </w:rPr>
        <w:t>the</w:t>
      </w:r>
      <w:r w:rsidR="00A66BC6" w:rsidRPr="009D0311">
        <w:rPr>
          <w:rFonts w:eastAsiaTheme="minorEastAsia"/>
        </w:rPr>
        <w:t xml:space="preserve"> assortativity</w:t>
      </w:r>
      <w:r w:rsidR="009F3CC7" w:rsidRPr="009D0311">
        <w:rPr>
          <w:rFonts w:eastAsiaTheme="minorEastAsia"/>
        </w:rPr>
        <w:t xml:space="preserve"> between the </w:t>
      </w:r>
      <w:r w:rsidR="005E5026" w:rsidRPr="009D0311">
        <w:rPr>
          <w:rFonts w:eastAsiaTheme="minorEastAsia"/>
        </w:rPr>
        <w:t>groups</w:t>
      </w:r>
      <w:r w:rsidR="009F3CC7" w:rsidRPr="009D0311">
        <w:rPr>
          <w:rFonts w:eastAsiaTheme="minorEastAsia"/>
        </w:rPr>
        <w:t xml:space="preserve">, given by </w:t>
      </w:r>
      <w:r w:rsidR="00B53969" w:rsidRPr="009D0311">
        <w:rPr>
          <w:rFonts w:eastAsiaTheme="minorEastAsia"/>
        </w:rPr>
        <w:t xml:space="preserve">a </w:t>
      </w:r>
      <w:r w:rsidR="009F3CC7" w:rsidRPr="009D0311">
        <w:rPr>
          <w:rFonts w:eastAsiaTheme="minorEastAsia"/>
        </w:rPr>
        <w:t xml:space="preserve">matrix </w:t>
      </w:r>
      <w:r w:rsidR="009F3CC7" w:rsidRPr="009D0311">
        <w:rPr>
          <w:rFonts w:eastAsiaTheme="minorEastAsia"/>
          <w:i/>
          <w:iCs/>
        </w:rPr>
        <w:t>A</w:t>
      </w:r>
      <w:r w:rsidR="009F3CC7" w:rsidRPr="009D0311">
        <w:rPr>
          <w:rFonts w:eastAsiaTheme="minorEastAsia"/>
        </w:rPr>
        <w:t xml:space="preserve"> whose elements </w:t>
      </w:r>
      <w:r w:rsidR="009F3CC7" w:rsidRPr="009D0311">
        <w:rPr>
          <w:rFonts w:eastAsiaTheme="minorEastAsia"/>
          <w:i/>
          <w:iCs/>
        </w:rPr>
        <w:t>A</w:t>
      </w:r>
      <w:r w:rsidR="009F3CC7" w:rsidRPr="009D0311">
        <w:rPr>
          <w:rFonts w:eastAsiaTheme="minorEastAsia"/>
          <w:i/>
          <w:iCs/>
          <w:vertAlign w:val="subscript"/>
        </w:rPr>
        <w:t>ij</w:t>
      </w:r>
      <w:r w:rsidR="009F3CC7" w:rsidRPr="009D0311">
        <w:rPr>
          <w:rFonts w:eastAsiaTheme="minorEastAsia"/>
        </w:rPr>
        <w:t xml:space="preserve"> give the proportion of group </w:t>
      </w:r>
      <w:r w:rsidR="009F3CC7" w:rsidRPr="009D0311">
        <w:rPr>
          <w:rFonts w:eastAsiaTheme="minorEastAsia"/>
          <w:i/>
          <w:iCs/>
        </w:rPr>
        <w:t>j</w:t>
      </w:r>
      <w:r w:rsidR="009F3CC7" w:rsidRPr="009D0311">
        <w:rPr>
          <w:rFonts w:eastAsiaTheme="minorEastAsia"/>
        </w:rPr>
        <w:t>’s contacts</w:t>
      </w:r>
      <w:r w:rsidR="00B6634B" w:rsidRPr="009D0311">
        <w:rPr>
          <w:rFonts w:eastAsiaTheme="minorEastAsia"/>
        </w:rPr>
        <w:t xml:space="preserve"> which are made with individuals</w:t>
      </w:r>
      <w:r w:rsidR="009F3CC7" w:rsidRPr="009D0311">
        <w:rPr>
          <w:rFonts w:eastAsiaTheme="minorEastAsia"/>
        </w:rPr>
        <w:t xml:space="preserve"> in group </w:t>
      </w:r>
      <w:r w:rsidR="009F3CC7" w:rsidRPr="009D0311">
        <w:rPr>
          <w:rFonts w:eastAsiaTheme="minorEastAsia"/>
          <w:i/>
          <w:iCs/>
        </w:rPr>
        <w:t>i</w:t>
      </w:r>
      <w:r w:rsidR="00356774" w:rsidRPr="009D0311">
        <w:rPr>
          <w:rFonts w:eastAsiaTheme="minorEastAsia"/>
        </w:rPr>
        <w:t xml:space="preserve"> (</w:t>
      </w:r>
      <w:r w:rsidR="00A66BC6" w:rsidRPr="009D0311">
        <w:rPr>
          <w:rFonts w:eastAsiaTheme="minorEastAsia"/>
        </w:rPr>
        <w:fldChar w:fldCharType="begin"/>
      </w:r>
      <w:r w:rsidR="00A66BC6" w:rsidRPr="009D0311">
        <w:rPr>
          <w:rFonts w:eastAsiaTheme="minorEastAsia"/>
        </w:rPr>
        <w:instrText xml:space="preserve"> REF _Ref62469971 \h </w:instrText>
      </w:r>
      <w:r w:rsidR="00A66BC6" w:rsidRPr="009D0311">
        <w:rPr>
          <w:rFonts w:eastAsiaTheme="minorEastAsia"/>
        </w:rPr>
      </w:r>
      <w:r w:rsidR="00A66BC6" w:rsidRPr="009D0311">
        <w:rPr>
          <w:rFonts w:eastAsiaTheme="minorEastAsia"/>
        </w:rPr>
        <w:fldChar w:fldCharType="separate"/>
      </w:r>
      <w:r w:rsidR="00C41B0C" w:rsidRPr="009D0311">
        <w:t xml:space="preserve">Equation </w:t>
      </w:r>
      <w:r w:rsidR="00C41B0C">
        <w:rPr>
          <w:noProof/>
        </w:rPr>
        <w:t>7</w:t>
      </w:r>
      <w:r w:rsidR="00A66BC6" w:rsidRPr="009D0311">
        <w:rPr>
          <w:rFonts w:eastAsiaTheme="minorEastAsia"/>
        </w:rPr>
        <w:fldChar w:fldCharType="end"/>
      </w:r>
      <w:r w:rsidR="00356774" w:rsidRPr="009D0311">
        <w:rPr>
          <w:rFonts w:eastAsiaTheme="minorEastAsia"/>
        </w:rPr>
        <w:t>)</w:t>
      </w:r>
      <w:r w:rsidR="009F3CC7" w:rsidRPr="009D0311">
        <w:rPr>
          <w:rFonts w:eastAsiaTheme="minorEastAsia"/>
        </w:rPr>
        <w:t>.</w:t>
      </w:r>
      <w:r w:rsidR="009641F7" w:rsidRPr="009D0311">
        <w:rPr>
          <w:rFonts w:eastAsiaTheme="minorEastAsia"/>
        </w:rPr>
        <w:t xml:space="preserve"> The relative infectiousness and susceptibility of each group are denoted relative to the most infectious and most susceptible group respectively. </w:t>
      </w:r>
      <w:r w:rsidR="00E75FB3" w:rsidRPr="009D0311">
        <w:rPr>
          <w:rFonts w:eastAsiaTheme="minorEastAsia"/>
        </w:rPr>
        <w:t xml:space="preserve">We can consider </w:t>
      </w:r>
      <w:del w:id="214" w:author="Green, Will" w:date="2021-09-01T15:22:00Z">
        <w:r w:rsidR="001662E0" w:rsidRPr="009D0311" w:rsidDel="00306075">
          <w:rPr>
            <w:rFonts w:eastAsiaTheme="minorEastAsia"/>
            <w:i/>
            <w:iCs/>
          </w:rPr>
          <w:delText>ρ</w:delText>
        </w:r>
      </w:del>
      <w:ins w:id="215" w:author="Green, Will" w:date="2021-09-01T15:22:00Z">
        <w:r w:rsidR="00306075">
          <w:rPr>
            <w:rFonts w:eastAsiaTheme="minorEastAsia"/>
            <w:i/>
            <w:iCs/>
          </w:rPr>
          <w:t>η</w:t>
        </w:r>
      </w:ins>
      <w:r w:rsidR="00A66BC6" w:rsidRPr="009D0311">
        <w:rPr>
          <w:rFonts w:eastAsiaTheme="minorEastAsia"/>
        </w:rPr>
        <w:t xml:space="preserve"> to be </w:t>
      </w:r>
      <w:r w:rsidR="00F800F1" w:rsidRPr="009D0311">
        <w:rPr>
          <w:rFonts w:eastAsiaTheme="minorEastAsia"/>
        </w:rPr>
        <w:t xml:space="preserve">determined by </w:t>
      </w:r>
      <w:r w:rsidR="00A66BC6" w:rsidRPr="009D0311">
        <w:rPr>
          <w:rFonts w:eastAsiaTheme="minorEastAsia"/>
        </w:rPr>
        <w:t xml:space="preserve">biological </w:t>
      </w:r>
      <w:r w:rsidR="00F800F1" w:rsidRPr="009D0311">
        <w:rPr>
          <w:rFonts w:eastAsiaTheme="minorEastAsia"/>
        </w:rPr>
        <w:t xml:space="preserve">factors </w:t>
      </w:r>
      <w:r w:rsidR="00A66BC6" w:rsidRPr="009D0311">
        <w:rPr>
          <w:rFonts w:eastAsiaTheme="minorEastAsia"/>
        </w:rPr>
        <w:t>and fixed through the course of an outbreak</w:t>
      </w:r>
      <w:r w:rsidR="007C3279" w:rsidRPr="009D0311">
        <w:rPr>
          <w:rFonts w:eastAsiaTheme="minorEastAsia"/>
        </w:rPr>
        <w:t>.</w:t>
      </w:r>
      <w:r w:rsidR="00A66BC6" w:rsidRPr="009D0311">
        <w:rPr>
          <w:rFonts w:eastAsiaTheme="minorEastAsia"/>
        </w:rPr>
        <w:t xml:space="preserve"> </w:t>
      </w:r>
    </w:p>
    <w:p w14:paraId="7F305F67" w14:textId="1E271AA3" w:rsidR="009F3CC7" w:rsidRPr="009D0311" w:rsidRDefault="009F3CC7" w:rsidP="009F3CC7">
      <w:pPr>
        <w:pStyle w:val="Caption"/>
        <w:rPr>
          <w:rFonts w:eastAsiaTheme="minorEastAsia"/>
        </w:rPr>
      </w:pPr>
      <w:bookmarkStart w:id="216" w:name="_Ref62469971"/>
      <w:r w:rsidRPr="009D0311">
        <w:t xml:space="preserve">Equation </w:t>
      </w:r>
      <w:r w:rsidR="0056734C">
        <w:fldChar w:fldCharType="begin"/>
      </w:r>
      <w:r w:rsidR="0056734C">
        <w:instrText xml:space="preserve"> SEQ Equation \* ARABIC </w:instrText>
      </w:r>
      <w:r w:rsidR="0056734C">
        <w:fldChar w:fldCharType="separate"/>
      </w:r>
      <w:r w:rsidR="00301D88">
        <w:rPr>
          <w:noProof/>
        </w:rPr>
        <w:t>7</w:t>
      </w:r>
      <w:r w:rsidR="0056734C">
        <w:rPr>
          <w:noProof/>
        </w:rPr>
        <w:fldChar w:fldCharType="end"/>
      </w:r>
      <w:bookmarkEnd w:id="216"/>
    </w:p>
    <w:p w14:paraId="4C3F7BF9" w14:textId="02D317A1" w:rsidR="009F3CC7" w:rsidRPr="009D0311" w:rsidRDefault="009F3CC7" w:rsidP="009F3CC7">
      <w:pPr>
        <w:jc w:val="both"/>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r>
                <w:del w:id="217" w:author="Green, Will" w:date="2021-09-01T15:22:00Z">
                  <m:rPr>
                    <m:sty m:val="p"/>
                  </m:rPr>
                  <w:rPr>
                    <w:rFonts w:ascii="Cambria Math" w:eastAsiaTheme="minorEastAsia" w:hAnsi="Cambria Math"/>
                  </w:rPr>
                  <m:t>ρ</m:t>
                </w:del>
              </m:r>
              <m:r>
                <w:ins w:id="218" w:author="Green, Will" w:date="2021-09-01T15:22:00Z">
                  <m:rPr>
                    <m:sty m:val="p"/>
                  </m:rPr>
                  <w:rPr>
                    <w:rFonts w:ascii="Cambria Math" w:eastAsiaTheme="minorEastAsia" w:hAnsi="Cambria Math"/>
                  </w:rPr>
                  <m:t>η</m:t>
                </w:ins>
              </m:r>
              <m:sSup>
                <m:sSupPr>
                  <m:ctrlPr>
                    <w:rPr>
                      <w:rFonts w:ascii="Cambria Math" w:eastAsiaTheme="minorEastAsia" w:hAnsi="Cambria Math"/>
                    </w:rPr>
                  </m:ctrlPr>
                </m:sSupPr>
                <m:e>
                  <m:r>
                    <m:rPr>
                      <m:sty m:val="p"/>
                    </m:rPr>
                    <w:rPr>
                      <w:rFonts w:ascii="Cambria Math" w:eastAsiaTheme="minorEastAsia" w:hAnsi="Cambria Math"/>
                    </w:rPr>
                    <m:t>ξ</m:t>
                  </m:r>
                </m:e>
                <m:sup>
                  <m:r>
                    <w:rPr>
                      <w:rFonts w:ascii="Cambria Math" w:eastAsiaTheme="minorEastAsia" w:hAnsi="Cambria Math"/>
                    </w:rPr>
                    <m:t>T</m:t>
                  </m:r>
                </m:sup>
              </m:sSup>
              <m:r>
                <m:rPr>
                  <m:sty m:val="p"/>
                </m:rPr>
                <w:rPr>
                  <w:rFonts w:ascii="Cambria Math" w:hAnsi="Cambria Math" w:cs="Cambria Math"/>
                  <w:color w:val="202122"/>
                  <w:sz w:val="21"/>
                  <w:szCs w:val="21"/>
                  <w:shd w:val="clear" w:color="auto" w:fill="FFFFFF"/>
                </w:rPr>
                <m:t>⊙A</m:t>
              </m:r>
            </m:num>
            <m:den>
              <m:d>
                <m:dPr>
                  <m:begChr m:val="|"/>
                  <m:endChr m:val="|"/>
                  <m:ctrlPr>
                    <w:rPr>
                      <w:rFonts w:ascii="Cambria Math" w:eastAsiaTheme="minorEastAsia" w:hAnsi="Cambria Math"/>
                      <w:i/>
                    </w:rPr>
                  </m:ctrlPr>
                </m:dPr>
                <m:e>
                  <m:r>
                    <w:del w:id="219" w:author="Green, Will" w:date="2021-09-01T15:22:00Z">
                      <m:rPr>
                        <m:sty m:val="p"/>
                      </m:rPr>
                      <w:rPr>
                        <w:rFonts w:ascii="Cambria Math" w:eastAsiaTheme="minorEastAsia" w:hAnsi="Cambria Math"/>
                      </w:rPr>
                      <m:t>ρ</m:t>
                    </w:del>
                  </m:r>
                  <m:r>
                    <w:ins w:id="220" w:author="Green, Will" w:date="2021-09-01T15:22:00Z">
                      <m:rPr>
                        <m:sty m:val="p"/>
                      </m:rPr>
                      <w:rPr>
                        <w:rFonts w:ascii="Cambria Math" w:eastAsiaTheme="minorEastAsia" w:hAnsi="Cambria Math"/>
                      </w:rPr>
                      <m:t>η</m:t>
                    </w:ins>
                  </m:r>
                  <m:sSup>
                    <m:sSupPr>
                      <m:ctrlPr>
                        <w:rPr>
                          <w:rFonts w:ascii="Cambria Math" w:eastAsiaTheme="minorEastAsia" w:hAnsi="Cambria Math"/>
                        </w:rPr>
                      </m:ctrlPr>
                    </m:sSupPr>
                    <m:e>
                      <m:r>
                        <m:rPr>
                          <m:sty m:val="p"/>
                        </m:rPr>
                        <w:rPr>
                          <w:rFonts w:ascii="Cambria Math" w:eastAsiaTheme="minorEastAsia" w:hAnsi="Cambria Math"/>
                        </w:rPr>
                        <m:t>ξ</m:t>
                      </m:r>
                    </m:e>
                    <m:sup>
                      <m:r>
                        <w:rPr>
                          <w:rFonts w:ascii="Cambria Math" w:eastAsiaTheme="minorEastAsia" w:hAnsi="Cambria Math"/>
                        </w:rPr>
                        <m:t>T</m:t>
                      </m:r>
                    </m:sup>
                  </m:sSup>
                  <m:r>
                    <m:rPr>
                      <m:sty m:val="p"/>
                    </m:rPr>
                    <w:rPr>
                      <w:rFonts w:ascii="Cambria Math" w:hAnsi="Cambria Math" w:cs="Cambria Math"/>
                      <w:color w:val="202122"/>
                      <w:sz w:val="21"/>
                      <w:szCs w:val="21"/>
                      <w:shd w:val="clear" w:color="auto" w:fill="FFFFFF"/>
                    </w:rPr>
                    <m:t>⊙A</m:t>
                  </m:r>
                </m:e>
              </m:d>
            </m:den>
          </m:f>
          <m:r>
            <w:rPr>
              <w:rFonts w:ascii="Cambria Math" w:eastAsiaTheme="minorEastAsia" w:hAnsi="Cambria Math"/>
            </w:rPr>
            <m:t xml:space="preserve">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e>
          </m:nary>
          <m:r>
            <w:rPr>
              <w:rFonts w:ascii="Cambria Math" w:eastAsiaTheme="minorEastAsia" w:hAnsi="Cambria Math"/>
            </w:rPr>
            <m:t>=1</m:t>
          </m:r>
        </m:oMath>
      </m:oMathPara>
    </w:p>
    <w:p w14:paraId="0340CB7F" w14:textId="473672AF" w:rsidR="00A07300" w:rsidRDefault="00A1140F" w:rsidP="00F344DF">
      <w:pPr>
        <w:jc w:val="both"/>
        <w:rPr>
          <w:ins w:id="221" w:author="Green, Will" w:date="2021-09-01T18:53:00Z"/>
          <w:rFonts w:eastAsiaTheme="minorEastAsia"/>
        </w:rPr>
      </w:pPr>
      <w:del w:id="222" w:author="Green, Will" w:date="2021-09-01T18:53:00Z">
        <w:r w:rsidRPr="009D0311" w:rsidDel="005B09E0">
          <w:rPr>
            <w:rFonts w:eastAsiaTheme="minorEastAsia"/>
          </w:rPr>
          <w:lastRenderedPageBreak/>
          <w:delText>W</w:delText>
        </w:r>
        <w:r w:rsidR="00CD217A" w:rsidRPr="009D0311" w:rsidDel="005B09E0">
          <w:rPr>
            <w:rFonts w:eastAsiaTheme="minorEastAsia"/>
          </w:rPr>
          <w:delText xml:space="preserve">e </w:delText>
        </w:r>
        <w:r w:rsidR="000137F0" w:rsidRPr="009D0311" w:rsidDel="005B09E0">
          <w:rPr>
            <w:rFonts w:eastAsiaTheme="minorEastAsia"/>
          </w:rPr>
          <w:delText>explore the extent to which</w:delText>
        </w:r>
        <w:r w:rsidR="00804D07" w:rsidRPr="009D0311" w:rsidDel="005B09E0">
          <w:rPr>
            <w:rFonts w:eastAsiaTheme="minorEastAsia"/>
          </w:rPr>
          <w:delText xml:space="preserve"> </w:delText>
        </w:r>
        <w:r w:rsidR="002B2F75" w:rsidRPr="009D0311" w:rsidDel="005B09E0">
          <w:rPr>
            <w:rFonts w:eastAsiaTheme="minorEastAsia"/>
          </w:rPr>
          <w:delText>the</w:delText>
        </w:r>
        <w:r w:rsidR="004E1D26" w:rsidRPr="009D0311" w:rsidDel="005B09E0">
          <w:rPr>
            <w:rFonts w:eastAsiaTheme="minorEastAsia"/>
          </w:rPr>
          <w:delText xml:space="preserve"> central</w:delText>
        </w:r>
        <w:r w:rsidR="002B2F75" w:rsidRPr="009D0311" w:rsidDel="005B09E0">
          <w:rPr>
            <w:rFonts w:eastAsiaTheme="minorEastAsia"/>
          </w:rPr>
          <w:delText xml:space="preserve"> </w:delText>
        </w:r>
        <w:r w:rsidR="004469F8" w:rsidRPr="009D0311" w:rsidDel="005B09E0">
          <w:rPr>
            <w:rFonts w:eastAsiaTheme="minorEastAsia"/>
          </w:rPr>
          <w:delText>reproduction</w:delText>
        </w:r>
        <w:r w:rsidR="004E1D26" w:rsidRPr="009D0311" w:rsidDel="005B09E0">
          <w:rPr>
            <w:rFonts w:eastAsiaTheme="minorEastAsia"/>
          </w:rPr>
          <w:delText xml:space="preserve"> number</w:delText>
        </w:r>
        <w:r w:rsidR="004469F8" w:rsidRPr="009D0311" w:rsidDel="005B09E0">
          <w:rPr>
            <w:rFonts w:eastAsiaTheme="minorEastAsia"/>
          </w:rPr>
          <w:delText xml:space="preserve"> estimated from the single-type </w:delText>
        </w:r>
        <w:r w:rsidR="00804D07" w:rsidRPr="009D0311" w:rsidDel="005B09E0">
          <w:rPr>
            <w:rFonts w:eastAsiaTheme="minorEastAsia"/>
          </w:rPr>
          <w:delText xml:space="preserve">renewal equation, </w:delText>
        </w:r>
        <w:r w:rsidR="004469F8" w:rsidRPr="009D0311" w:rsidDel="005B09E0">
          <w:rPr>
            <w:rFonts w:eastAsiaTheme="minorEastAsia"/>
          </w:rPr>
          <w:delText>using</w:delText>
        </w:r>
        <w:r w:rsidR="009A2F9C" w:rsidRPr="009D0311" w:rsidDel="005B09E0">
          <w:rPr>
            <w:rFonts w:eastAsiaTheme="minorEastAsia"/>
          </w:rPr>
          <w:delText xml:space="preserve"> a</w:delText>
        </w:r>
        <w:r w:rsidR="004469F8" w:rsidRPr="009D0311" w:rsidDel="005B09E0">
          <w:rPr>
            <w:rFonts w:eastAsiaTheme="minorEastAsia"/>
          </w:rPr>
          <w:delText xml:space="preserve"> </w:delText>
        </w:r>
        <w:r w:rsidR="00804D07" w:rsidRPr="009D0311" w:rsidDel="005B09E0">
          <w:rPr>
            <w:rFonts w:eastAsiaTheme="minorEastAsia"/>
          </w:rPr>
          <w:delText xml:space="preserve">homogeneous generation time distribution </w:delText>
        </w:r>
        <w:r w:rsidR="00CD217A" w:rsidRPr="009D0311" w:rsidDel="005B09E0">
          <w:rPr>
            <w:rFonts w:eastAsiaTheme="minorEastAsia"/>
          </w:rPr>
          <w:delText>taken from the FFHC (</w:delText>
        </w:r>
        <w:r w:rsidR="00CD217A" w:rsidRPr="009D0311" w:rsidDel="005B09E0">
          <w:rPr>
            <w:rFonts w:eastAsiaTheme="minorEastAsia"/>
          </w:rPr>
          <w:fldChar w:fldCharType="begin"/>
        </w:r>
        <w:r w:rsidR="00CD217A" w:rsidRPr="009D0311" w:rsidDel="005B09E0">
          <w:rPr>
            <w:rFonts w:eastAsiaTheme="minorEastAsia"/>
          </w:rPr>
          <w:delInstrText xml:space="preserve"> REF _Ref62223454 \h </w:delInstrText>
        </w:r>
        <w:r w:rsidR="00CD217A" w:rsidRPr="009D0311" w:rsidDel="005B09E0">
          <w:rPr>
            <w:rFonts w:eastAsiaTheme="minorEastAsia"/>
          </w:rPr>
        </w:r>
        <w:r w:rsidR="00CD217A" w:rsidRPr="009D0311" w:rsidDel="005B09E0">
          <w:rPr>
            <w:rFonts w:eastAsiaTheme="minorEastAsia"/>
          </w:rPr>
          <w:fldChar w:fldCharType="separate"/>
        </w:r>
        <w:r w:rsidR="00C41B0C" w:rsidRPr="009D0311" w:rsidDel="005B09E0">
          <w:delText xml:space="preserve">Equation </w:delText>
        </w:r>
        <w:r w:rsidR="00C41B0C" w:rsidDel="005B09E0">
          <w:rPr>
            <w:noProof/>
          </w:rPr>
          <w:delText>1</w:delText>
        </w:r>
        <w:r w:rsidR="00CD217A" w:rsidRPr="009D0311" w:rsidDel="005B09E0">
          <w:rPr>
            <w:rFonts w:eastAsiaTheme="minorEastAsia"/>
          </w:rPr>
          <w:fldChar w:fldCharType="end"/>
        </w:r>
        <w:r w:rsidR="00CD217A" w:rsidRPr="009D0311" w:rsidDel="005B09E0">
          <w:rPr>
            <w:rFonts w:eastAsiaTheme="minorEastAsia"/>
          </w:rPr>
          <w:delText>)</w:delText>
        </w:r>
        <w:r w:rsidR="004469F8" w:rsidRPr="009D0311" w:rsidDel="005B09E0">
          <w:rPr>
            <w:rFonts w:eastAsiaTheme="minorEastAsia"/>
          </w:rPr>
          <w:delText xml:space="preserve">, differs from </w:delText>
        </w:r>
        <w:r w:rsidR="00CD217A" w:rsidRPr="009D0311" w:rsidDel="005B09E0">
          <w:rPr>
            <w:rFonts w:eastAsiaTheme="minorEastAsia"/>
          </w:rPr>
          <w:delText xml:space="preserve">the </w:delText>
        </w:r>
        <w:r w:rsidR="007F6006" w:rsidRPr="009D0311" w:rsidDel="005B09E0">
          <w:rPr>
            <w:rFonts w:eastAsiaTheme="minorEastAsia"/>
          </w:rPr>
          <w:delText xml:space="preserve">central </w:delText>
        </w:r>
        <w:r w:rsidR="00804D07" w:rsidRPr="009D0311" w:rsidDel="005B09E0">
          <w:rPr>
            <w:rFonts w:eastAsiaTheme="minorEastAsia"/>
            <w:i/>
            <w:iCs/>
          </w:rPr>
          <w:delText>R</w:delText>
        </w:r>
        <w:r w:rsidR="00804D07" w:rsidRPr="009D0311" w:rsidDel="005B09E0">
          <w:rPr>
            <w:rFonts w:eastAsiaTheme="minorEastAsia"/>
          </w:rPr>
          <w:delText xml:space="preserve"> </w:delText>
        </w:r>
        <w:r w:rsidR="00474D1E" w:rsidRPr="009D0311" w:rsidDel="005B09E0">
          <w:rPr>
            <w:rFonts w:eastAsiaTheme="minorEastAsia"/>
          </w:rPr>
          <w:delText xml:space="preserve">estimate obtained </w:delText>
        </w:r>
        <w:r w:rsidR="00804D07" w:rsidRPr="009D0311" w:rsidDel="005B09E0">
          <w:rPr>
            <w:rFonts w:eastAsiaTheme="minorEastAsia"/>
          </w:rPr>
          <w:delText>when heterogeneous transmission is taken into account</w:delText>
        </w:r>
        <w:r w:rsidR="00CD217A" w:rsidRPr="009D0311" w:rsidDel="005B09E0">
          <w:rPr>
            <w:rFonts w:eastAsiaTheme="minorEastAsia"/>
          </w:rPr>
          <w:delText xml:space="preserve"> (</w:delText>
        </w:r>
        <w:r w:rsidR="00577C24" w:rsidRPr="009D0311" w:rsidDel="005B09E0">
          <w:rPr>
            <w:rFonts w:eastAsiaTheme="minorEastAsia"/>
          </w:rPr>
          <w:fldChar w:fldCharType="begin"/>
        </w:r>
        <w:r w:rsidR="00577C24" w:rsidRPr="009D0311" w:rsidDel="005B09E0">
          <w:rPr>
            <w:rFonts w:eastAsiaTheme="minorEastAsia"/>
          </w:rPr>
          <w:delInstrText xml:space="preserve"> REF _Ref62223601 \h </w:delInstrText>
        </w:r>
        <w:r w:rsidR="00577C24" w:rsidRPr="009D0311" w:rsidDel="005B09E0">
          <w:rPr>
            <w:rFonts w:eastAsiaTheme="minorEastAsia"/>
          </w:rPr>
        </w:r>
        <w:r w:rsidR="00577C24" w:rsidRPr="009D0311" w:rsidDel="005B09E0">
          <w:rPr>
            <w:rFonts w:eastAsiaTheme="minorEastAsia"/>
          </w:rPr>
          <w:fldChar w:fldCharType="separate"/>
        </w:r>
        <w:r w:rsidR="00C41B0C" w:rsidRPr="009D0311" w:rsidDel="005B09E0">
          <w:delText xml:space="preserve">Equation </w:delText>
        </w:r>
        <w:r w:rsidR="00C41B0C" w:rsidDel="005B09E0">
          <w:rPr>
            <w:noProof/>
          </w:rPr>
          <w:delText>6</w:delText>
        </w:r>
        <w:r w:rsidR="00577C24" w:rsidRPr="009D0311" w:rsidDel="005B09E0">
          <w:rPr>
            <w:rFonts w:eastAsiaTheme="minorEastAsia"/>
          </w:rPr>
          <w:fldChar w:fldCharType="end"/>
        </w:r>
        <w:r w:rsidR="00577C24" w:rsidRPr="009D0311" w:rsidDel="005B09E0">
          <w:rPr>
            <w:rFonts w:eastAsiaTheme="minorEastAsia"/>
          </w:rPr>
          <w:delText>).</w:delText>
        </w:r>
        <w:r w:rsidR="00804D07" w:rsidRPr="009D0311" w:rsidDel="005B09E0">
          <w:rPr>
            <w:rFonts w:eastAsiaTheme="minorEastAsia"/>
          </w:rPr>
          <w:delText xml:space="preserve"> </w:delText>
        </w:r>
      </w:del>
      <w:r w:rsidR="00D753AD" w:rsidRPr="009D0311">
        <w:rPr>
          <w:rFonts w:eastAsiaTheme="minorEastAsia"/>
        </w:rPr>
        <w:t xml:space="preserve">The deterministic formulation above means </w:t>
      </w:r>
      <w:r w:rsidR="004E1D26" w:rsidRPr="009D0311">
        <w:rPr>
          <w:rFonts w:eastAsiaTheme="minorEastAsia"/>
        </w:rPr>
        <w:t xml:space="preserve">we only consider the central estimates. </w:t>
      </w:r>
      <w:proofErr w:type="gramStart"/>
      <w:r w:rsidR="004E1D26" w:rsidRPr="009D0311">
        <w:rPr>
          <w:rFonts w:eastAsiaTheme="minorEastAsia"/>
        </w:rPr>
        <w:t>In reality, there</w:t>
      </w:r>
      <w:proofErr w:type="gramEnd"/>
      <w:r w:rsidR="004E1D26" w:rsidRPr="009D0311">
        <w:rPr>
          <w:rFonts w:eastAsiaTheme="minorEastAsia"/>
        </w:rPr>
        <w:t xml:space="preserve"> is stochastic variation that can be accounted for using a Poisson or negative binomial offspring distribution. In the applications we present in this paper we have used EpiEstim to capture this confidence interval, which uses a Poisson distributed offspring distribution (see below).</w:t>
      </w:r>
    </w:p>
    <w:p w14:paraId="41180443" w14:textId="3ABE18F4" w:rsidR="005B09E0" w:rsidRDefault="005B09E0" w:rsidP="00F344DF">
      <w:pPr>
        <w:jc w:val="both"/>
        <w:rPr>
          <w:ins w:id="223" w:author="Green, Will" w:date="2021-09-01T20:30:00Z"/>
          <w:rFonts w:eastAsiaTheme="minorEastAsia"/>
          <w:i/>
          <w:iCs/>
        </w:rPr>
      </w:pPr>
      <w:ins w:id="224" w:author="Green, Will" w:date="2021-09-01T18:53:00Z">
        <w:r>
          <w:rPr>
            <w:rFonts w:eastAsiaTheme="minorEastAsia"/>
            <w:i/>
            <w:iCs/>
          </w:rPr>
          <w:t>Mathematical treatment of heterogeneity</w:t>
        </w:r>
      </w:ins>
    </w:p>
    <w:p w14:paraId="2D2FC3BE" w14:textId="77777777" w:rsidR="00E85823" w:rsidRDefault="00E85823" w:rsidP="00E85823">
      <w:pPr>
        <w:jc w:val="both"/>
        <w:rPr>
          <w:ins w:id="225" w:author="Green, Will" w:date="2021-09-01T20:30:00Z"/>
          <w:rFonts w:eastAsiaTheme="minorEastAsia"/>
        </w:rPr>
      </w:pPr>
      <w:ins w:id="226" w:author="Green, Will" w:date="2021-09-01T20:30:00Z">
        <w:r w:rsidRPr="00F2338C">
          <w:rPr>
            <w:rFonts w:eastAsiaTheme="minorEastAsia"/>
          </w:rPr>
          <w:t>In what follows, we will sometimes refer to heterogeneity in the generation</w:t>
        </w:r>
        <w:r>
          <w:rPr>
            <w:rFonts w:eastAsiaTheme="minorEastAsia"/>
          </w:rPr>
          <w:t xml:space="preserve"> time distribution, and sometimes refer to heterogeneity in the transmissibility profile. </w:t>
        </w:r>
      </w:ins>
    </w:p>
    <w:p w14:paraId="1C751170" w14:textId="0005B655" w:rsidR="00E85823" w:rsidRPr="00F2338C" w:rsidRDefault="00E85823" w:rsidP="00E85823">
      <w:pPr>
        <w:jc w:val="both"/>
        <w:rPr>
          <w:ins w:id="227" w:author="Green, Will" w:date="2021-09-01T20:30:00Z"/>
          <w:rFonts w:eastAsiaTheme="minorEastAsia" w:cstheme="minorHAnsi"/>
        </w:rPr>
      </w:pPr>
      <w:ins w:id="228" w:author="Green, Will" w:date="2021-09-01T20:30:00Z">
        <w:r>
          <w:rPr>
            <w:rFonts w:eastAsiaTheme="minorEastAsia"/>
          </w:rPr>
          <w:t xml:space="preserve">We use the same formalism as outlined by Fraser </w:t>
        </w:r>
      </w:ins>
      <w:ins w:id="229" w:author="Green, Will" w:date="2021-09-02T15:20:00Z">
        <w:r w:rsidR="005E1C89">
          <w:rPr>
            <w:rFonts w:eastAsiaTheme="minorEastAsia"/>
          </w:rPr>
          <w:t xml:space="preserve">in </w:t>
        </w:r>
      </w:ins>
      <w:ins w:id="230" w:author="Green, Will" w:date="2021-09-01T20:30:00Z">
        <w:r>
          <w:rPr>
            <w:rFonts w:eastAsiaTheme="minorEastAsia"/>
          </w:rPr>
          <w:fldChar w:fldCharType="begin" w:fldLock="1"/>
        </w:r>
      </w:ins>
      <w:r w:rsidR="001779B3">
        <w:rPr>
          <w:rFonts w:eastAsiaTheme="minorEastAsia"/>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ins w:id="231" w:author="Green, Will" w:date="2021-09-01T20:30:00Z">
        <w:r>
          <w:rPr>
            <w:rFonts w:eastAsiaTheme="minorEastAsia"/>
          </w:rPr>
          <w:fldChar w:fldCharType="separate"/>
        </w:r>
        <w:r w:rsidRPr="006A0537">
          <w:rPr>
            <w:rFonts w:eastAsiaTheme="minorEastAsia"/>
            <w:noProof/>
          </w:rPr>
          <w:t>(7)</w:t>
        </w:r>
        <w:r>
          <w:rPr>
            <w:rFonts w:eastAsiaTheme="minorEastAsia"/>
          </w:rPr>
          <w:fldChar w:fldCharType="end"/>
        </w:r>
        <w:r>
          <w:rPr>
            <w:rFonts w:eastAsiaTheme="minorEastAsia"/>
          </w:rPr>
          <w:t xml:space="preserve">. In this formalism, the transmissibility is denoted </w:t>
        </w:r>
        <w:proofErr w:type="gramStart"/>
        <w:r>
          <w:rPr>
            <w:rFonts w:eastAsiaTheme="minorEastAsia" w:cstheme="minorHAnsi"/>
          </w:rPr>
          <w:t>β</w:t>
        </w:r>
        <w:r>
          <w:rPr>
            <w:rFonts w:eastAsiaTheme="minorEastAsia"/>
          </w:rPr>
          <w:t>(</w:t>
        </w:r>
        <w:proofErr w:type="gramEnd"/>
        <w:r>
          <w:rPr>
            <w:rFonts w:eastAsiaTheme="minorEastAsia"/>
          </w:rPr>
          <w:t xml:space="preserve">t, </w:t>
        </w:r>
        <w:r>
          <w:rPr>
            <w:rFonts w:eastAsiaTheme="minorEastAsia" w:cstheme="minorHAnsi"/>
          </w:rPr>
          <w:t xml:space="preserve">τ), and is </w:t>
        </w:r>
        <w:r>
          <w:rPr>
            <w:rFonts w:eastAsiaTheme="minorEastAsia"/>
          </w:rPr>
          <w:t xml:space="preserve">a function of time since infection </w:t>
        </w:r>
        <w:r>
          <w:rPr>
            <w:rFonts w:eastAsiaTheme="minorEastAsia" w:cstheme="minorHAnsi"/>
          </w:rPr>
          <w:t>τ</w:t>
        </w:r>
        <w:r>
          <w:rPr>
            <w:rFonts w:eastAsiaTheme="minorEastAsia"/>
          </w:rPr>
          <w:t xml:space="preserve"> and calendar time t. The transmissibility gives the instantaneous rate of onward infections generated by a primary case over the course of an infection. As in </w:t>
        </w:r>
        <w:r>
          <w:rPr>
            <w:rFonts w:eastAsiaTheme="minorEastAsia"/>
          </w:rPr>
          <w:fldChar w:fldCharType="begin" w:fldLock="1"/>
        </w:r>
      </w:ins>
      <w:r w:rsidR="001779B3">
        <w:rPr>
          <w:rFonts w:eastAsiaTheme="minorEastAsia"/>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ins w:id="232" w:author="Green, Will" w:date="2021-09-01T20:30:00Z">
        <w:r>
          <w:rPr>
            <w:rFonts w:eastAsiaTheme="minorEastAsia"/>
          </w:rPr>
          <w:fldChar w:fldCharType="separate"/>
        </w:r>
        <w:r w:rsidRPr="006A0537">
          <w:rPr>
            <w:rFonts w:eastAsiaTheme="minorEastAsia"/>
            <w:noProof/>
          </w:rPr>
          <w:t>(7)</w:t>
        </w:r>
        <w:r>
          <w:rPr>
            <w:rFonts w:eastAsiaTheme="minorEastAsia"/>
          </w:rPr>
          <w:fldChar w:fldCharType="end"/>
        </w:r>
        <w:r>
          <w:rPr>
            <w:rFonts w:eastAsiaTheme="minorEastAsia"/>
          </w:rPr>
          <w:t xml:space="preserve">, we assume </w:t>
        </w:r>
        <w:r>
          <w:rPr>
            <w:rFonts w:eastAsiaTheme="minorEastAsia" w:cstheme="minorHAnsi"/>
          </w:rPr>
          <w:t>β</w:t>
        </w:r>
        <w:r>
          <w:rPr>
            <w:rFonts w:eastAsiaTheme="minorEastAsia"/>
          </w:rPr>
          <w:t xml:space="preserve">(t, </w:t>
        </w:r>
        <w:r>
          <w:rPr>
            <w:rFonts w:eastAsiaTheme="minorEastAsia" w:cstheme="minorHAnsi"/>
          </w:rPr>
          <w:t xml:space="preserve">τ) can be decomposed into two components: the instantaneous reproduction number which depends only on calendar time, </w:t>
        </w:r>
        <w:r w:rsidRPr="00F2338C">
          <w:rPr>
            <w:rFonts w:eastAsiaTheme="minorEastAsia" w:cstheme="minorHAnsi"/>
          </w:rPr>
          <w:t>R(t)</w:t>
        </w:r>
        <w:r>
          <w:rPr>
            <w:rFonts w:eastAsiaTheme="minorEastAsia" w:cstheme="minorHAnsi"/>
          </w:rPr>
          <w:t>, and the generation time distribution which depends only on time since infection ω(τ). Transmissibility will include both the viral shedding rate and the extent of contacts an infected person has over the course of their infection.</w:t>
        </w:r>
      </w:ins>
    </w:p>
    <w:p w14:paraId="29D00A81" w14:textId="44ABFC7A" w:rsidR="00E85823" w:rsidRPr="005B09E0" w:rsidDel="00E85823" w:rsidRDefault="00E85823" w:rsidP="00F344DF">
      <w:pPr>
        <w:jc w:val="both"/>
        <w:rPr>
          <w:del w:id="233" w:author="Green, Will" w:date="2021-09-01T20:30:00Z"/>
          <w:rFonts w:eastAsiaTheme="minorEastAsia"/>
          <w:i/>
          <w:iCs/>
          <w:rPrChange w:id="234" w:author="Green, Will" w:date="2021-09-01T18:53:00Z">
            <w:rPr>
              <w:del w:id="235" w:author="Green, Will" w:date="2021-09-01T20:30:00Z"/>
              <w:rFonts w:eastAsiaTheme="minorEastAsia"/>
            </w:rPr>
          </w:rPrChange>
        </w:rPr>
      </w:pPr>
    </w:p>
    <w:p w14:paraId="50B37180" w14:textId="63899BD5" w:rsidR="00E85823" w:rsidRPr="00E85823" w:rsidRDefault="007D1521" w:rsidP="00301D88">
      <w:pPr>
        <w:jc w:val="both"/>
        <w:rPr>
          <w:rFonts w:eastAsiaTheme="minorEastAsia"/>
          <w:i/>
          <w:iCs/>
          <w:rPrChange w:id="236" w:author="Green, Will" w:date="2021-09-01T20:30:00Z">
            <w:rPr/>
          </w:rPrChange>
        </w:rPr>
      </w:pPr>
      <w:r w:rsidRPr="009D0311">
        <w:rPr>
          <w:rFonts w:eastAsiaTheme="minorEastAsia"/>
        </w:rPr>
        <w:t>We consider</w:t>
      </w:r>
      <w:r w:rsidR="00CD217A" w:rsidRPr="009D0311">
        <w:rPr>
          <w:rFonts w:eastAsiaTheme="minorEastAsia"/>
        </w:rPr>
        <w:t xml:space="preserve"> three scenarios</w:t>
      </w:r>
      <w:r w:rsidR="009D18CF" w:rsidRPr="009D0311">
        <w:rPr>
          <w:rFonts w:eastAsiaTheme="minorEastAsia"/>
        </w:rPr>
        <w:t xml:space="preserve"> </w:t>
      </w:r>
      <w:r w:rsidR="00C75C14" w:rsidRPr="009D0311">
        <w:rPr>
          <w:rFonts w:eastAsiaTheme="minorEastAsia"/>
        </w:rPr>
        <w:t xml:space="preserve">relevant to many infectious diseases, but in particular </w:t>
      </w:r>
      <w:r w:rsidR="009D18CF" w:rsidRPr="009D0311">
        <w:rPr>
          <w:rFonts w:eastAsiaTheme="minorEastAsia"/>
        </w:rPr>
        <w:t>to SARS-Cov-2</w:t>
      </w:r>
      <w:r w:rsidR="00CD217A" w:rsidRPr="009D0311">
        <w:rPr>
          <w:rFonts w:eastAsiaTheme="minorEastAsia"/>
        </w:rPr>
        <w:t xml:space="preserve">: </w:t>
      </w:r>
      <w:r w:rsidR="009D18CF" w:rsidRPr="009D0311">
        <w:rPr>
          <w:rFonts w:eastAsiaTheme="minorEastAsia"/>
        </w:rPr>
        <w:t xml:space="preserve">heterogeneity due to </w:t>
      </w:r>
      <w:r w:rsidR="00031BA8" w:rsidRPr="009D0311">
        <w:rPr>
          <w:rFonts w:eastAsiaTheme="minorEastAsia"/>
        </w:rPr>
        <w:t xml:space="preserve">i) </w:t>
      </w:r>
      <w:r w:rsidR="000919C8" w:rsidRPr="009D0311">
        <w:rPr>
          <w:rFonts w:eastAsiaTheme="minorEastAsia"/>
        </w:rPr>
        <w:t>the isolation of symptomatic cases on symptom onset</w:t>
      </w:r>
      <w:r w:rsidR="007E3ABF" w:rsidRPr="009D0311">
        <w:rPr>
          <w:rFonts w:eastAsiaTheme="minorEastAsia"/>
        </w:rPr>
        <w:t>;</w:t>
      </w:r>
      <w:r w:rsidR="009D18CF" w:rsidRPr="009D0311">
        <w:rPr>
          <w:rFonts w:eastAsiaTheme="minorEastAsia"/>
        </w:rPr>
        <w:t xml:space="preserve"> </w:t>
      </w:r>
      <w:r w:rsidR="00031BA8" w:rsidRPr="009D0311">
        <w:rPr>
          <w:rFonts w:eastAsiaTheme="minorEastAsia"/>
        </w:rPr>
        <w:t>ii)</w:t>
      </w:r>
      <w:r w:rsidR="000919C8" w:rsidRPr="009D0311">
        <w:rPr>
          <w:rFonts w:eastAsiaTheme="minorEastAsia"/>
        </w:rPr>
        <w:t xml:space="preserve"> the presence of asymptomatic carriers</w:t>
      </w:r>
      <w:r w:rsidR="00CD217A" w:rsidRPr="009D0311">
        <w:rPr>
          <w:rFonts w:eastAsiaTheme="minorEastAsia"/>
        </w:rPr>
        <w:t xml:space="preserve">; </w:t>
      </w:r>
      <w:r w:rsidR="00031BA8" w:rsidRPr="009D0311">
        <w:rPr>
          <w:rFonts w:eastAsiaTheme="minorEastAsia"/>
        </w:rPr>
        <w:t>and iii)</w:t>
      </w:r>
      <w:r w:rsidR="009D18CF" w:rsidRPr="009D0311">
        <w:rPr>
          <w:rFonts w:eastAsiaTheme="minorEastAsia"/>
        </w:rPr>
        <w:t xml:space="preserve"> </w:t>
      </w:r>
      <w:r w:rsidR="00CD217A" w:rsidRPr="009D0311">
        <w:rPr>
          <w:rFonts w:eastAsiaTheme="minorEastAsia"/>
        </w:rPr>
        <w:t>differential transmission potential of vaccinated individuals</w:t>
      </w:r>
      <w:r w:rsidR="009D18CF" w:rsidRPr="009D0311">
        <w:rPr>
          <w:rFonts w:eastAsiaTheme="minorEastAsia"/>
        </w:rPr>
        <w:t>, which will be increasingly important as vaccination is rolled-out</w:t>
      </w:r>
      <w:r w:rsidR="00CD217A" w:rsidRPr="009D0311">
        <w:rPr>
          <w:rFonts w:eastAsiaTheme="minorEastAsia"/>
        </w:rPr>
        <w:t xml:space="preserve">. </w:t>
      </w:r>
      <w:del w:id="237" w:author="Green, Will" w:date="2021-09-01T18:54:00Z">
        <w:r w:rsidR="00804D07" w:rsidRPr="009D0311" w:rsidDel="005B09E0">
          <w:rPr>
            <w:rFonts w:eastAsiaTheme="minorEastAsia"/>
          </w:rPr>
          <w:delText xml:space="preserve">For each scenario we assume the baseline generation time distribution </w:delText>
        </w:r>
        <w:r w:rsidR="00ED5D67" w:rsidRPr="009D0311" w:rsidDel="005B09E0">
          <w:rPr>
            <w:rFonts w:eastAsiaTheme="minorEastAsia"/>
          </w:rPr>
          <w:delText xml:space="preserve">is given by </w:delText>
        </w:r>
        <w:r w:rsidR="00804D07" w:rsidRPr="009D0311" w:rsidDel="005B09E0">
          <w:rPr>
            <w:rFonts w:eastAsiaTheme="minorEastAsia"/>
          </w:rPr>
          <w:delText xml:space="preserve">that of </w:delText>
        </w:r>
        <w:r w:rsidR="0001277B" w:rsidRPr="009D0311" w:rsidDel="005B09E0">
          <w:rPr>
            <w:rFonts w:eastAsiaTheme="minorEastAsia"/>
          </w:rPr>
          <w:delText xml:space="preserve">the “reference” </w:delText>
        </w:r>
        <w:r w:rsidR="00825C7D" w:rsidRPr="009D0311" w:rsidDel="005B09E0">
          <w:rPr>
            <w:rFonts w:eastAsiaTheme="minorEastAsia"/>
          </w:rPr>
          <w:delText>group</w:delText>
        </w:r>
        <w:r w:rsidR="0001277B" w:rsidRPr="009D0311" w:rsidDel="005B09E0">
          <w:rPr>
            <w:rFonts w:eastAsiaTheme="minorEastAsia"/>
          </w:rPr>
          <w:delText xml:space="preserve"> i.e. </w:delText>
        </w:r>
        <w:r w:rsidR="000919C8" w:rsidRPr="009D0311" w:rsidDel="005B09E0">
          <w:rPr>
            <w:rFonts w:eastAsiaTheme="minorEastAsia"/>
          </w:rPr>
          <w:delText xml:space="preserve">non-isolating, </w:delText>
        </w:r>
        <w:r w:rsidR="00804D07" w:rsidRPr="009D0311" w:rsidDel="005B09E0">
          <w:rPr>
            <w:rFonts w:eastAsiaTheme="minorEastAsia"/>
          </w:rPr>
          <w:delText>symptomatic</w:delText>
        </w:r>
        <w:r w:rsidR="0001277B" w:rsidRPr="009D0311" w:rsidDel="005B09E0">
          <w:rPr>
            <w:rFonts w:eastAsiaTheme="minorEastAsia"/>
          </w:rPr>
          <w:delText>, and non</w:delText>
        </w:r>
        <w:r w:rsidR="009B13AC" w:rsidRPr="009D0311" w:rsidDel="005B09E0">
          <w:rPr>
            <w:rFonts w:eastAsiaTheme="minorEastAsia"/>
          </w:rPr>
          <w:delText>-</w:delText>
        </w:r>
        <w:r w:rsidR="0001277B" w:rsidRPr="009D0311" w:rsidDel="005B09E0">
          <w:rPr>
            <w:rFonts w:eastAsiaTheme="minorEastAsia"/>
          </w:rPr>
          <w:delText>vaccinated</w:delText>
        </w:r>
        <w:r w:rsidR="00804D07" w:rsidRPr="009D0311" w:rsidDel="005B09E0">
          <w:rPr>
            <w:rFonts w:eastAsiaTheme="minorEastAsia"/>
          </w:rPr>
          <w:delText xml:space="preserve"> </w:delText>
        </w:r>
        <w:r w:rsidR="009A2F9C" w:rsidRPr="009D0311" w:rsidDel="005B09E0">
          <w:rPr>
            <w:rFonts w:eastAsiaTheme="minorEastAsia"/>
          </w:rPr>
          <w:delText>individuals</w:delText>
        </w:r>
        <w:r w:rsidR="00804D07" w:rsidRPr="009D0311" w:rsidDel="005B09E0">
          <w:rPr>
            <w:rFonts w:eastAsiaTheme="minorEastAsia"/>
          </w:rPr>
          <w:delText>.</w:delText>
        </w:r>
        <w:r w:rsidR="007E3ABF" w:rsidRPr="009D0311" w:rsidDel="005B09E0">
          <w:rPr>
            <w:rFonts w:eastAsiaTheme="minorEastAsia"/>
          </w:rPr>
          <w:delText xml:space="preserve"> </w:delText>
        </w:r>
      </w:del>
      <w:ins w:id="238" w:author="Green, Will" w:date="2021-09-01T19:08:00Z">
        <w:r w:rsidR="006A0537">
          <w:rPr>
            <w:rFonts w:eastAsiaTheme="minorEastAsia"/>
          </w:rPr>
          <w:t xml:space="preserve">In all cases, </w:t>
        </w:r>
      </w:ins>
      <w:del w:id="239" w:author="Green, Will" w:date="2021-09-01T19:08:00Z">
        <w:r w:rsidR="007E3ABF" w:rsidRPr="009D0311" w:rsidDel="006A0537">
          <w:rPr>
            <w:rFonts w:eastAsiaTheme="minorEastAsia"/>
          </w:rPr>
          <w:delText>W</w:delText>
        </w:r>
      </w:del>
      <w:ins w:id="240" w:author="Green, Will" w:date="2021-09-01T19:08:00Z">
        <w:r w:rsidR="006A0537">
          <w:rPr>
            <w:rFonts w:eastAsiaTheme="minorEastAsia"/>
          </w:rPr>
          <w:t>w</w:t>
        </w:r>
      </w:ins>
      <w:r w:rsidR="00804D07" w:rsidRPr="009D0311">
        <w:rPr>
          <w:rFonts w:eastAsiaTheme="minorEastAsia"/>
        </w:rPr>
        <w:t>e consider epidemic growth rates of -0.3, -0.15, 0, 0.15, 0.3</w:t>
      </w:r>
      <w:r w:rsidR="009B13AC" w:rsidRPr="009D0311">
        <w:rPr>
          <w:rFonts w:eastAsiaTheme="minorEastAsia"/>
        </w:rPr>
        <w:t xml:space="preserve"> day</w:t>
      </w:r>
      <w:r w:rsidR="009B13AC" w:rsidRPr="009D0311">
        <w:rPr>
          <w:rFonts w:eastAsiaTheme="minorEastAsia"/>
          <w:vertAlign w:val="superscript"/>
        </w:rPr>
        <w:t>-1</w:t>
      </w:r>
      <w:r w:rsidR="00AD5652" w:rsidRPr="009D0311">
        <w:rPr>
          <w:rFonts w:eastAsiaTheme="minorEastAsia"/>
        </w:rPr>
        <w:t xml:space="preserve"> which </w:t>
      </w:r>
      <w:r w:rsidR="00E40E5B" w:rsidRPr="009D0311">
        <w:rPr>
          <w:rFonts w:eastAsiaTheme="minorEastAsia"/>
        </w:rPr>
        <w:t>correspond</w:t>
      </w:r>
      <w:r w:rsidR="00AD5652" w:rsidRPr="009D0311">
        <w:rPr>
          <w:rFonts w:eastAsiaTheme="minorEastAsia"/>
        </w:rPr>
        <w:t xml:space="preserve"> to</w:t>
      </w:r>
      <w:r w:rsidR="00E40E5B" w:rsidRPr="009D0311">
        <w:rPr>
          <w:rFonts w:eastAsiaTheme="minorEastAsia"/>
        </w:rPr>
        <w:t xml:space="preserve"> </w:t>
      </w:r>
      <w:del w:id="241" w:author="Green, Will" w:date="2021-09-01T19:08:00Z">
        <w:r w:rsidR="00E40E5B" w:rsidRPr="009D0311" w:rsidDel="006A0537">
          <w:rPr>
            <w:rFonts w:eastAsiaTheme="minorEastAsia"/>
          </w:rPr>
          <w:delText xml:space="preserve">doubling </w:delText>
        </w:r>
      </w:del>
      <w:ins w:id="242" w:author="Green, Will" w:date="2021-09-01T19:08:00Z">
        <w:r w:rsidR="006A0537">
          <w:rPr>
            <w:rFonts w:eastAsiaTheme="minorEastAsia"/>
          </w:rPr>
          <w:t xml:space="preserve">halving </w:t>
        </w:r>
      </w:ins>
      <w:r w:rsidR="00E40E5B" w:rsidRPr="009D0311">
        <w:rPr>
          <w:rFonts w:eastAsiaTheme="minorEastAsia"/>
        </w:rPr>
        <w:t xml:space="preserve">times </w:t>
      </w:r>
      <w:r w:rsidR="00AD5652" w:rsidRPr="009D0311">
        <w:rPr>
          <w:rFonts w:eastAsiaTheme="minorEastAsia"/>
        </w:rPr>
        <w:t xml:space="preserve">of </w:t>
      </w:r>
      <w:del w:id="243" w:author="Green, Will" w:date="2021-09-01T19:08:00Z">
        <w:r w:rsidR="00E26039" w:rsidRPr="009D0311" w:rsidDel="006A0537">
          <w:rPr>
            <w:rFonts w:eastAsiaTheme="minorEastAsia"/>
          </w:rPr>
          <w:delText>-</w:delText>
        </w:r>
      </w:del>
      <w:r w:rsidR="00E40E5B" w:rsidRPr="009D0311">
        <w:rPr>
          <w:rFonts w:eastAsiaTheme="minorEastAsia"/>
        </w:rPr>
        <w:t>2.3 days</w:t>
      </w:r>
      <w:ins w:id="244" w:author="Green, Will" w:date="2021-09-01T19:09:00Z">
        <w:r w:rsidR="006A0537">
          <w:rPr>
            <w:rFonts w:eastAsiaTheme="minorEastAsia"/>
          </w:rPr>
          <w:t xml:space="preserve"> and</w:t>
        </w:r>
      </w:ins>
      <w:del w:id="245" w:author="Green, Will" w:date="2021-09-01T19:09:00Z">
        <w:r w:rsidR="00E40E5B" w:rsidRPr="009D0311" w:rsidDel="006A0537">
          <w:rPr>
            <w:rFonts w:eastAsiaTheme="minorEastAsia"/>
          </w:rPr>
          <w:delText>,</w:delText>
        </w:r>
      </w:del>
      <w:r w:rsidR="00E40E5B" w:rsidRPr="009D0311">
        <w:rPr>
          <w:rFonts w:eastAsiaTheme="minorEastAsia"/>
        </w:rPr>
        <w:t xml:space="preserve"> </w:t>
      </w:r>
      <w:del w:id="246" w:author="Green, Will" w:date="2021-09-01T20:10:00Z">
        <w:r w:rsidR="00E40E5B" w:rsidRPr="009D0311" w:rsidDel="00EC7229">
          <w:rPr>
            <w:rFonts w:eastAsiaTheme="minorEastAsia"/>
          </w:rPr>
          <w:delText>-</w:delText>
        </w:r>
      </w:del>
      <w:r w:rsidR="00E40E5B" w:rsidRPr="009D0311">
        <w:rPr>
          <w:rFonts w:eastAsiaTheme="minorEastAsia"/>
        </w:rPr>
        <w:t xml:space="preserve">4.6 days, steady </w:t>
      </w:r>
      <w:proofErr w:type="gramStart"/>
      <w:r w:rsidR="00E40E5B" w:rsidRPr="009D0311">
        <w:rPr>
          <w:rFonts w:eastAsiaTheme="minorEastAsia"/>
        </w:rPr>
        <w:t>state</w:t>
      </w:r>
      <w:proofErr w:type="gramEnd"/>
      <w:ins w:id="247" w:author="Green, Will" w:date="2021-09-01T19:09:00Z">
        <w:r w:rsidR="006A0537">
          <w:rPr>
            <w:rFonts w:eastAsiaTheme="minorEastAsia"/>
          </w:rPr>
          <w:t xml:space="preserve"> and doubling times of </w:t>
        </w:r>
      </w:ins>
      <w:del w:id="248" w:author="Green, Will" w:date="2021-09-01T19:09:00Z">
        <w:r w:rsidR="00E40E5B" w:rsidRPr="009D0311" w:rsidDel="006A0537">
          <w:rPr>
            <w:rFonts w:eastAsiaTheme="minorEastAsia"/>
          </w:rPr>
          <w:delText xml:space="preserve">, </w:delText>
        </w:r>
      </w:del>
      <w:r w:rsidR="00E40E5B" w:rsidRPr="009D0311">
        <w:rPr>
          <w:rFonts w:eastAsiaTheme="minorEastAsia"/>
        </w:rPr>
        <w:t>4.6 days and 2.3 days</w:t>
      </w:r>
      <w:r w:rsidR="00AD5652" w:rsidRPr="009D0311">
        <w:rPr>
          <w:rFonts w:eastAsiaTheme="minorEastAsia"/>
        </w:rPr>
        <w:t xml:space="preserve"> respectively</w:t>
      </w:r>
      <w:del w:id="249" w:author="Green, Will" w:date="2021-09-01T19:09:00Z">
        <w:r w:rsidR="00E26039" w:rsidRPr="009D0311" w:rsidDel="006A0537">
          <w:rPr>
            <w:rStyle w:val="FootnoteReference"/>
            <w:rFonts w:eastAsiaTheme="minorEastAsia"/>
          </w:rPr>
          <w:footnoteReference w:id="2"/>
        </w:r>
      </w:del>
      <w:r w:rsidR="00E40E5B" w:rsidRPr="009D0311">
        <w:rPr>
          <w:rFonts w:eastAsiaTheme="minorEastAsia"/>
        </w:rPr>
        <w:t>. We consider</w:t>
      </w:r>
      <w:r w:rsidR="00804D07" w:rsidRPr="009D0311">
        <w:rPr>
          <w:rFonts w:eastAsiaTheme="minorEastAsia"/>
        </w:rPr>
        <w:t xml:space="preserve"> </w:t>
      </w:r>
      <w:del w:id="252" w:author="Green, Will" w:date="2021-09-01T19:30:00Z">
        <w:r w:rsidR="007E1C9D" w:rsidRPr="009D0311" w:rsidDel="00E738E3">
          <w:rPr>
            <w:rFonts w:eastAsiaTheme="minorEastAsia"/>
          </w:rPr>
          <w:delText>“</w:delText>
        </w:r>
      </w:del>
      <w:r w:rsidR="007E1C9D" w:rsidRPr="009D0311">
        <w:rPr>
          <w:rFonts w:eastAsiaTheme="minorEastAsia"/>
        </w:rPr>
        <w:t>reference</w:t>
      </w:r>
      <w:del w:id="253" w:author="Green, Will" w:date="2021-09-01T19:30:00Z">
        <w:r w:rsidR="007E1C9D" w:rsidRPr="009D0311" w:rsidDel="00E738E3">
          <w:rPr>
            <w:rFonts w:eastAsiaTheme="minorEastAsia"/>
          </w:rPr>
          <w:delText>”</w:delText>
        </w:r>
      </w:del>
      <w:r w:rsidR="007E1C9D" w:rsidRPr="009D0311">
        <w:rPr>
          <w:rFonts w:eastAsiaTheme="minorEastAsia"/>
        </w:rPr>
        <w:t xml:space="preserve"> </w:t>
      </w:r>
      <w:r w:rsidR="00825C7D" w:rsidRPr="009D0311">
        <w:rPr>
          <w:rFonts w:eastAsiaTheme="minorEastAsia"/>
        </w:rPr>
        <w:t xml:space="preserve">group </w:t>
      </w:r>
      <w:r w:rsidR="00804D07" w:rsidRPr="009D0311">
        <w:rPr>
          <w:rFonts w:eastAsiaTheme="minorEastAsia"/>
        </w:rPr>
        <w:t xml:space="preserve">sizes </w:t>
      </w:r>
      <w:r w:rsidR="007E1C9D" w:rsidRPr="009D0311">
        <w:rPr>
          <w:rFonts w:eastAsiaTheme="minorEastAsia"/>
        </w:rPr>
        <w:t xml:space="preserve">corresponding to </w:t>
      </w:r>
      <w:r w:rsidR="00804D07" w:rsidRPr="009D0311">
        <w:rPr>
          <w:rFonts w:eastAsiaTheme="minorEastAsia"/>
        </w:rPr>
        <w:t>20%</w:t>
      </w:r>
      <w:r w:rsidR="009B13AC" w:rsidRPr="009D0311">
        <w:rPr>
          <w:rFonts w:eastAsiaTheme="minorEastAsia"/>
        </w:rPr>
        <w:t>,</w:t>
      </w:r>
      <w:r w:rsidR="00804D07" w:rsidRPr="009D0311">
        <w:rPr>
          <w:rFonts w:eastAsiaTheme="minorEastAsia"/>
        </w:rPr>
        <w:t xml:space="preserve"> </w:t>
      </w:r>
      <w:r w:rsidR="009B13AC" w:rsidRPr="009D0311">
        <w:rPr>
          <w:rFonts w:eastAsiaTheme="minorEastAsia"/>
        </w:rPr>
        <w:t xml:space="preserve">50% </w:t>
      </w:r>
      <w:r w:rsidR="00804D07" w:rsidRPr="009D0311">
        <w:rPr>
          <w:rFonts w:eastAsiaTheme="minorEastAsia"/>
        </w:rPr>
        <w:t>and 80%</w:t>
      </w:r>
      <w:r w:rsidR="007E1C9D" w:rsidRPr="009D0311">
        <w:rPr>
          <w:rFonts w:eastAsiaTheme="minorEastAsia"/>
        </w:rPr>
        <w:t xml:space="preserve"> of the total population</w:t>
      </w:r>
      <w:r w:rsidR="00804D07" w:rsidRPr="009D0311">
        <w:rPr>
          <w:rFonts w:eastAsiaTheme="minorEastAsia"/>
        </w:rPr>
        <w:t xml:space="preserve">. </w:t>
      </w:r>
      <w:ins w:id="254" w:author="Green, Will" w:date="2021-09-01T19:35:00Z">
        <w:r w:rsidR="00343E40" w:rsidRPr="009D0311">
          <w:rPr>
            <w:rFonts w:eastAsiaTheme="minorEastAsia"/>
          </w:rPr>
          <w:t xml:space="preserve">In </w:t>
        </w:r>
        <w:r w:rsidR="00343E40">
          <w:rPr>
            <w:rFonts w:eastAsiaTheme="minorEastAsia"/>
          </w:rPr>
          <w:t xml:space="preserve">(i) and (ii) </w:t>
        </w:r>
        <w:r w:rsidR="00343E40" w:rsidRPr="009D0311">
          <w:rPr>
            <w:rFonts w:eastAsiaTheme="minorEastAsia"/>
          </w:rPr>
          <w:t>we assume homogeneous mixing between groups</w:t>
        </w:r>
        <w:r w:rsidR="00343E40">
          <w:rPr>
            <w:rFonts w:eastAsiaTheme="minorEastAsia"/>
          </w:rPr>
          <w:t>, while in (iii) we allow for assortativity in mixing.</w:t>
        </w:r>
      </w:ins>
      <w:ins w:id="255" w:author="Green, Will" w:date="2021-09-03T14:44:00Z">
        <w:r w:rsidR="00A07300">
          <w:rPr>
            <w:rFonts w:eastAsiaTheme="minorEastAsia"/>
          </w:rPr>
          <w:t xml:space="preserve"> In all scenarios, we assume the </w:t>
        </w:r>
      </w:ins>
      <w:ins w:id="256" w:author="Green, Will" w:date="2021-09-03T14:45:00Z">
        <w:r w:rsidR="00A07300">
          <w:rPr>
            <w:rFonts w:eastAsiaTheme="minorEastAsia"/>
          </w:rPr>
          <w:t>incidence of infection is known</w:t>
        </w:r>
      </w:ins>
      <w:ins w:id="257" w:author="Green, Will" w:date="2021-09-03T14:46:00Z">
        <w:r w:rsidR="009D25A7">
          <w:rPr>
            <w:rFonts w:eastAsiaTheme="minorEastAsia"/>
          </w:rPr>
          <w:t xml:space="preserve"> accurately, with no reporting delays in the days prior, which would enable calculation of the epidemic growth rate.  We also assume the generation time distribution is well </w:t>
        </w:r>
        <w:proofErr w:type="spellStart"/>
        <w:r w:rsidR="009D25A7">
          <w:rPr>
            <w:rFonts w:eastAsiaTheme="minorEastAsia"/>
          </w:rPr>
          <w:t>charachterised</w:t>
        </w:r>
        <w:proofErr w:type="spellEnd"/>
        <w:r w:rsidR="009D25A7">
          <w:rPr>
            <w:rFonts w:eastAsiaTheme="minorEastAsia"/>
          </w:rPr>
          <w:t xml:space="preserve"> for the reference group. </w:t>
        </w:r>
      </w:ins>
    </w:p>
    <w:p w14:paraId="4207B701" w14:textId="35F6E7B7" w:rsidR="006A0537" w:rsidRDefault="00804D07" w:rsidP="00F344DF">
      <w:pPr>
        <w:jc w:val="both"/>
        <w:rPr>
          <w:ins w:id="258" w:author="Green, Will" w:date="2021-09-01T19:24:00Z"/>
          <w:rFonts w:eastAsiaTheme="minorEastAsia"/>
        </w:rPr>
      </w:pPr>
      <w:r w:rsidRPr="009D0311">
        <w:rPr>
          <w:rFonts w:eastAsiaTheme="minorEastAsia"/>
        </w:rPr>
        <w:t xml:space="preserve">For </w:t>
      </w:r>
      <w:r w:rsidR="000919C8" w:rsidRPr="009D0311">
        <w:rPr>
          <w:rFonts w:eastAsiaTheme="minorEastAsia"/>
        </w:rPr>
        <w:t xml:space="preserve">isolating vs non-isolating cases we </w:t>
      </w:r>
      <w:ins w:id="259" w:author="Green, Will" w:date="2021-09-01T19:13:00Z">
        <w:r w:rsidR="005C2AD8">
          <w:rPr>
            <w:rFonts w:eastAsiaTheme="minorEastAsia"/>
          </w:rPr>
          <w:t xml:space="preserve">assume isolation </w:t>
        </w:r>
      </w:ins>
      <w:ins w:id="260" w:author="Green, Will" w:date="2021-09-01T19:14:00Z">
        <w:r w:rsidR="005C2AD8">
          <w:rPr>
            <w:rFonts w:eastAsiaTheme="minorEastAsia"/>
          </w:rPr>
          <w:t xml:space="preserve">reduces and individual’s contact rate to zero such that </w:t>
        </w:r>
      </w:ins>
      <w:del w:id="261" w:author="Green, Will" w:date="2021-09-01T19:14:00Z">
        <w:r w:rsidR="000919C8" w:rsidRPr="009D0311" w:rsidDel="005C2AD8">
          <w:rPr>
            <w:rFonts w:eastAsiaTheme="minorEastAsia"/>
          </w:rPr>
          <w:delText xml:space="preserve">vary the timing of isolation, </w:delText>
        </w:r>
      </w:del>
      <w:ins w:id="262" w:author="Green, Will" w:date="2021-09-01T19:14:00Z">
        <w:r w:rsidR="005C2AD8">
          <w:rPr>
            <w:rFonts w:eastAsiaTheme="minorEastAsia"/>
          </w:rPr>
          <w:t xml:space="preserve">isolation is </w:t>
        </w:r>
      </w:ins>
      <w:r w:rsidR="00592F61" w:rsidRPr="009D0311">
        <w:rPr>
          <w:rFonts w:eastAsiaTheme="minorEastAsia"/>
        </w:rPr>
        <w:t>modelled</w:t>
      </w:r>
      <w:r w:rsidR="000919C8" w:rsidRPr="009D0311">
        <w:rPr>
          <w:rFonts w:eastAsiaTheme="minorEastAsia"/>
        </w:rPr>
        <w:t xml:space="preserve"> as truncation of the </w:t>
      </w:r>
      <w:del w:id="263" w:author="Green, Will" w:date="2021-09-01T18:58:00Z">
        <w:r w:rsidR="000919C8" w:rsidRPr="009D0311" w:rsidDel="005B09E0">
          <w:rPr>
            <w:rFonts w:eastAsiaTheme="minorEastAsia"/>
          </w:rPr>
          <w:delText xml:space="preserve">generation time </w:delText>
        </w:r>
      </w:del>
      <w:ins w:id="264" w:author="Green, Will" w:date="2021-09-01T18:58:00Z">
        <w:r w:rsidR="005B09E0">
          <w:rPr>
            <w:rFonts w:eastAsiaTheme="minorEastAsia"/>
          </w:rPr>
          <w:t xml:space="preserve">transmissibility </w:t>
        </w:r>
      </w:ins>
      <w:ins w:id="265" w:author="Green, Will" w:date="2021-09-02T15:21:00Z">
        <w:r w:rsidR="005E1C89">
          <w:rPr>
            <w:rFonts w:eastAsiaTheme="minorEastAsia"/>
          </w:rPr>
          <w:t>profile</w:t>
        </w:r>
      </w:ins>
      <w:ins w:id="266" w:author="Green, Will" w:date="2021-09-01T19:16:00Z">
        <w:r w:rsidR="005C2AD8">
          <w:rPr>
            <w:rFonts w:eastAsiaTheme="minorEastAsia"/>
          </w:rPr>
          <w:t xml:space="preserve"> of the non-isolating group</w:t>
        </w:r>
      </w:ins>
      <w:del w:id="267" w:author="Green, Will" w:date="2021-09-01T19:15:00Z">
        <w:r w:rsidR="000919C8" w:rsidRPr="009D0311" w:rsidDel="005C2AD8">
          <w:rPr>
            <w:rFonts w:eastAsiaTheme="minorEastAsia"/>
          </w:rPr>
          <w:delText>after</w:delText>
        </w:r>
        <w:r w:rsidR="00AD5652" w:rsidRPr="009D0311" w:rsidDel="005C2AD8">
          <w:rPr>
            <w:rFonts w:eastAsiaTheme="minorEastAsia"/>
          </w:rPr>
          <w:delText xml:space="preserve"> a certain amount of </w:delText>
        </w:r>
      </w:del>
      <w:del w:id="268" w:author="Green, Will" w:date="2021-09-01T18:59:00Z">
        <w:r w:rsidR="00AD5652" w:rsidRPr="009D0311" w:rsidDel="005B09E0">
          <w:rPr>
            <w:rFonts w:eastAsiaTheme="minorEastAsia"/>
          </w:rPr>
          <w:delText xml:space="preserve">the generation time distribution </w:delText>
        </w:r>
      </w:del>
      <w:del w:id="269" w:author="Green, Will" w:date="2021-09-01T19:15:00Z">
        <w:r w:rsidR="00AD5652" w:rsidRPr="009D0311" w:rsidDel="005C2AD8">
          <w:rPr>
            <w:rFonts w:eastAsiaTheme="minorEastAsia"/>
          </w:rPr>
          <w:delText>has passed</w:delText>
        </w:r>
      </w:del>
      <w:r w:rsidR="001C1FF3" w:rsidRPr="009D0311">
        <w:rPr>
          <w:rFonts w:eastAsiaTheme="minorEastAsia"/>
        </w:rPr>
        <w:t xml:space="preserve">. </w:t>
      </w:r>
      <w:ins w:id="270" w:author="Green, Will" w:date="2021-09-01T19:24:00Z">
        <w:r w:rsidR="00E738E3">
          <w:rPr>
            <w:rFonts w:eastAsiaTheme="minorEastAsia"/>
          </w:rPr>
          <w:t>I</w:t>
        </w:r>
      </w:ins>
      <w:ins w:id="271" w:author="Green, Will" w:date="2021-09-01T19:09:00Z">
        <w:r w:rsidR="006A0537">
          <w:rPr>
            <w:rFonts w:eastAsiaTheme="minorEastAsia"/>
          </w:rPr>
          <w:t xml:space="preserve">f the non-isolating population has a </w:t>
        </w:r>
      </w:ins>
      <w:ins w:id="272" w:author="Green, Will" w:date="2021-09-01T19:10:00Z">
        <w:r w:rsidR="006A0537">
          <w:rPr>
            <w:rFonts w:eastAsiaTheme="minorEastAsia"/>
          </w:rPr>
          <w:t xml:space="preserve">transmissibility distribution described by </w:t>
        </w:r>
      </w:ins>
      <m:oMath>
        <m:sSub>
          <m:sSubPr>
            <m:ctrlPr>
              <w:ins w:id="273" w:author="Green, Will" w:date="2021-09-01T19:10:00Z">
                <w:rPr>
                  <w:rFonts w:ascii="Cambria Math" w:eastAsiaTheme="minorEastAsia" w:hAnsi="Cambria Math"/>
                  <w:i/>
                </w:rPr>
              </w:ins>
            </m:ctrlPr>
          </m:sSubPr>
          <m:e>
            <m:r>
              <w:ins w:id="274" w:author="Green, Will" w:date="2021-09-01T19:10:00Z">
                <w:rPr>
                  <w:rFonts w:ascii="Cambria Math" w:eastAsiaTheme="minorEastAsia" w:hAnsi="Cambria Math"/>
                </w:rPr>
                <m:t>β</m:t>
              </w:ins>
            </m:r>
          </m:e>
          <m:sub>
            <m:r>
              <w:ins w:id="275" w:author="Green, Will" w:date="2021-09-01T19:10:00Z">
                <w:rPr>
                  <w:rFonts w:ascii="Cambria Math" w:eastAsiaTheme="minorEastAsia" w:hAnsi="Cambria Math"/>
                </w:rPr>
                <m:t>ref</m:t>
              </w:ins>
            </m:r>
          </m:sub>
        </m:sSub>
        <m:d>
          <m:dPr>
            <m:ctrlPr>
              <w:ins w:id="276" w:author="Green, Will" w:date="2021-09-01T19:10:00Z">
                <w:rPr>
                  <w:rFonts w:ascii="Cambria Math" w:eastAsiaTheme="minorEastAsia" w:hAnsi="Cambria Math"/>
                  <w:i/>
                </w:rPr>
              </w:ins>
            </m:ctrlPr>
          </m:dPr>
          <m:e>
            <m:r>
              <w:ins w:id="277" w:author="Green, Will" w:date="2021-09-01T19:10:00Z">
                <w:rPr>
                  <w:rFonts w:ascii="Cambria Math" w:eastAsiaTheme="minorEastAsia" w:hAnsi="Cambria Math"/>
                </w:rPr>
                <m:t>t, τ</m:t>
              </w:ins>
            </m:r>
          </m:e>
        </m:d>
      </m:oMath>
      <w:ins w:id="278" w:author="Green, Will" w:date="2021-09-01T19:10:00Z">
        <w:r w:rsidR="006A0537">
          <w:rPr>
            <w:rFonts w:eastAsiaTheme="minorEastAsia"/>
          </w:rPr>
          <w:t>,</w:t>
        </w:r>
      </w:ins>
      <w:ins w:id="279" w:author="Green, Will" w:date="2021-09-01T19:15:00Z">
        <w:r w:rsidR="005C2AD8">
          <w:rPr>
            <w:rFonts w:eastAsiaTheme="minorEastAsia"/>
          </w:rPr>
          <w:t xml:space="preserve"> and isolate </w:t>
        </w:r>
      </w:ins>
      <w:ins w:id="280" w:author="Green, Will" w:date="2021-09-01T19:17:00Z">
        <w:r w:rsidR="005C2AD8">
          <w:rPr>
            <w:rFonts w:eastAsiaTheme="minorEastAsia"/>
          </w:rPr>
          <w:t xml:space="preserve">after a proportion q of their onward infectiousness has passed (at </w:t>
        </w:r>
      </w:ins>
      <w:ins w:id="281" w:author="Green, Will" w:date="2021-09-01T19:15:00Z">
        <w:r w:rsidR="005C2AD8">
          <w:rPr>
            <w:rFonts w:eastAsiaTheme="minorEastAsia"/>
          </w:rPr>
          <w:t xml:space="preserve">time </w:t>
        </w:r>
        <w:r w:rsidR="005C2AD8" w:rsidRPr="005C2AD8">
          <w:rPr>
            <w:rFonts w:eastAsiaTheme="minorEastAsia"/>
            <w:i/>
            <w:iCs/>
            <w:rPrChange w:id="282" w:author="Green, Will" w:date="2021-09-01T19:15:00Z">
              <w:rPr>
                <w:rFonts w:eastAsiaTheme="minorEastAsia"/>
              </w:rPr>
            </w:rPrChange>
          </w:rPr>
          <w:t>s</w:t>
        </w:r>
      </w:ins>
      <w:ins w:id="283" w:author="Green, Will" w:date="2021-09-01T19:10:00Z">
        <w:r w:rsidR="006A0537">
          <w:rPr>
            <w:rFonts w:eastAsiaTheme="minorEastAsia"/>
          </w:rPr>
          <w:t xml:space="preserve"> </w:t>
        </w:r>
      </w:ins>
      <w:ins w:id="284" w:author="Green, Will" w:date="2021-09-01T19:15:00Z">
        <w:r w:rsidR="005C2AD8">
          <w:rPr>
            <w:rFonts w:eastAsiaTheme="minorEastAsia"/>
          </w:rPr>
          <w:t>into their infection</w:t>
        </w:r>
      </w:ins>
      <w:ins w:id="285" w:author="Green, Will" w:date="2021-09-01T19:17:00Z">
        <w:r w:rsidR="005C2AD8">
          <w:rPr>
            <w:rFonts w:eastAsiaTheme="minorEastAsia"/>
          </w:rPr>
          <w:t>) the transmissibility function of the non-isolating population is given by</w:t>
        </w:r>
      </w:ins>
      <w:ins w:id="286" w:author="Green, Will" w:date="2021-09-01T19:24:00Z">
        <w:r w:rsidR="00E738E3">
          <w:rPr>
            <w:rFonts w:eastAsiaTheme="minorEastAsia"/>
          </w:rPr>
          <w:t xml:space="preserve"> </w:t>
        </w:r>
        <w:r w:rsidR="00E738E3">
          <w:rPr>
            <w:rFonts w:eastAsiaTheme="minorEastAsia"/>
          </w:rPr>
          <w:fldChar w:fldCharType="begin"/>
        </w:r>
        <w:r w:rsidR="00E738E3">
          <w:rPr>
            <w:rFonts w:eastAsiaTheme="minorEastAsia"/>
          </w:rPr>
          <w:instrText xml:space="preserve"> REF _Ref81416697 \h </w:instrText>
        </w:r>
      </w:ins>
      <w:r w:rsidR="00E738E3">
        <w:rPr>
          <w:rFonts w:eastAsiaTheme="minorEastAsia"/>
        </w:rPr>
      </w:r>
      <w:r w:rsidR="00E738E3">
        <w:rPr>
          <w:rFonts w:eastAsiaTheme="minorEastAsia"/>
        </w:rPr>
        <w:fldChar w:fldCharType="separate"/>
      </w:r>
      <w:ins w:id="287" w:author="Green, Will" w:date="2021-09-01T19:24:00Z">
        <w:r w:rsidR="00E738E3">
          <w:t xml:space="preserve">Equation </w:t>
        </w:r>
        <w:r w:rsidR="00E738E3">
          <w:rPr>
            <w:noProof/>
          </w:rPr>
          <w:t>8</w:t>
        </w:r>
        <w:r w:rsidR="00E738E3">
          <w:rPr>
            <w:rFonts w:eastAsiaTheme="minorEastAsia"/>
          </w:rPr>
          <w:fldChar w:fldCharType="end"/>
        </w:r>
      </w:ins>
      <w:ins w:id="288" w:author="Green, Will" w:date="2021-09-01T19:10:00Z">
        <w:r w:rsidR="006A0537">
          <w:rPr>
            <w:rFonts w:eastAsiaTheme="minorEastAsia"/>
          </w:rPr>
          <w:t>.</w:t>
        </w:r>
      </w:ins>
    </w:p>
    <w:p w14:paraId="615B7D4F" w14:textId="477DB8BA" w:rsidR="00E738E3" w:rsidRDefault="00E738E3">
      <w:pPr>
        <w:pStyle w:val="Caption"/>
        <w:rPr>
          <w:ins w:id="289" w:author="Green, Will" w:date="2021-09-01T19:10:00Z"/>
          <w:rFonts w:eastAsiaTheme="minorEastAsia"/>
        </w:rPr>
        <w:pPrChange w:id="290" w:author="Green, Will" w:date="2021-09-01T19:24:00Z">
          <w:pPr>
            <w:jc w:val="both"/>
          </w:pPr>
        </w:pPrChange>
      </w:pPr>
      <w:bookmarkStart w:id="291" w:name="_Ref81416697"/>
      <w:ins w:id="292" w:author="Green, Will" w:date="2021-09-01T19:24:00Z">
        <w:r>
          <w:t xml:space="preserve">Equation </w:t>
        </w:r>
        <w:r>
          <w:fldChar w:fldCharType="begin"/>
        </w:r>
        <w:r>
          <w:instrText xml:space="preserve"> SEQ Equation \* ARABIC </w:instrText>
        </w:r>
      </w:ins>
      <w:r>
        <w:fldChar w:fldCharType="separate"/>
      </w:r>
      <w:ins w:id="293" w:author="Green, Will" w:date="2021-09-01T20:44:00Z">
        <w:r w:rsidR="00301D88">
          <w:rPr>
            <w:noProof/>
          </w:rPr>
          <w:t>8</w:t>
        </w:r>
      </w:ins>
      <w:ins w:id="294" w:author="Green, Will" w:date="2021-09-01T19:24:00Z">
        <w:r>
          <w:fldChar w:fldCharType="end"/>
        </w:r>
      </w:ins>
      <w:bookmarkEnd w:id="291"/>
    </w:p>
    <w:p w14:paraId="11782CDA" w14:textId="77777777" w:rsidR="00301D88" w:rsidRDefault="0056734C" w:rsidP="00E85823">
      <w:pPr>
        <w:jc w:val="center"/>
        <w:rPr>
          <w:ins w:id="295" w:author="Green, Will" w:date="2021-09-01T20:47:00Z"/>
          <w:rFonts w:eastAsiaTheme="minorEastAsia"/>
        </w:rPr>
      </w:pPr>
      <m:oMath>
        <m:sSub>
          <m:sSubPr>
            <m:ctrlPr>
              <w:ins w:id="296" w:author="Green, Will" w:date="2021-09-01T19:11:00Z">
                <w:rPr>
                  <w:rFonts w:ascii="Cambria Math" w:eastAsiaTheme="minorEastAsia" w:hAnsi="Cambria Math"/>
                  <w:i/>
                </w:rPr>
              </w:ins>
            </m:ctrlPr>
          </m:sSubPr>
          <m:e>
            <m:r>
              <w:ins w:id="297" w:author="Green, Will" w:date="2021-09-01T19:11:00Z">
                <w:rPr>
                  <w:rFonts w:ascii="Cambria Math" w:eastAsiaTheme="minorEastAsia" w:hAnsi="Cambria Math"/>
                </w:rPr>
                <m:t>β</m:t>
              </w:ins>
            </m:r>
          </m:e>
          <m:sub>
            <m:r>
              <w:ins w:id="298" w:author="Green, Will" w:date="2021-09-01T19:11:00Z">
                <w:rPr>
                  <w:rFonts w:ascii="Cambria Math" w:eastAsiaTheme="minorEastAsia" w:hAnsi="Cambria Math"/>
                </w:rPr>
                <m:t>isolating</m:t>
              </w:ins>
            </m:r>
          </m:sub>
        </m:sSub>
        <m:r>
          <w:ins w:id="299" w:author="Green, Will" w:date="2021-09-01T19:11:00Z">
            <w:rPr>
              <w:rFonts w:ascii="Cambria Math" w:eastAsiaTheme="minorEastAsia" w:hAnsi="Cambria Math"/>
            </w:rPr>
            <m:t>=</m:t>
          </w:ins>
        </m:r>
        <m:d>
          <m:dPr>
            <m:begChr m:val="{"/>
            <m:endChr m:val=""/>
            <m:ctrlPr>
              <w:ins w:id="300" w:author="Green, Will" w:date="2021-09-01T19:11:00Z">
                <w:rPr>
                  <w:rFonts w:ascii="Cambria Math" w:eastAsiaTheme="minorEastAsia" w:hAnsi="Cambria Math"/>
                  <w:i/>
                </w:rPr>
              </w:ins>
            </m:ctrlPr>
          </m:dPr>
          <m:e>
            <m:m>
              <m:mPr>
                <m:mcs>
                  <m:mc>
                    <m:mcPr>
                      <m:count m:val="1"/>
                      <m:mcJc m:val="center"/>
                    </m:mcPr>
                  </m:mc>
                </m:mcs>
                <m:ctrlPr>
                  <w:ins w:id="301" w:author="Green, Will" w:date="2021-09-01T19:11:00Z">
                    <w:rPr>
                      <w:rFonts w:ascii="Cambria Math" w:eastAsiaTheme="minorEastAsia" w:hAnsi="Cambria Math"/>
                      <w:i/>
                    </w:rPr>
                  </w:ins>
                </m:ctrlPr>
              </m:mPr>
              <m:mr>
                <m:e>
                  <m:sSub>
                    <m:sSubPr>
                      <m:ctrlPr>
                        <w:ins w:id="302" w:author="Green, Will" w:date="2021-09-01T19:12:00Z">
                          <w:rPr>
                            <w:rFonts w:ascii="Cambria Math" w:eastAsiaTheme="minorEastAsia" w:hAnsi="Cambria Math"/>
                            <w:i/>
                          </w:rPr>
                        </w:ins>
                      </m:ctrlPr>
                    </m:sSubPr>
                    <m:e>
                      <m:r>
                        <w:ins w:id="303" w:author="Green, Will" w:date="2021-09-01T19:12:00Z">
                          <w:rPr>
                            <w:rFonts w:ascii="Cambria Math" w:eastAsiaTheme="minorEastAsia" w:hAnsi="Cambria Math"/>
                          </w:rPr>
                          <m:t>β</m:t>
                        </w:ins>
                      </m:r>
                    </m:e>
                    <m:sub>
                      <m:r>
                        <w:ins w:id="304" w:author="Green, Will" w:date="2021-09-01T19:12:00Z">
                          <w:rPr>
                            <w:rFonts w:ascii="Cambria Math" w:eastAsiaTheme="minorEastAsia" w:hAnsi="Cambria Math"/>
                          </w:rPr>
                          <m:t>ref</m:t>
                        </w:ins>
                      </m:r>
                    </m:sub>
                  </m:sSub>
                  <m:d>
                    <m:dPr>
                      <m:ctrlPr>
                        <w:ins w:id="305" w:author="Green, Will" w:date="2021-09-01T19:12:00Z">
                          <w:rPr>
                            <w:rFonts w:ascii="Cambria Math" w:eastAsiaTheme="minorEastAsia" w:hAnsi="Cambria Math"/>
                            <w:i/>
                          </w:rPr>
                        </w:ins>
                      </m:ctrlPr>
                    </m:dPr>
                    <m:e>
                      <m:r>
                        <w:ins w:id="306" w:author="Green, Will" w:date="2021-09-01T19:12:00Z">
                          <w:rPr>
                            <w:rFonts w:ascii="Cambria Math" w:eastAsiaTheme="minorEastAsia" w:hAnsi="Cambria Math"/>
                          </w:rPr>
                          <m:t>t, τ</m:t>
                        </w:ins>
                      </m:r>
                    </m:e>
                  </m:d>
                </m:e>
              </m:mr>
              <m:mr>
                <m:e>
                  <m:r>
                    <w:ins w:id="307" w:author="Green, Will" w:date="2021-09-01T19:12:00Z">
                      <w:rPr>
                        <w:rFonts w:ascii="Cambria Math" w:eastAsiaTheme="minorEastAsia" w:hAnsi="Cambria Math"/>
                      </w:rPr>
                      <m:t>0</m:t>
                    </w:ins>
                  </m:r>
                </m:e>
              </m:mr>
            </m:m>
          </m:e>
        </m:d>
        <m:r>
          <w:ins w:id="308" w:author="Green, Will" w:date="2021-09-01T19:17:00Z">
            <w:rPr>
              <w:rFonts w:ascii="Cambria Math" w:eastAsiaTheme="minorEastAsia" w:hAnsi="Cambria Math"/>
            </w:rPr>
            <m:t xml:space="preserve">           </m:t>
          </w:ins>
        </m:r>
        <m:m>
          <m:mPr>
            <m:mcs>
              <m:mc>
                <m:mcPr>
                  <m:count m:val="1"/>
                  <m:mcJc m:val="center"/>
                </m:mcPr>
              </m:mc>
            </m:mcs>
            <m:ctrlPr>
              <w:ins w:id="309" w:author="Green, Will" w:date="2021-09-01T19:17:00Z">
                <w:rPr>
                  <w:rFonts w:ascii="Cambria Math" w:eastAsiaTheme="minorEastAsia" w:hAnsi="Cambria Math"/>
                  <w:i/>
                </w:rPr>
              </w:ins>
            </m:ctrlPr>
          </m:mPr>
          <m:mr>
            <m:e>
              <m:r>
                <w:ins w:id="310" w:author="Green, Will" w:date="2021-09-01T19:17:00Z">
                  <w:rPr>
                    <w:rFonts w:ascii="Cambria Math" w:eastAsiaTheme="minorEastAsia" w:hAnsi="Cambria Math"/>
                  </w:rPr>
                  <m:t>t</m:t>
                </w:ins>
              </m:r>
              <m:r>
                <w:ins w:id="311" w:author="Green, Will" w:date="2021-09-01T19:18:00Z">
                  <m:rPr>
                    <m:sty m:val="b"/>
                  </m:rPr>
                  <w:rPr>
                    <w:rFonts w:ascii="Cambria Math" w:hAnsi="Cambria Math" w:cs="Arial"/>
                    <w:color w:val="202124"/>
                    <w:shd w:val="clear" w:color="auto" w:fill="FFFFFF"/>
                  </w:rPr>
                  <m:t>≤</m:t>
                </w:ins>
              </m:r>
              <m:r>
                <w:ins w:id="312" w:author="Green, Will" w:date="2021-09-01T19:17:00Z">
                  <w:rPr>
                    <w:rFonts w:ascii="Cambria Math" w:eastAsiaTheme="minorEastAsia" w:hAnsi="Cambria Math"/>
                  </w:rPr>
                  <m:t>s</m:t>
                </w:ins>
              </m:r>
            </m:e>
          </m:mr>
          <m:mr>
            <m:e>
              <m:r>
                <w:ins w:id="313" w:author="Green, Will" w:date="2021-09-01T19:17:00Z">
                  <w:rPr>
                    <w:rFonts w:ascii="Cambria Math" w:eastAsiaTheme="minorEastAsia" w:hAnsi="Cambria Math"/>
                  </w:rPr>
                  <m:t>t</m:t>
                </w:ins>
              </m:r>
              <m:r>
                <w:ins w:id="314" w:author="Green, Will" w:date="2021-09-01T19:18:00Z">
                  <w:rPr>
                    <w:rFonts w:ascii="Cambria Math" w:eastAsiaTheme="minorEastAsia" w:hAnsi="Cambria Math"/>
                  </w:rPr>
                  <m:t>&gt;</m:t>
                </w:ins>
              </m:r>
              <m:r>
                <w:ins w:id="315" w:author="Green, Will" w:date="2021-09-01T19:17:00Z">
                  <w:rPr>
                    <w:rFonts w:ascii="Cambria Math" w:eastAsiaTheme="minorEastAsia" w:hAnsi="Cambria Math"/>
                  </w:rPr>
                  <m:t>s</m:t>
                </w:ins>
              </m:r>
            </m:e>
          </m:mr>
        </m:m>
      </m:oMath>
      <w:ins w:id="316" w:author="Green, Will" w:date="2021-09-01T19:09:00Z">
        <w:r w:rsidR="006A0537">
          <w:rPr>
            <w:rFonts w:eastAsiaTheme="minorEastAsia"/>
          </w:rPr>
          <w:t xml:space="preserve"> </w:t>
        </w:r>
      </w:ins>
    </w:p>
    <w:p w14:paraId="5DAE7647" w14:textId="630D54B9" w:rsidR="005B09E0" w:rsidRPr="00046D68" w:rsidRDefault="001C1FF3" w:rsidP="00301D88">
      <w:pPr>
        <w:jc w:val="both"/>
        <w:rPr>
          <w:ins w:id="317" w:author="Green, Will" w:date="2021-09-01T18:59:00Z"/>
        </w:rPr>
      </w:pPr>
      <w:del w:id="318" w:author="Green, Will" w:date="2021-09-01T18:59:00Z">
        <w:r w:rsidRPr="00046D68" w:rsidDel="005B09E0">
          <w:delText>We assume isolation proportionately reduces the reproduction number of the isolating group.  For example, if isolation occurs 40% into the generation time distribution of an otherwise non-isolating case, the infectiousness of a non-isolating individual is 40% that of an isolating individual.</w:delText>
        </w:r>
      </w:del>
    </w:p>
    <w:p w14:paraId="2C30E37B" w14:textId="4303775C" w:rsidR="00E85823" w:rsidRDefault="001C1FF3" w:rsidP="00E85823">
      <w:pPr>
        <w:jc w:val="both"/>
        <w:rPr>
          <w:ins w:id="319" w:author="Green, Will" w:date="2021-09-01T20:33:00Z"/>
          <w:rFonts w:eastAsiaTheme="minorEastAsia"/>
        </w:rPr>
      </w:pPr>
      <w:r w:rsidRPr="009D0311">
        <w:rPr>
          <w:rFonts w:eastAsiaTheme="minorEastAsia"/>
        </w:rPr>
        <w:t>F</w:t>
      </w:r>
      <w:r w:rsidR="000919C8" w:rsidRPr="009D0311">
        <w:rPr>
          <w:rFonts w:eastAsiaTheme="minorEastAsia"/>
        </w:rPr>
        <w:t xml:space="preserve">or </w:t>
      </w:r>
      <w:r w:rsidR="00804D07" w:rsidRPr="009D0311">
        <w:rPr>
          <w:rFonts w:eastAsiaTheme="minorEastAsia"/>
        </w:rPr>
        <w:t xml:space="preserve">symptomatic </w:t>
      </w:r>
      <w:r w:rsidR="00526B8A" w:rsidRPr="009D0311">
        <w:rPr>
          <w:rFonts w:eastAsiaTheme="minorEastAsia"/>
        </w:rPr>
        <w:t xml:space="preserve">vs </w:t>
      </w:r>
      <w:r w:rsidR="00804D07" w:rsidRPr="009D0311">
        <w:rPr>
          <w:rFonts w:eastAsiaTheme="minorEastAsia"/>
        </w:rPr>
        <w:t>asymptomatic transmission, we</w:t>
      </w:r>
      <w:ins w:id="320" w:author="Green, Will" w:date="2021-09-01T19:27:00Z">
        <w:r w:rsidR="00E738E3">
          <w:rPr>
            <w:rFonts w:eastAsiaTheme="minorEastAsia"/>
          </w:rPr>
          <w:t xml:space="preserve"> explore the impact of asymptomatic transmitters having half</w:t>
        </w:r>
      </w:ins>
      <w:ins w:id="321" w:author="Green, Will" w:date="2021-09-01T20:35:00Z">
        <w:r w:rsidR="00E85823">
          <w:rPr>
            <w:rFonts w:eastAsiaTheme="minorEastAsia"/>
          </w:rPr>
          <w:t xml:space="preserve"> (</w:t>
        </w:r>
        <w:r w:rsidR="00E85823">
          <w:rPr>
            <w:rFonts w:eastAsiaTheme="minorEastAsia"/>
          </w:rPr>
          <w:fldChar w:fldCharType="begin"/>
        </w:r>
        <w:r w:rsidR="00E85823">
          <w:rPr>
            <w:rFonts w:eastAsiaTheme="minorEastAsia"/>
          </w:rPr>
          <w:instrText xml:space="preserve"> REF _Ref81420951 \h </w:instrText>
        </w:r>
      </w:ins>
      <w:r w:rsidR="00E85823">
        <w:rPr>
          <w:rFonts w:eastAsiaTheme="minorEastAsia"/>
        </w:rPr>
      </w:r>
      <w:r w:rsidR="00E85823">
        <w:rPr>
          <w:rFonts w:eastAsiaTheme="minorEastAsia"/>
        </w:rPr>
        <w:fldChar w:fldCharType="separate"/>
      </w:r>
      <w:ins w:id="322" w:author="Green, Will" w:date="2021-09-01T20:35:00Z">
        <w:r w:rsidR="00E85823">
          <w:t xml:space="preserve">Equation </w:t>
        </w:r>
        <w:r w:rsidR="00E85823">
          <w:rPr>
            <w:noProof/>
          </w:rPr>
          <w:t>9</w:t>
        </w:r>
        <w:r w:rsidR="00E85823">
          <w:rPr>
            <w:rFonts w:eastAsiaTheme="minorEastAsia"/>
          </w:rPr>
          <w:fldChar w:fldCharType="end"/>
        </w:r>
        <w:r w:rsidR="00E85823">
          <w:rPr>
            <w:rFonts w:eastAsiaTheme="minorEastAsia"/>
          </w:rPr>
          <w:t>A)</w:t>
        </w:r>
      </w:ins>
      <w:ins w:id="323" w:author="Green, Will" w:date="2021-09-01T19:27:00Z">
        <w:r w:rsidR="00E738E3">
          <w:rPr>
            <w:rFonts w:eastAsiaTheme="minorEastAsia"/>
          </w:rPr>
          <w:t xml:space="preserve"> and double</w:t>
        </w:r>
      </w:ins>
      <w:ins w:id="324" w:author="Green, Will" w:date="2021-09-01T20:35:00Z">
        <w:r w:rsidR="00E85823">
          <w:rPr>
            <w:rFonts w:eastAsiaTheme="minorEastAsia"/>
          </w:rPr>
          <w:t xml:space="preserve"> (</w:t>
        </w:r>
        <w:r w:rsidR="00E85823">
          <w:rPr>
            <w:rFonts w:eastAsiaTheme="minorEastAsia"/>
          </w:rPr>
          <w:fldChar w:fldCharType="begin"/>
        </w:r>
        <w:r w:rsidR="00E85823">
          <w:rPr>
            <w:rFonts w:eastAsiaTheme="minorEastAsia"/>
          </w:rPr>
          <w:instrText xml:space="preserve"> REF _Ref81420951 \h </w:instrText>
        </w:r>
      </w:ins>
      <w:r w:rsidR="00E85823">
        <w:rPr>
          <w:rFonts w:eastAsiaTheme="minorEastAsia"/>
        </w:rPr>
      </w:r>
      <w:ins w:id="325" w:author="Green, Will" w:date="2021-09-01T20:35:00Z">
        <w:r w:rsidR="00E85823">
          <w:rPr>
            <w:rFonts w:eastAsiaTheme="minorEastAsia"/>
          </w:rPr>
          <w:fldChar w:fldCharType="separate"/>
        </w:r>
        <w:r w:rsidR="00E85823">
          <w:t xml:space="preserve">Equation </w:t>
        </w:r>
        <w:r w:rsidR="00E85823">
          <w:rPr>
            <w:noProof/>
          </w:rPr>
          <w:t>9</w:t>
        </w:r>
        <w:r w:rsidR="00E85823">
          <w:rPr>
            <w:rFonts w:eastAsiaTheme="minorEastAsia"/>
          </w:rPr>
          <w:fldChar w:fldCharType="end"/>
        </w:r>
        <w:r w:rsidR="00E85823">
          <w:rPr>
            <w:rFonts w:eastAsiaTheme="minorEastAsia"/>
          </w:rPr>
          <w:t>B)</w:t>
        </w:r>
      </w:ins>
      <w:ins w:id="326" w:author="Green, Will" w:date="2021-09-01T19:27:00Z">
        <w:r w:rsidR="00E738E3">
          <w:rPr>
            <w:rFonts w:eastAsiaTheme="minorEastAsia"/>
          </w:rPr>
          <w:t xml:space="preserve"> the generation time of the reference group</w:t>
        </w:r>
      </w:ins>
      <w:del w:id="327" w:author="Green, Will" w:date="2021-09-01T20:35:00Z">
        <w:r w:rsidR="00804D07" w:rsidRPr="009D0311" w:rsidDel="00E85823">
          <w:rPr>
            <w:rFonts w:eastAsiaTheme="minorEastAsia"/>
          </w:rPr>
          <w:delText xml:space="preserve"> vary the </w:delText>
        </w:r>
      </w:del>
      <w:del w:id="328" w:author="Green, Will" w:date="2021-09-01T19:26:00Z">
        <w:r w:rsidR="00804D07" w:rsidRPr="009D0311" w:rsidDel="00E738E3">
          <w:rPr>
            <w:rFonts w:eastAsiaTheme="minorEastAsia"/>
          </w:rPr>
          <w:delText xml:space="preserve">contribution of </w:delText>
        </w:r>
        <w:r w:rsidR="009D18CF" w:rsidRPr="009D0311" w:rsidDel="00E738E3">
          <w:rPr>
            <w:rFonts w:eastAsiaTheme="minorEastAsia"/>
          </w:rPr>
          <w:delText>asymptomatic</w:delText>
        </w:r>
        <w:r w:rsidR="00804D07" w:rsidRPr="009D0311" w:rsidDel="00E738E3">
          <w:rPr>
            <w:rFonts w:eastAsiaTheme="minorEastAsia"/>
          </w:rPr>
          <w:delText xml:space="preserve"> </w:delText>
        </w:r>
        <w:r w:rsidR="00526B8A" w:rsidRPr="009D0311" w:rsidDel="00E738E3">
          <w:rPr>
            <w:rFonts w:eastAsiaTheme="minorEastAsia"/>
          </w:rPr>
          <w:delText xml:space="preserve">cases </w:delText>
        </w:r>
        <w:r w:rsidR="00804D07" w:rsidRPr="009D0311" w:rsidDel="00E738E3">
          <w:rPr>
            <w:rFonts w:eastAsiaTheme="minorEastAsia"/>
          </w:rPr>
          <w:delText>to transmission</w:delText>
        </w:r>
      </w:del>
      <w:r w:rsidR="00804D07" w:rsidRPr="009D0311">
        <w:rPr>
          <w:rFonts w:eastAsiaTheme="minorEastAsia"/>
        </w:rPr>
        <w:t>.</w:t>
      </w:r>
      <w:ins w:id="329" w:author="Green, Will" w:date="2021-09-01T20:35:00Z">
        <w:r w:rsidR="00E85823">
          <w:rPr>
            <w:rFonts w:eastAsiaTheme="minorEastAsia"/>
          </w:rPr>
          <w:t xml:space="preserve"> We </w:t>
        </w:r>
      </w:ins>
      <w:ins w:id="330" w:author="Green, Will" w:date="2021-09-01T20:39:00Z">
        <w:r w:rsidR="00301D88">
          <w:rPr>
            <w:rFonts w:eastAsiaTheme="minorEastAsia"/>
          </w:rPr>
          <w:t xml:space="preserve">also explore </w:t>
        </w:r>
      </w:ins>
      <w:ins w:id="331" w:author="Green, Will" w:date="2021-09-01T20:36:00Z">
        <w:r w:rsidR="00E85823">
          <w:rPr>
            <w:rFonts w:eastAsiaTheme="minorEastAsia"/>
          </w:rPr>
          <w:t xml:space="preserve">a continuum of relative infectiousness of asymptomatics from 0 (where </w:t>
        </w:r>
      </w:ins>
      <w:ins w:id="332" w:author="Green, Will" w:date="2021-09-02T12:39:00Z">
        <w:r w:rsidR="00064192">
          <w:rPr>
            <w:rFonts w:eastAsiaTheme="minorEastAsia"/>
          </w:rPr>
          <w:t>only symptomatics are infectious</w:t>
        </w:r>
      </w:ins>
      <w:ins w:id="333" w:author="Green, Will" w:date="2021-09-01T20:36:00Z">
        <w:r w:rsidR="00E85823">
          <w:rPr>
            <w:rFonts w:eastAsiaTheme="minorEastAsia"/>
          </w:rPr>
          <w:t xml:space="preserve">) to </w:t>
        </w:r>
      </w:ins>
      <w:ins w:id="334" w:author="Green, Will" w:date="2021-09-01T20:37:00Z">
        <w:r w:rsidR="00301D88" w:rsidRPr="00301D88">
          <w:rPr>
            <w:rFonts w:eastAsiaTheme="minorEastAsia"/>
          </w:rPr>
          <w:t>∞</w:t>
        </w:r>
        <w:r w:rsidR="00301D88">
          <w:rPr>
            <w:rFonts w:eastAsiaTheme="minorEastAsia"/>
          </w:rPr>
          <w:t xml:space="preserve"> (where </w:t>
        </w:r>
      </w:ins>
      <w:ins w:id="335" w:author="Green, Will" w:date="2021-09-01T20:39:00Z">
        <w:r w:rsidR="00301D88">
          <w:rPr>
            <w:rFonts w:eastAsiaTheme="minorEastAsia"/>
          </w:rPr>
          <w:t>only a</w:t>
        </w:r>
      </w:ins>
      <w:ins w:id="336" w:author="Green, Will" w:date="2021-09-01T20:37:00Z">
        <w:r w:rsidR="00301D88">
          <w:rPr>
            <w:rFonts w:eastAsiaTheme="minorEastAsia"/>
          </w:rPr>
          <w:t>symptomatics are infectious).</w:t>
        </w:r>
      </w:ins>
      <w:del w:id="337" w:author="Green, Will" w:date="2021-09-01T19:35:00Z">
        <w:r w:rsidR="009D18CF" w:rsidRPr="009D0311" w:rsidDel="00343E40">
          <w:rPr>
            <w:rFonts w:eastAsiaTheme="minorEastAsia"/>
          </w:rPr>
          <w:delText xml:space="preserve"> In both of these instances we assume homogeneous mixing between groups</w:delText>
        </w:r>
      </w:del>
      <w:del w:id="338" w:author="Green, Will" w:date="2021-09-01T18:04:00Z">
        <w:r w:rsidR="0029227D" w:rsidRPr="009D0311" w:rsidDel="00A14840">
          <w:rPr>
            <w:rFonts w:eastAsiaTheme="minorEastAsia"/>
          </w:rPr>
          <w:delText xml:space="preserve">, </w:delText>
        </w:r>
        <w:r w:rsidR="00577C24" w:rsidRPr="009D0311" w:rsidDel="00A14840">
          <w:rPr>
            <w:rFonts w:eastAsiaTheme="minorEastAsia"/>
          </w:rPr>
          <w:delText xml:space="preserve">where </w:delText>
        </w:r>
        <w:r w:rsidR="0029227D" w:rsidRPr="009D0311" w:rsidDel="00A14840">
          <w:rPr>
            <w:rFonts w:eastAsiaTheme="minorEastAsia"/>
          </w:rPr>
          <w:delText xml:space="preserve">row i of the assortativity matrix A will </w:delText>
        </w:r>
        <w:r w:rsidR="00CF1D5B" w:rsidRPr="009D0311" w:rsidDel="00A14840">
          <w:rPr>
            <w:rFonts w:eastAsiaTheme="minorEastAsia"/>
          </w:rPr>
          <w:delText xml:space="preserve">correspond to the </w:delText>
        </w:r>
        <w:r w:rsidR="0029227D" w:rsidRPr="009D0311" w:rsidDel="00A14840">
          <w:rPr>
            <w:rFonts w:eastAsiaTheme="minorEastAsia"/>
          </w:rPr>
          <w:delText xml:space="preserve">proportion of the population that is in group </w:delText>
        </w:r>
        <w:r w:rsidR="00A76927" w:rsidRPr="009D0311" w:rsidDel="00A14840">
          <w:rPr>
            <w:rFonts w:eastAsiaTheme="minorEastAsia"/>
          </w:rPr>
          <w:delText>i</w:delText>
        </w:r>
      </w:del>
      <w:del w:id="339" w:author="Green, Will" w:date="2021-09-01T20:32:00Z">
        <w:r w:rsidR="009D18CF" w:rsidRPr="009D0311" w:rsidDel="00E85823">
          <w:rPr>
            <w:rFonts w:eastAsiaTheme="minorEastAsia"/>
          </w:rPr>
          <w:delText>.</w:delText>
        </w:r>
        <w:r w:rsidR="00804D07" w:rsidRPr="009D0311" w:rsidDel="00E85823">
          <w:rPr>
            <w:rFonts w:eastAsiaTheme="minorEastAsia"/>
          </w:rPr>
          <w:delText xml:space="preserve"> </w:delText>
        </w:r>
      </w:del>
    </w:p>
    <w:p w14:paraId="4FA3CBA7" w14:textId="6A2E7B13" w:rsidR="00E85823" w:rsidRDefault="00E85823">
      <w:pPr>
        <w:pStyle w:val="Caption"/>
        <w:rPr>
          <w:ins w:id="340" w:author="Green, Will" w:date="2021-09-01T20:33:00Z"/>
          <w:rFonts w:eastAsiaTheme="minorEastAsia"/>
        </w:rPr>
        <w:pPrChange w:id="341" w:author="Green, Will" w:date="2021-09-01T20:33:00Z">
          <w:pPr>
            <w:jc w:val="both"/>
          </w:pPr>
        </w:pPrChange>
      </w:pPr>
      <w:bookmarkStart w:id="342" w:name="_Ref81420951"/>
      <w:ins w:id="343" w:author="Green, Will" w:date="2021-09-01T20:33:00Z">
        <w:r>
          <w:t xml:space="preserve">Equation </w:t>
        </w:r>
        <w:r>
          <w:fldChar w:fldCharType="begin"/>
        </w:r>
        <w:r>
          <w:instrText xml:space="preserve"> SEQ Equation \* ARABIC </w:instrText>
        </w:r>
      </w:ins>
      <w:r>
        <w:fldChar w:fldCharType="separate"/>
      </w:r>
      <w:ins w:id="344" w:author="Green, Will" w:date="2021-09-01T20:44:00Z">
        <w:r w:rsidR="00301D88">
          <w:rPr>
            <w:noProof/>
          </w:rPr>
          <w:t>9</w:t>
        </w:r>
      </w:ins>
      <w:ins w:id="345" w:author="Green, Will" w:date="2021-09-01T20:33:00Z">
        <w:r>
          <w:fldChar w:fldCharType="end"/>
        </w:r>
        <w:bookmarkEnd w:id="342"/>
      </w:ins>
    </w:p>
    <w:p w14:paraId="41E80934" w14:textId="5BA78558" w:rsidR="00E85823" w:rsidRPr="00301D88" w:rsidRDefault="00301D88" w:rsidP="00E85823">
      <w:pPr>
        <w:jc w:val="both"/>
        <w:rPr>
          <w:ins w:id="346" w:author="Green, Will" w:date="2021-09-01T20:35:00Z"/>
          <w:rFonts w:eastAsiaTheme="minorEastAsia"/>
          <w:i/>
        </w:rPr>
      </w:pPr>
      <m:oMathPara>
        <m:oMath>
          <m:r>
            <w:ins w:id="347" w:author="Green, Will" w:date="2021-09-01T20:38:00Z">
              <w:rPr>
                <w:rFonts w:ascii="Cambria Math" w:eastAsiaTheme="minorEastAsia" w:hAnsi="Cambria Math"/>
              </w:rPr>
              <m:t xml:space="preserve">A           </m:t>
            </w:ins>
          </m:r>
          <m:sSub>
            <m:sSubPr>
              <m:ctrlPr>
                <w:ins w:id="348" w:author="Green, Will" w:date="2021-09-01T20:33:00Z">
                  <w:rPr>
                    <w:rFonts w:ascii="Cambria Math" w:eastAsiaTheme="minorEastAsia" w:hAnsi="Cambria Math"/>
                    <w:i/>
                  </w:rPr>
                </w:ins>
              </m:ctrlPr>
            </m:sSubPr>
            <m:e>
              <m:r>
                <w:ins w:id="349" w:author="Green, Will" w:date="2021-09-01T20:34:00Z">
                  <w:rPr>
                    <w:rFonts w:ascii="Cambria Math" w:eastAsiaTheme="minorEastAsia" w:hAnsi="Cambria Math"/>
                  </w:rPr>
                  <m:t>ω</m:t>
                </w:ins>
              </m:r>
            </m:e>
            <m:sub>
              <m:r>
                <w:ins w:id="350" w:author="Green, Will" w:date="2021-09-01T20:33:00Z">
                  <w:rPr>
                    <w:rFonts w:ascii="Cambria Math" w:eastAsiaTheme="minorEastAsia" w:hAnsi="Cambria Math"/>
                  </w:rPr>
                  <m:t>asymptomatic</m:t>
                </w:ins>
              </m:r>
            </m:sub>
          </m:sSub>
          <m:r>
            <w:ins w:id="351" w:author="Green, Will" w:date="2021-09-01T20:34:00Z">
              <w:rPr>
                <w:rFonts w:ascii="Cambria Math" w:eastAsiaTheme="minorEastAsia" w:hAnsi="Cambria Math"/>
              </w:rPr>
              <m:t>(τ)</m:t>
            </w:ins>
          </m:r>
          <m:r>
            <w:ins w:id="352" w:author="Green, Will" w:date="2021-09-01T20:33:00Z">
              <w:rPr>
                <w:rFonts w:ascii="Cambria Math" w:eastAsiaTheme="minorEastAsia" w:hAnsi="Cambria Math"/>
              </w:rPr>
              <m:t>=</m:t>
            </w:ins>
          </m:r>
          <m:sSub>
            <m:sSubPr>
              <m:ctrlPr>
                <w:ins w:id="353" w:author="Green, Will" w:date="2021-09-01T20:34:00Z">
                  <w:rPr>
                    <w:rFonts w:ascii="Cambria Math" w:eastAsiaTheme="minorEastAsia" w:hAnsi="Cambria Math"/>
                    <w:i/>
                  </w:rPr>
                </w:ins>
              </m:ctrlPr>
            </m:sSubPr>
            <m:e>
              <m:r>
                <w:ins w:id="354" w:author="Green, Will" w:date="2021-09-01T20:34:00Z">
                  <w:rPr>
                    <w:rFonts w:ascii="Cambria Math" w:eastAsiaTheme="minorEastAsia" w:hAnsi="Cambria Math"/>
                  </w:rPr>
                  <m:t>2ω</m:t>
                </w:ins>
              </m:r>
            </m:e>
            <m:sub>
              <m:r>
                <w:ins w:id="355" w:author="Green, Will" w:date="2021-09-01T20:34:00Z">
                  <w:rPr>
                    <w:rFonts w:ascii="Cambria Math" w:eastAsiaTheme="minorEastAsia" w:hAnsi="Cambria Math"/>
                  </w:rPr>
                  <m:t>symptomatic</m:t>
                </w:ins>
              </m:r>
            </m:sub>
          </m:sSub>
          <m:r>
            <w:ins w:id="356" w:author="Green, Will" w:date="2021-09-01T20:34:00Z">
              <w:rPr>
                <w:rFonts w:ascii="Cambria Math" w:eastAsiaTheme="minorEastAsia" w:hAnsi="Cambria Math"/>
              </w:rPr>
              <m:t>(2τ)</m:t>
            </w:ins>
          </m:r>
        </m:oMath>
      </m:oMathPara>
    </w:p>
    <w:p w14:paraId="06BEE1A7" w14:textId="0B07C110" w:rsidR="00E85823" w:rsidRPr="00F2338C" w:rsidRDefault="00301D88" w:rsidP="00E85823">
      <w:pPr>
        <w:jc w:val="both"/>
        <w:rPr>
          <w:ins w:id="357" w:author="Green, Will" w:date="2021-09-01T20:35:00Z"/>
          <w:rFonts w:eastAsiaTheme="minorEastAsia"/>
          <w:i/>
          <w:iCs/>
        </w:rPr>
      </w:pPr>
      <m:oMathPara>
        <m:oMath>
          <m:r>
            <w:ins w:id="358" w:author="Green, Will" w:date="2021-09-01T20:38:00Z">
              <w:rPr>
                <w:rFonts w:ascii="Cambria Math" w:eastAsiaTheme="minorEastAsia" w:hAnsi="Cambria Math"/>
              </w:rPr>
              <m:t xml:space="preserve">B          </m:t>
            </w:ins>
          </m:r>
          <m:sSub>
            <m:sSubPr>
              <m:ctrlPr>
                <w:ins w:id="359" w:author="Green, Will" w:date="2021-09-01T20:35:00Z">
                  <w:rPr>
                    <w:rFonts w:ascii="Cambria Math" w:eastAsiaTheme="minorEastAsia" w:hAnsi="Cambria Math"/>
                    <w:i/>
                  </w:rPr>
                </w:ins>
              </m:ctrlPr>
            </m:sSubPr>
            <m:e>
              <m:r>
                <w:ins w:id="360" w:author="Green, Will" w:date="2021-09-01T20:35:00Z">
                  <w:rPr>
                    <w:rFonts w:ascii="Cambria Math" w:eastAsiaTheme="minorEastAsia" w:hAnsi="Cambria Math"/>
                  </w:rPr>
                  <m:t>ω</m:t>
                </w:ins>
              </m:r>
            </m:e>
            <m:sub>
              <m:r>
                <w:ins w:id="361" w:author="Green, Will" w:date="2021-09-01T20:35:00Z">
                  <w:rPr>
                    <w:rFonts w:ascii="Cambria Math" w:eastAsiaTheme="minorEastAsia" w:hAnsi="Cambria Math"/>
                  </w:rPr>
                  <m:t>asymptomatic</m:t>
                </w:ins>
              </m:r>
            </m:sub>
          </m:sSub>
          <m:r>
            <w:ins w:id="362" w:author="Green, Will" w:date="2021-09-01T20:35:00Z">
              <w:rPr>
                <w:rFonts w:ascii="Cambria Math" w:eastAsiaTheme="minorEastAsia" w:hAnsi="Cambria Math"/>
              </w:rPr>
              <m:t>(τ)=</m:t>
            </w:ins>
          </m:r>
          <m:sSub>
            <m:sSubPr>
              <m:ctrlPr>
                <w:ins w:id="363" w:author="Green, Will" w:date="2021-09-01T20:35:00Z">
                  <w:rPr>
                    <w:rFonts w:ascii="Cambria Math" w:eastAsiaTheme="minorEastAsia" w:hAnsi="Cambria Math"/>
                    <w:i/>
                  </w:rPr>
                </w:ins>
              </m:ctrlPr>
            </m:sSubPr>
            <m:e>
              <m:r>
                <w:ins w:id="364" w:author="Green, Will" w:date="2021-09-01T20:35:00Z">
                  <w:rPr>
                    <w:rFonts w:ascii="Cambria Math" w:eastAsiaTheme="minorEastAsia" w:hAnsi="Cambria Math"/>
                  </w:rPr>
                  <m:t>0.5ω</m:t>
                </w:ins>
              </m:r>
            </m:e>
            <m:sub>
              <m:r>
                <w:ins w:id="365" w:author="Green, Will" w:date="2021-09-01T20:35:00Z">
                  <w:rPr>
                    <w:rFonts w:ascii="Cambria Math" w:eastAsiaTheme="minorEastAsia" w:hAnsi="Cambria Math"/>
                  </w:rPr>
                  <m:t>symptomatic</m:t>
                </w:ins>
              </m:r>
            </m:sub>
          </m:sSub>
          <m:r>
            <w:ins w:id="366" w:author="Green, Will" w:date="2021-09-01T20:35:00Z">
              <w:rPr>
                <w:rFonts w:ascii="Cambria Math" w:eastAsiaTheme="minorEastAsia" w:hAnsi="Cambria Math"/>
              </w:rPr>
              <m:t>(0.5τ)</m:t>
            </w:ins>
          </m:r>
        </m:oMath>
      </m:oMathPara>
    </w:p>
    <w:p w14:paraId="04BCD83C" w14:textId="5965C0CA" w:rsidR="00301D88" w:rsidRDefault="00301D88" w:rsidP="00F344DF">
      <w:pPr>
        <w:jc w:val="both"/>
        <w:rPr>
          <w:ins w:id="367" w:author="Green, Will" w:date="2021-09-01T20:44:00Z"/>
          <w:rFonts w:eastAsiaTheme="minorEastAsia"/>
        </w:rPr>
      </w:pPr>
      <w:ins w:id="368" w:author="Green, Will" w:date="2021-09-01T20:41:00Z">
        <w:r>
          <w:rPr>
            <w:rFonts w:eastAsiaTheme="minorEastAsia"/>
          </w:rPr>
          <w:lastRenderedPageBreak/>
          <w:t>For vaccinated vs non-vaccinated cases, we explore simultaneous decreases in both the generation time and peak transmissibility</w:t>
        </w:r>
      </w:ins>
      <w:ins w:id="369" w:author="Green, Will" w:date="2021-09-01T20:42:00Z">
        <w:r>
          <w:rPr>
            <w:rFonts w:eastAsiaTheme="minorEastAsia"/>
          </w:rPr>
          <w:t xml:space="preserve"> </w:t>
        </w:r>
      </w:ins>
      <w:ins w:id="370" w:author="Green, Will" w:date="2021-09-01T20:46:00Z">
        <w:r>
          <w:rPr>
            <w:rFonts w:eastAsiaTheme="minorEastAsia"/>
          </w:rPr>
          <w:t>to v</w:t>
        </w:r>
      </w:ins>
      <w:ins w:id="371" w:author="Green, Will" w:date="2021-09-01T20:42:00Z">
        <w:r>
          <w:rPr>
            <w:rFonts w:eastAsiaTheme="minorEastAsia"/>
          </w:rPr>
          <w:t>%</w:t>
        </w:r>
      </w:ins>
      <w:ins w:id="372" w:author="Green, Will" w:date="2021-09-01T20:46:00Z">
        <w:r>
          <w:rPr>
            <w:rFonts w:eastAsiaTheme="minorEastAsia"/>
          </w:rPr>
          <w:t xml:space="preserve"> of the reference case, such that the transmissibility profile of a vaccinated person</w:t>
        </w:r>
      </w:ins>
      <w:ins w:id="373" w:author="Green, Will" w:date="2021-09-01T20:44:00Z">
        <w:r>
          <w:rPr>
            <w:rFonts w:eastAsiaTheme="minorEastAsia"/>
          </w:rPr>
          <w:t xml:space="preserve"> </w:t>
        </w:r>
      </w:ins>
      <w:ins w:id="374" w:author="Green, Will" w:date="2021-09-01T20:46:00Z">
        <w:r>
          <w:rPr>
            <w:rFonts w:eastAsiaTheme="minorEastAsia"/>
          </w:rPr>
          <w:t xml:space="preserve">is given by </w:t>
        </w:r>
      </w:ins>
      <w:ins w:id="375" w:author="Green, Will" w:date="2021-09-01T20:44:00Z">
        <w:r>
          <w:rPr>
            <w:rFonts w:eastAsiaTheme="minorEastAsia"/>
          </w:rPr>
          <w:fldChar w:fldCharType="begin"/>
        </w:r>
        <w:r>
          <w:rPr>
            <w:rFonts w:eastAsiaTheme="minorEastAsia"/>
          </w:rPr>
          <w:instrText xml:space="preserve"> REF _Ref81421488 \h </w:instrText>
        </w:r>
      </w:ins>
      <w:r>
        <w:rPr>
          <w:rFonts w:eastAsiaTheme="minorEastAsia"/>
        </w:rPr>
      </w:r>
      <w:r>
        <w:rPr>
          <w:rFonts w:eastAsiaTheme="minorEastAsia"/>
        </w:rPr>
        <w:fldChar w:fldCharType="separate"/>
      </w:r>
      <w:ins w:id="376" w:author="Green, Will" w:date="2021-09-01T20:44:00Z">
        <w:r>
          <w:t xml:space="preserve">Equation </w:t>
        </w:r>
        <w:r>
          <w:rPr>
            <w:noProof/>
          </w:rPr>
          <w:t>10</w:t>
        </w:r>
        <w:r>
          <w:rPr>
            <w:rFonts w:eastAsiaTheme="minorEastAsia"/>
          </w:rPr>
          <w:fldChar w:fldCharType="end"/>
        </w:r>
      </w:ins>
      <w:ins w:id="377" w:author="Green, Will" w:date="2021-09-01T20:41:00Z">
        <w:r>
          <w:rPr>
            <w:rFonts w:eastAsiaTheme="minorEastAsia"/>
          </w:rPr>
          <w:t>.</w:t>
        </w:r>
      </w:ins>
    </w:p>
    <w:p w14:paraId="03052988" w14:textId="6C4538CA" w:rsidR="00301D88" w:rsidRDefault="00301D88">
      <w:pPr>
        <w:pStyle w:val="Caption"/>
        <w:rPr>
          <w:ins w:id="378" w:author="Green, Will" w:date="2021-09-01T20:42:00Z"/>
          <w:rFonts w:eastAsiaTheme="minorEastAsia"/>
        </w:rPr>
        <w:pPrChange w:id="379" w:author="Green, Will" w:date="2021-09-01T20:44:00Z">
          <w:pPr>
            <w:jc w:val="both"/>
          </w:pPr>
        </w:pPrChange>
      </w:pPr>
      <w:bookmarkStart w:id="380" w:name="_Ref81421488"/>
      <w:ins w:id="381" w:author="Green, Will" w:date="2021-09-01T20:44:00Z">
        <w:r>
          <w:t xml:space="preserve">Equation </w:t>
        </w:r>
        <w:r>
          <w:fldChar w:fldCharType="begin"/>
        </w:r>
        <w:r>
          <w:instrText xml:space="preserve"> SEQ Equation \* ARABIC </w:instrText>
        </w:r>
      </w:ins>
      <w:r>
        <w:fldChar w:fldCharType="separate"/>
      </w:r>
      <w:ins w:id="382" w:author="Green, Will" w:date="2021-09-01T20:44:00Z">
        <w:r>
          <w:rPr>
            <w:noProof/>
          </w:rPr>
          <w:t>10</w:t>
        </w:r>
        <w:r>
          <w:fldChar w:fldCharType="end"/>
        </w:r>
      </w:ins>
      <w:bookmarkEnd w:id="380"/>
    </w:p>
    <w:p w14:paraId="520708F6" w14:textId="56337F1A" w:rsidR="00301D88" w:rsidRPr="00301D88" w:rsidRDefault="0056734C" w:rsidP="00F344DF">
      <w:pPr>
        <w:jc w:val="both"/>
        <w:rPr>
          <w:ins w:id="383" w:author="Green, Will" w:date="2021-09-01T20:43:00Z"/>
          <w:rFonts w:eastAsiaTheme="minorEastAsia"/>
          <w:rPrChange w:id="384" w:author="Green, Will" w:date="2021-09-01T20:43:00Z">
            <w:rPr>
              <w:ins w:id="385" w:author="Green, Will" w:date="2021-09-01T20:43:00Z"/>
              <w:rFonts w:ascii="Cambria Math" w:eastAsiaTheme="minorEastAsia" w:hAnsi="Cambria Math"/>
              <w:i/>
            </w:rPr>
          </w:rPrChange>
        </w:rPr>
      </w:pPr>
      <m:oMathPara>
        <m:oMath>
          <m:sSub>
            <m:sSubPr>
              <m:ctrlPr>
                <w:ins w:id="386" w:author="Green, Will" w:date="2021-09-01T20:42:00Z">
                  <w:rPr>
                    <w:rFonts w:ascii="Cambria Math" w:eastAsiaTheme="minorEastAsia" w:hAnsi="Cambria Math"/>
                    <w:i/>
                  </w:rPr>
                </w:ins>
              </m:ctrlPr>
            </m:sSubPr>
            <m:e>
              <m:r>
                <w:ins w:id="387" w:author="Green, Will" w:date="2021-09-01T20:42:00Z">
                  <w:rPr>
                    <w:rFonts w:ascii="Cambria Math" w:eastAsiaTheme="minorEastAsia" w:hAnsi="Cambria Math"/>
                  </w:rPr>
                  <m:t>β</m:t>
                </w:ins>
              </m:r>
            </m:e>
            <m:sub>
              <m:r>
                <w:ins w:id="388" w:author="Green, Will" w:date="2021-09-01T20:42:00Z">
                  <w:rPr>
                    <w:rFonts w:ascii="Cambria Math" w:eastAsiaTheme="minorEastAsia" w:hAnsi="Cambria Math"/>
                  </w:rPr>
                  <m:t>vaccinated,</m:t>
                </w:ins>
              </m:r>
              <m:r>
                <w:ins w:id="389" w:author="Green, Will" w:date="2021-09-01T20:46:00Z">
                  <w:rPr>
                    <w:rFonts w:ascii="Cambria Math" w:eastAsiaTheme="minorEastAsia" w:hAnsi="Cambria Math"/>
                  </w:rPr>
                  <m:t>v</m:t>
                </w:ins>
              </m:r>
              <m:r>
                <w:ins w:id="390" w:author="Green, Will" w:date="2021-09-01T20:42:00Z">
                  <w:rPr>
                    <w:rFonts w:ascii="Cambria Math" w:eastAsiaTheme="minorEastAsia" w:hAnsi="Cambria Math"/>
                  </w:rPr>
                  <m:t>%</m:t>
                </w:ins>
              </m:r>
            </m:sub>
          </m:sSub>
          <m:r>
            <w:ins w:id="391" w:author="Green, Will" w:date="2021-09-01T20:42:00Z">
              <w:rPr>
                <w:rFonts w:ascii="Cambria Math" w:eastAsiaTheme="minorEastAsia" w:hAnsi="Cambria Math"/>
              </w:rPr>
              <m:t>=</m:t>
            </w:ins>
          </m:r>
          <m:r>
            <w:ins w:id="392" w:author="Green, Will" w:date="2021-09-01T20:46:00Z">
              <w:rPr>
                <w:rFonts w:ascii="Cambria Math" w:eastAsiaTheme="minorEastAsia" w:hAnsi="Cambria Math"/>
              </w:rPr>
              <m:t>v</m:t>
            </w:ins>
          </m:r>
          <m:r>
            <w:ins w:id="393" w:author="Green, Will" w:date="2021-09-01T20:43:00Z">
              <w:rPr>
                <w:rFonts w:ascii="Cambria Math" w:eastAsiaTheme="minorEastAsia" w:hAnsi="Cambria Math"/>
              </w:rPr>
              <m:t xml:space="preserve"> </m:t>
            </w:ins>
          </m:r>
          <m:sSub>
            <m:sSubPr>
              <m:ctrlPr>
                <w:ins w:id="394" w:author="Green, Will" w:date="2021-09-01T20:42:00Z">
                  <w:rPr>
                    <w:rFonts w:ascii="Cambria Math" w:eastAsiaTheme="minorEastAsia" w:hAnsi="Cambria Math"/>
                    <w:i/>
                  </w:rPr>
                </w:ins>
              </m:ctrlPr>
            </m:sSubPr>
            <m:e>
              <m:r>
                <w:ins w:id="395" w:author="Green, Will" w:date="2021-09-01T20:42:00Z">
                  <w:rPr>
                    <w:rFonts w:ascii="Cambria Math" w:eastAsiaTheme="minorEastAsia" w:hAnsi="Cambria Math"/>
                  </w:rPr>
                  <m:t>β</m:t>
                </w:ins>
              </m:r>
            </m:e>
            <m:sub>
              <m:r>
                <w:ins w:id="396" w:author="Green, Will" w:date="2021-09-01T20:42:00Z">
                  <w:rPr>
                    <w:rFonts w:ascii="Cambria Math" w:eastAsiaTheme="minorEastAsia" w:hAnsi="Cambria Math"/>
                  </w:rPr>
                  <m:t>ref</m:t>
                </w:ins>
              </m:r>
            </m:sub>
          </m:sSub>
          <m:d>
            <m:dPr>
              <m:ctrlPr>
                <w:ins w:id="397" w:author="Green, Will" w:date="2021-09-01T20:42:00Z">
                  <w:rPr>
                    <w:rFonts w:ascii="Cambria Math" w:eastAsiaTheme="minorEastAsia" w:hAnsi="Cambria Math"/>
                    <w:i/>
                  </w:rPr>
                </w:ins>
              </m:ctrlPr>
            </m:dPr>
            <m:e>
              <m:f>
                <m:fPr>
                  <m:ctrlPr>
                    <w:ins w:id="398" w:author="Green, Will" w:date="2021-09-01T20:46:00Z">
                      <w:rPr>
                        <w:rFonts w:ascii="Cambria Math" w:eastAsiaTheme="minorEastAsia" w:hAnsi="Cambria Math"/>
                        <w:i/>
                      </w:rPr>
                    </w:ins>
                  </m:ctrlPr>
                </m:fPr>
                <m:num>
                  <m:r>
                    <w:ins w:id="399" w:author="Green, Will" w:date="2021-09-01T20:46:00Z">
                      <w:rPr>
                        <w:rFonts w:ascii="Cambria Math" w:eastAsiaTheme="minorEastAsia" w:hAnsi="Cambria Math"/>
                      </w:rPr>
                      <m:t>1</m:t>
                    </w:ins>
                  </m:r>
                </m:num>
                <m:den>
                  <m:r>
                    <w:ins w:id="400" w:author="Green, Will" w:date="2021-09-01T20:46:00Z">
                      <w:rPr>
                        <w:rFonts w:ascii="Cambria Math" w:eastAsiaTheme="minorEastAsia" w:hAnsi="Cambria Math"/>
                      </w:rPr>
                      <m:t>v</m:t>
                    </w:ins>
                  </m:r>
                </m:den>
              </m:f>
              <m:r>
                <w:ins w:id="401" w:author="Green, Will" w:date="2021-09-01T20:42:00Z">
                  <w:rPr>
                    <w:rFonts w:ascii="Cambria Math" w:eastAsiaTheme="minorEastAsia" w:hAnsi="Cambria Math"/>
                  </w:rPr>
                  <m:t>t, τ</m:t>
                </w:ins>
              </m:r>
            </m:e>
          </m:d>
        </m:oMath>
      </m:oMathPara>
    </w:p>
    <w:p w14:paraId="6E9B95BB" w14:textId="74087D53" w:rsidR="009D18CF" w:rsidRPr="009D0311" w:rsidRDefault="00804D07" w:rsidP="00F344DF">
      <w:pPr>
        <w:jc w:val="both"/>
        <w:rPr>
          <w:rFonts w:eastAsiaTheme="minorEastAsia"/>
        </w:rPr>
      </w:pPr>
      <w:r w:rsidRPr="009D0311">
        <w:rPr>
          <w:rFonts w:eastAsiaTheme="minorEastAsia"/>
        </w:rPr>
        <w:t>For vaccinat</w:t>
      </w:r>
      <w:r w:rsidR="00702E70" w:rsidRPr="009D0311">
        <w:rPr>
          <w:rFonts w:eastAsiaTheme="minorEastAsia"/>
        </w:rPr>
        <w:t>ed vs non vaccinated cases</w:t>
      </w:r>
      <w:r w:rsidRPr="009D0311">
        <w:rPr>
          <w:rFonts w:eastAsiaTheme="minorEastAsia"/>
        </w:rPr>
        <w:t xml:space="preserve">, we </w:t>
      </w:r>
      <w:r w:rsidR="00164FC2" w:rsidRPr="009D0311">
        <w:rPr>
          <w:rFonts w:eastAsiaTheme="minorEastAsia"/>
        </w:rPr>
        <w:t xml:space="preserve">also </w:t>
      </w:r>
      <w:r w:rsidRPr="009D0311">
        <w:rPr>
          <w:rFonts w:eastAsiaTheme="minorEastAsia"/>
        </w:rPr>
        <w:t xml:space="preserve">explore the impact </w:t>
      </w:r>
      <w:r w:rsidR="00CF1DDF" w:rsidRPr="009D0311">
        <w:rPr>
          <w:rFonts w:eastAsiaTheme="minorEastAsia"/>
        </w:rPr>
        <w:t xml:space="preserve">on </w:t>
      </w:r>
      <w:r w:rsidR="00A76927" w:rsidRPr="009D0311">
        <w:rPr>
          <w:rFonts w:eastAsiaTheme="minorEastAsia"/>
        </w:rPr>
        <w:t xml:space="preserve">estimated </w:t>
      </w:r>
      <w:r w:rsidR="00CF1DDF" w:rsidRPr="009D0311">
        <w:rPr>
          <w:rFonts w:eastAsiaTheme="minorEastAsia"/>
        </w:rPr>
        <w:t xml:space="preserve">R </w:t>
      </w:r>
      <w:r w:rsidR="00153EB4" w:rsidRPr="009D0311">
        <w:rPr>
          <w:rFonts w:eastAsiaTheme="minorEastAsia"/>
        </w:rPr>
        <w:t>of</w:t>
      </w:r>
      <w:r w:rsidR="00A76927" w:rsidRPr="009D0311">
        <w:rPr>
          <w:rFonts w:eastAsiaTheme="minorEastAsia"/>
        </w:rPr>
        <w:t xml:space="preserve"> </w:t>
      </w:r>
      <w:r w:rsidRPr="009D0311">
        <w:rPr>
          <w:rFonts w:eastAsiaTheme="minorEastAsia"/>
        </w:rPr>
        <w:t>assortativ</w:t>
      </w:r>
      <w:r w:rsidR="00A76927" w:rsidRPr="009D0311">
        <w:rPr>
          <w:rFonts w:eastAsiaTheme="minorEastAsia"/>
        </w:rPr>
        <w:t>e mixing</w:t>
      </w:r>
      <w:r w:rsidRPr="009D0311">
        <w:rPr>
          <w:rFonts w:eastAsiaTheme="minorEastAsia"/>
        </w:rPr>
        <w:t xml:space="preserve"> – </w:t>
      </w:r>
      <w:r w:rsidR="00CF1DDF" w:rsidRPr="009D0311">
        <w:rPr>
          <w:rFonts w:eastAsiaTheme="minorEastAsia"/>
        </w:rPr>
        <w:t xml:space="preserve">varied </w:t>
      </w:r>
      <w:r w:rsidRPr="009D0311">
        <w:rPr>
          <w:rFonts w:eastAsiaTheme="minorEastAsia"/>
        </w:rPr>
        <w:t xml:space="preserve">from </w:t>
      </w:r>
      <w:r w:rsidR="0023586A" w:rsidRPr="009D0311">
        <w:rPr>
          <w:rFonts w:eastAsiaTheme="minorEastAsia"/>
        </w:rPr>
        <w:t xml:space="preserve">fully </w:t>
      </w:r>
      <w:r w:rsidRPr="009D0311">
        <w:rPr>
          <w:rFonts w:eastAsiaTheme="minorEastAsia"/>
        </w:rPr>
        <w:t xml:space="preserve">disassortative mixing in which all </w:t>
      </w:r>
      <w:r w:rsidR="00D46E0B" w:rsidRPr="009D0311">
        <w:rPr>
          <w:rFonts w:eastAsiaTheme="minorEastAsia"/>
        </w:rPr>
        <w:t>contacts</w:t>
      </w:r>
      <w:r w:rsidR="00AD5652" w:rsidRPr="009D0311">
        <w:rPr>
          <w:rFonts w:eastAsiaTheme="minorEastAsia"/>
        </w:rPr>
        <w:t xml:space="preserve"> of</w:t>
      </w:r>
      <w:r w:rsidR="00E40E5B" w:rsidRPr="009D0311">
        <w:rPr>
          <w:rFonts w:eastAsiaTheme="minorEastAsia"/>
        </w:rPr>
        <w:t xml:space="preserve"> the smaller group are with</w:t>
      </w:r>
      <w:r w:rsidR="00213844" w:rsidRPr="009D0311">
        <w:rPr>
          <w:rFonts w:eastAsiaTheme="minorEastAsia"/>
        </w:rPr>
        <w:t xml:space="preserve"> individuals in </w:t>
      </w:r>
      <w:r w:rsidR="00E40E5B" w:rsidRPr="009D0311">
        <w:rPr>
          <w:rFonts w:eastAsiaTheme="minorEastAsia"/>
        </w:rPr>
        <w:t xml:space="preserve">the larger </w:t>
      </w:r>
      <w:r w:rsidR="00213844" w:rsidRPr="009D0311">
        <w:rPr>
          <w:rFonts w:eastAsiaTheme="minorEastAsia"/>
        </w:rPr>
        <w:t>group</w:t>
      </w:r>
      <w:r w:rsidR="00D46E0B" w:rsidRPr="009D0311">
        <w:rPr>
          <w:rFonts w:eastAsiaTheme="minorEastAsia"/>
        </w:rPr>
        <w:t xml:space="preserve">, </w:t>
      </w:r>
      <w:r w:rsidRPr="009D0311">
        <w:rPr>
          <w:rFonts w:eastAsiaTheme="minorEastAsia"/>
        </w:rPr>
        <w:t xml:space="preserve">to </w:t>
      </w:r>
      <w:r w:rsidR="0023586A" w:rsidRPr="009D0311">
        <w:rPr>
          <w:rFonts w:eastAsiaTheme="minorEastAsia"/>
        </w:rPr>
        <w:t xml:space="preserve">fully </w:t>
      </w:r>
      <w:r w:rsidRPr="009D0311">
        <w:rPr>
          <w:rFonts w:eastAsiaTheme="minorEastAsia"/>
        </w:rPr>
        <w:t xml:space="preserve">assortative mixing, in which all contacts are </w:t>
      </w:r>
      <w:r w:rsidR="00634419" w:rsidRPr="009D0311">
        <w:rPr>
          <w:rFonts w:eastAsiaTheme="minorEastAsia"/>
        </w:rPr>
        <w:t xml:space="preserve">between individuals in the same </w:t>
      </w:r>
      <w:r w:rsidRPr="009D0311">
        <w:rPr>
          <w:rFonts w:eastAsiaTheme="minorEastAsia"/>
        </w:rPr>
        <w:t xml:space="preserve">group.  </w:t>
      </w:r>
      <w:r w:rsidR="00A25F12" w:rsidRPr="009D0311">
        <w:rPr>
          <w:rFonts w:eastAsiaTheme="minorEastAsia"/>
        </w:rPr>
        <w:t>We assume vaccination reduces susceptibility to infection by 70%.</w:t>
      </w:r>
    </w:p>
    <w:p w14:paraId="3B377992" w14:textId="1D19E97A" w:rsidR="004D1781" w:rsidRPr="009D0311" w:rsidRDefault="008749EB" w:rsidP="00F344DF">
      <w:pPr>
        <w:jc w:val="both"/>
        <w:rPr>
          <w:rFonts w:eastAsiaTheme="minorEastAsia" w:cstheme="minorHAnsi"/>
        </w:rPr>
      </w:pPr>
      <w:r w:rsidRPr="009D0311">
        <w:rPr>
          <w:rFonts w:eastAsiaTheme="minorEastAsia"/>
        </w:rPr>
        <w:t xml:space="preserve">We parameterize the </w:t>
      </w:r>
      <w:r w:rsidR="00804D07" w:rsidRPr="009D0311">
        <w:rPr>
          <w:rFonts w:eastAsiaTheme="minorEastAsia"/>
        </w:rPr>
        <w:t>assortativity matrix</w:t>
      </w:r>
      <w:r w:rsidR="006F183A" w:rsidRPr="009D0311">
        <w:rPr>
          <w:rFonts w:eastAsiaTheme="minorEastAsia"/>
        </w:rPr>
        <w:t xml:space="preserve"> A</w:t>
      </w:r>
      <w:r w:rsidR="00804D07" w:rsidRPr="009D0311">
        <w:rPr>
          <w:rFonts w:eastAsiaTheme="minorEastAsia"/>
        </w:rPr>
        <w:t xml:space="preserve"> </w:t>
      </w:r>
      <w:r w:rsidR="004D1781" w:rsidRPr="009D0311">
        <w:rPr>
          <w:rFonts w:eastAsiaTheme="minorEastAsia"/>
        </w:rPr>
        <w:t xml:space="preserve">in a similar way to </w:t>
      </w:r>
      <w:r w:rsidR="004D1781" w:rsidRPr="009D0311">
        <w:rPr>
          <w:rFonts w:eastAsiaTheme="minorEastAsia"/>
        </w:rPr>
        <w:fldChar w:fldCharType="begin" w:fldLock="1"/>
      </w:r>
      <w:r w:rsidR="00E15606">
        <w:rPr>
          <w:rFonts w:eastAsiaTheme="minorEastAsia"/>
        </w:rPr>
        <w:instrText>ADDIN CSL_CITATION {"citationItems":[{"id":"ITEM-1","itemData":{"URL":"https://oce.ovid.com/article/00002030-198912000-00005/HTML","accessed":{"date-parts":[["2021","3","5"]]},"author":[{"dropping-particle":"","family":"Gupta","given":"S","non-dropping-particle":"","parse-names":false,"suffix":""},{"dropping-particle":"","family":"Anderson","given":"RM.","non-dropping-particle":"","parse-names":false,"suffix":""},{"dropping-particle":"","family":"May","given":"RM","non-dropping-particle":"","parse-names":false,"suffix":""}],"id":"ITEM-1","issued":{"date-parts":[["1989"]]},"title":"Networks of sexual contacts: implications for the pattern of spread of HIV | Ovid","type":"webpage"},"uris":["http://www.mendeley.com/documents/?uuid=1d46a0b1-cbe9-328e-a224-9d305b2d2751"]}],"mendeley":{"formattedCitation":"(21)","plainTextFormattedCitation":"(21)","previouslyFormattedCitation":"(20)"},"properties":{"noteIndex":0},"schema":"https://github.com/citation-style-language/schema/raw/master/csl-citation.json"}</w:instrText>
      </w:r>
      <w:r w:rsidR="004D1781" w:rsidRPr="009D0311">
        <w:rPr>
          <w:rFonts w:eastAsiaTheme="minorEastAsia"/>
        </w:rPr>
        <w:fldChar w:fldCharType="separate"/>
      </w:r>
      <w:r w:rsidR="00E15606" w:rsidRPr="00E15606">
        <w:rPr>
          <w:rFonts w:eastAsiaTheme="minorEastAsia"/>
          <w:noProof/>
        </w:rPr>
        <w:t>(21)</w:t>
      </w:r>
      <w:r w:rsidR="004D1781" w:rsidRPr="009D0311">
        <w:rPr>
          <w:rFonts w:eastAsiaTheme="minorEastAsia"/>
        </w:rPr>
        <w:fldChar w:fldCharType="end"/>
      </w:r>
      <w:r w:rsidR="004D1781" w:rsidRPr="009D0311">
        <w:rPr>
          <w:rFonts w:eastAsiaTheme="minorEastAsia"/>
        </w:rPr>
        <w:t>, wh</w:t>
      </w:r>
      <w:r w:rsidR="00E26039" w:rsidRPr="009D0311">
        <w:rPr>
          <w:rFonts w:eastAsiaTheme="minorEastAsia"/>
        </w:rPr>
        <w:t>ich</w:t>
      </w:r>
      <w:r w:rsidR="004D1781" w:rsidRPr="009D0311">
        <w:rPr>
          <w:rFonts w:eastAsiaTheme="minorEastAsia"/>
        </w:rPr>
        <w:t xml:space="preserve"> </w:t>
      </w:r>
      <w:r w:rsidR="00570DB6" w:rsidRPr="009D0311">
        <w:rPr>
          <w:rFonts w:eastAsiaTheme="minorEastAsia"/>
        </w:rPr>
        <w:t>described</w:t>
      </w:r>
      <w:r w:rsidR="00C120B3" w:rsidRPr="009D0311">
        <w:rPr>
          <w:rFonts w:eastAsiaTheme="minorEastAsia"/>
        </w:rPr>
        <w:t xml:space="preserve"> HIV transmission by considering</w:t>
      </w:r>
      <w:r w:rsidR="00570DB6" w:rsidRPr="009D0311">
        <w:rPr>
          <w:rFonts w:eastAsiaTheme="minorEastAsia"/>
        </w:rPr>
        <w:t xml:space="preserve"> </w:t>
      </w:r>
      <w:r w:rsidR="004D1781" w:rsidRPr="009D0311">
        <w:rPr>
          <w:rFonts w:eastAsiaTheme="minorEastAsia"/>
        </w:rPr>
        <w:t xml:space="preserve">mixing within and between sexual activity groups via </w:t>
      </w:r>
      <w:r w:rsidR="00570DB6" w:rsidRPr="009D0311">
        <w:rPr>
          <w:rFonts w:eastAsiaTheme="minorEastAsia" w:cstheme="minorHAnsi"/>
        </w:rPr>
        <w:t>the contact rates of members from each group c</w:t>
      </w:r>
      <w:r w:rsidR="00570DB6" w:rsidRPr="009D0311">
        <w:rPr>
          <w:rFonts w:eastAsiaTheme="minorEastAsia" w:cstheme="minorHAnsi"/>
          <w:vertAlign w:val="subscript"/>
        </w:rPr>
        <w:t>1</w:t>
      </w:r>
      <w:r w:rsidR="00570DB6" w:rsidRPr="009D0311">
        <w:rPr>
          <w:rFonts w:eastAsiaTheme="minorEastAsia" w:cstheme="minorHAnsi"/>
        </w:rPr>
        <w:t xml:space="preserve"> and c</w:t>
      </w:r>
      <w:r w:rsidR="00570DB6" w:rsidRPr="009D0311">
        <w:rPr>
          <w:rFonts w:eastAsiaTheme="minorEastAsia" w:cstheme="minorHAnsi"/>
          <w:vertAlign w:val="subscript"/>
        </w:rPr>
        <w:t>2</w:t>
      </w:r>
      <w:r w:rsidR="003A2D93" w:rsidRPr="009D0311">
        <w:rPr>
          <w:rFonts w:eastAsiaTheme="minorEastAsia" w:cstheme="minorHAnsi"/>
        </w:rPr>
        <w:t>;</w:t>
      </w:r>
      <w:r w:rsidR="00570DB6" w:rsidRPr="009D0311">
        <w:rPr>
          <w:rFonts w:eastAsiaTheme="minorEastAsia" w:cstheme="minorHAnsi"/>
        </w:rPr>
        <w:t xml:space="preserve"> the population size in each group, </w:t>
      </w:r>
      <w:r w:rsidR="00570DB6" w:rsidRPr="009D0311">
        <w:rPr>
          <w:rFonts w:eastAsiaTheme="minorEastAsia" w:cstheme="minorHAnsi"/>
          <w:i/>
          <w:iCs/>
        </w:rPr>
        <w:t>p</w:t>
      </w:r>
      <w:r w:rsidR="00570DB6" w:rsidRPr="009D0311">
        <w:rPr>
          <w:rFonts w:eastAsiaTheme="minorEastAsia" w:cstheme="minorHAnsi"/>
          <w:i/>
          <w:iCs/>
          <w:vertAlign w:val="subscript"/>
        </w:rPr>
        <w:t>1</w:t>
      </w:r>
      <w:r w:rsidR="00570DB6" w:rsidRPr="009D0311">
        <w:rPr>
          <w:rFonts w:eastAsiaTheme="minorEastAsia" w:cstheme="minorHAnsi"/>
        </w:rPr>
        <w:t xml:space="preserve"> and </w:t>
      </w:r>
      <w:r w:rsidR="00570DB6" w:rsidRPr="009D0311">
        <w:rPr>
          <w:rFonts w:eastAsiaTheme="minorEastAsia" w:cstheme="minorHAnsi"/>
          <w:i/>
          <w:iCs/>
        </w:rPr>
        <w:t>p</w:t>
      </w:r>
      <w:r w:rsidR="00570DB6" w:rsidRPr="009D0311">
        <w:rPr>
          <w:rFonts w:eastAsiaTheme="minorEastAsia" w:cstheme="minorHAnsi"/>
          <w:i/>
          <w:iCs/>
          <w:vertAlign w:val="subscript"/>
        </w:rPr>
        <w:t>2</w:t>
      </w:r>
      <w:r w:rsidR="00570DB6" w:rsidRPr="009D0311">
        <w:rPr>
          <w:rFonts w:eastAsiaTheme="minorEastAsia" w:cstheme="minorHAnsi"/>
          <w:vertAlign w:val="subscript"/>
        </w:rPr>
        <w:t>,</w:t>
      </w:r>
      <w:r w:rsidR="00570DB6" w:rsidRPr="009D0311">
        <w:rPr>
          <w:rFonts w:eastAsiaTheme="minorEastAsia" w:cstheme="minorHAnsi"/>
        </w:rPr>
        <w:t xml:space="preserve"> </w:t>
      </w:r>
      <w:r w:rsidR="004D1781" w:rsidRPr="009D0311">
        <w:rPr>
          <w:rFonts w:eastAsiaTheme="minorEastAsia"/>
        </w:rPr>
        <w:t>a</w:t>
      </w:r>
      <w:r w:rsidR="00570DB6" w:rsidRPr="009D0311">
        <w:rPr>
          <w:rFonts w:eastAsiaTheme="minorEastAsia"/>
        </w:rPr>
        <w:t>nd an assortativity</w:t>
      </w:r>
      <w:r w:rsidR="004D1781" w:rsidRPr="009D0311">
        <w:rPr>
          <w:rFonts w:eastAsiaTheme="minorEastAsia"/>
        </w:rPr>
        <w:t xml:space="preserve"> parameter </w:t>
      </w:r>
      <w:r w:rsidR="004D1781" w:rsidRPr="009D0311">
        <w:rPr>
          <w:rFonts w:eastAsiaTheme="minorEastAsia" w:cstheme="minorHAnsi"/>
          <w:i/>
          <w:iCs/>
        </w:rPr>
        <w:t>δ</w:t>
      </w:r>
      <w:r w:rsidR="00B874B2" w:rsidRPr="009D0311">
        <w:rPr>
          <w:rFonts w:eastAsiaTheme="minorEastAsia" w:cstheme="minorHAnsi"/>
        </w:rPr>
        <w:t>.</w:t>
      </w:r>
      <w:r w:rsidR="00E26039" w:rsidRPr="009D0311">
        <w:rPr>
          <w:rFonts w:eastAsiaTheme="minorEastAsia"/>
        </w:rPr>
        <w:t xml:space="preserve"> We do not explore the effect of heterogeneity in contact rate by individuals in each group; making the simplifying assumption that contact rates are uniform independent of group, resulting in the parameterization given in </w:t>
      </w:r>
      <w:r w:rsidR="00E26039" w:rsidRPr="009D0311">
        <w:rPr>
          <w:rFonts w:eastAsiaTheme="minorEastAsia"/>
        </w:rPr>
        <w:fldChar w:fldCharType="begin"/>
      </w:r>
      <w:r w:rsidR="00E26039" w:rsidRPr="009D0311">
        <w:rPr>
          <w:rFonts w:eastAsiaTheme="minorEastAsia"/>
        </w:rPr>
        <w:instrText xml:space="preserve"> REF _Ref65861087 \h </w:instrText>
      </w:r>
      <w:r w:rsidR="00E26039" w:rsidRPr="009D0311">
        <w:rPr>
          <w:rFonts w:eastAsiaTheme="minorEastAsia"/>
        </w:rPr>
      </w:r>
      <w:r w:rsidR="00E26039" w:rsidRPr="009D0311">
        <w:rPr>
          <w:rFonts w:eastAsiaTheme="minorEastAsia"/>
        </w:rPr>
        <w:fldChar w:fldCharType="separate"/>
      </w:r>
      <w:r w:rsidR="00C41B0C" w:rsidRPr="009D0311">
        <w:t xml:space="preserve">Equation </w:t>
      </w:r>
      <w:r w:rsidR="00C41B0C">
        <w:rPr>
          <w:noProof/>
        </w:rPr>
        <w:t>8</w:t>
      </w:r>
      <w:r w:rsidR="00E26039" w:rsidRPr="009D0311">
        <w:rPr>
          <w:rFonts w:eastAsiaTheme="minorEastAsia"/>
        </w:rPr>
        <w:fldChar w:fldCharType="end"/>
      </w:r>
      <w:r w:rsidR="00E26039" w:rsidRPr="009D0311">
        <w:rPr>
          <w:rFonts w:eastAsiaTheme="minorEastAsia"/>
        </w:rPr>
        <w:t>.</w:t>
      </w:r>
      <w:r w:rsidR="00E26039" w:rsidRPr="009D0311">
        <w:rPr>
          <w:rFonts w:eastAsiaTheme="minorEastAsia" w:cstheme="minorHAnsi"/>
        </w:rPr>
        <w:t xml:space="preserve"> This parameterization requires </w:t>
      </w:r>
      <w:r w:rsidR="00E26039" w:rsidRPr="009D0311">
        <w:rPr>
          <w:rFonts w:eastAsiaTheme="minorEastAsia" w:cstheme="minorHAnsi"/>
          <w:i/>
          <w:iCs/>
        </w:rPr>
        <w:t>p</w:t>
      </w:r>
      <w:r w:rsidR="00E26039" w:rsidRPr="009D0311">
        <w:rPr>
          <w:rFonts w:eastAsiaTheme="minorEastAsia" w:cstheme="minorHAnsi"/>
          <w:i/>
          <w:iCs/>
          <w:vertAlign w:val="subscript"/>
        </w:rPr>
        <w:t>1</w:t>
      </w:r>
      <w:r w:rsidR="00E26039" w:rsidRPr="009D0311">
        <w:rPr>
          <w:rFonts w:eastAsiaTheme="minorEastAsia" w:cstheme="minorHAnsi"/>
        </w:rPr>
        <w:t xml:space="preserve"> to be the smaller group such that all matrix elements are less than or equal to 1. </w:t>
      </w:r>
    </w:p>
    <w:p w14:paraId="712D49F3" w14:textId="16950D3A" w:rsidR="008E063A" w:rsidRPr="009D0311" w:rsidRDefault="008E063A" w:rsidP="008E063A">
      <w:pPr>
        <w:pStyle w:val="Caption"/>
        <w:rPr>
          <w:rFonts w:eastAsiaTheme="minorEastAsia"/>
        </w:rPr>
      </w:pPr>
      <w:bookmarkStart w:id="402" w:name="_Ref65861087"/>
      <w:r w:rsidRPr="009D0311">
        <w:t xml:space="preserve">Equation </w:t>
      </w:r>
      <w:r w:rsidR="0056734C">
        <w:fldChar w:fldCharType="begin"/>
      </w:r>
      <w:r w:rsidR="0056734C">
        <w:instrText xml:space="preserve"> SEQ Equation \* ARABIC </w:instrText>
      </w:r>
      <w:r w:rsidR="0056734C">
        <w:fldChar w:fldCharType="separate"/>
      </w:r>
      <w:ins w:id="403" w:author="Green, Will" w:date="2021-09-01T20:44:00Z">
        <w:r w:rsidR="00301D88">
          <w:rPr>
            <w:noProof/>
          </w:rPr>
          <w:t>11</w:t>
        </w:r>
      </w:ins>
      <w:del w:id="404" w:author="Green, Will" w:date="2021-09-01T19:24:00Z">
        <w:r w:rsidR="00C41B0C" w:rsidDel="00E738E3">
          <w:rPr>
            <w:noProof/>
          </w:rPr>
          <w:delText>8</w:delText>
        </w:r>
      </w:del>
      <w:r w:rsidR="0056734C">
        <w:rPr>
          <w:noProof/>
        </w:rPr>
        <w:fldChar w:fldCharType="end"/>
      </w:r>
      <w:bookmarkEnd w:id="402"/>
      <w:r w:rsidRPr="009D0311">
        <w:t xml:space="preserve"> </w:t>
      </w:r>
    </w:p>
    <w:p w14:paraId="006F3C7A" w14:textId="4B4DA5C3" w:rsidR="008E063A" w:rsidRPr="009D0311" w:rsidRDefault="00E17FD4" w:rsidP="008E063A">
      <w:pPr>
        <w:jc w:val="both"/>
        <w:rPr>
          <w:rFonts w:eastAsiaTheme="minorEastAsia"/>
        </w:rPr>
      </w:pPr>
      <m:oMathPara>
        <m:oMath>
          <m:r>
            <w:rPr>
              <w:rFonts w:ascii="Cambria Math" w:eastAsiaTheme="minorEastAsia" w:hAnsi="Cambria Math"/>
            </w:rPr>
            <m:t>A(δ)=</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δ</m:t>
                    </m:r>
                  </m:e>
                  <m:e>
                    <m:r>
                      <w:rPr>
                        <w:rFonts w:ascii="Cambria Math" w:eastAsiaTheme="minorEastAsia" w:hAnsi="Cambria Math"/>
                      </w:rPr>
                      <m:t>(1-δ)</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en>
                    </m:f>
                  </m:e>
                </m:mr>
                <m:mr>
                  <m:e>
                    <m:r>
                      <w:rPr>
                        <w:rFonts w:ascii="Cambria Math" w:eastAsiaTheme="minorEastAsia" w:hAnsi="Cambria Math"/>
                      </w:rPr>
                      <m:t>1-δ</m:t>
                    </m:r>
                  </m:e>
                  <m:e>
                    <m:r>
                      <w:rPr>
                        <w:rFonts w:ascii="Cambria Math" w:eastAsiaTheme="minorEastAsia" w:hAnsi="Cambria Math"/>
                      </w:rPr>
                      <m:t>1-(1-δ)</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en>
                    </m:f>
                  </m:e>
                </m:mr>
              </m:m>
            </m:e>
          </m:d>
        </m:oMath>
      </m:oMathPara>
    </w:p>
    <w:p w14:paraId="45C0714B" w14:textId="2FA1DD93" w:rsidR="00E40E5B" w:rsidRPr="009D0311" w:rsidRDefault="00A25F12" w:rsidP="00DD09A0">
      <w:pPr>
        <w:jc w:val="both"/>
      </w:pPr>
      <w:r w:rsidRPr="009D0311">
        <w:t xml:space="preserve">For plotting, we vary </w:t>
      </w:r>
      <w:r w:rsidRPr="009D0311">
        <w:rPr>
          <w:rFonts w:cstheme="minorHAnsi"/>
          <w:i/>
          <w:iCs/>
        </w:rPr>
        <w:t>δ</w:t>
      </w:r>
      <w:r w:rsidRPr="009D0311">
        <w:t xml:space="preserve"> in a two-part linear man</w:t>
      </w:r>
      <w:r w:rsidR="00D753AD" w:rsidRPr="009D0311">
        <w:t>ne</w:t>
      </w:r>
      <w:r w:rsidRPr="009D0311">
        <w:t xml:space="preserve">r, from 0 </w:t>
      </w:r>
      <w:ins w:id="405" w:author="Green, Will" w:date="2021-09-01T18:04:00Z">
        <w:r w:rsidR="00A14840">
          <w:t>(</w:t>
        </w:r>
      </w:ins>
      <w:ins w:id="406" w:author="Green, Will" w:date="2021-09-01T18:05:00Z">
        <w:r w:rsidR="00A14840">
          <w:t xml:space="preserve">disassortative) </w:t>
        </w:r>
      </w:ins>
      <w:r w:rsidRPr="009D0311">
        <w:t xml:space="preserve">to </w:t>
      </w:r>
      <w:r w:rsidRPr="009D0311">
        <w:rPr>
          <w:i/>
          <w:iCs/>
        </w:rPr>
        <w:t>p</w:t>
      </w:r>
      <w:r w:rsidRPr="009D0311">
        <w:rPr>
          <w:i/>
          <w:iCs/>
          <w:vertAlign w:val="subscript"/>
        </w:rPr>
        <w:t>1</w:t>
      </w:r>
      <w:r w:rsidRPr="009D0311">
        <w:t xml:space="preserve"> </w:t>
      </w:r>
      <w:ins w:id="407" w:author="Green, Will" w:date="2021-09-01T18:05:00Z">
        <w:r w:rsidR="00A14840">
          <w:t xml:space="preserve">(homogeneous) </w:t>
        </w:r>
      </w:ins>
      <w:r w:rsidRPr="009D0311">
        <w:t xml:space="preserve">from the left of the x-axis to the middle, and from </w:t>
      </w:r>
      <w:r w:rsidRPr="009D0311">
        <w:rPr>
          <w:i/>
          <w:iCs/>
        </w:rPr>
        <w:t>p</w:t>
      </w:r>
      <w:r w:rsidRPr="009D0311">
        <w:rPr>
          <w:i/>
          <w:iCs/>
          <w:vertAlign w:val="subscript"/>
        </w:rPr>
        <w:t>1</w:t>
      </w:r>
      <w:r w:rsidRPr="009D0311">
        <w:t xml:space="preserve"> to 1 </w:t>
      </w:r>
      <w:ins w:id="408" w:author="Green, Will" w:date="2021-09-01T18:05:00Z">
        <w:r w:rsidR="00A14840">
          <w:t xml:space="preserve">(assortative) </w:t>
        </w:r>
      </w:ins>
      <w:r w:rsidRPr="009D0311">
        <w:t>from the middle of the x-axis to the right-hand side. This standardizes homogeneous mixing at the centre of the x-axis</w:t>
      </w:r>
      <w:del w:id="409" w:author="Green, Will" w:date="2021-09-01T18:06:00Z">
        <w:r w:rsidRPr="009D0311" w:rsidDel="00A14840">
          <w:delText>,</w:delText>
        </w:r>
      </w:del>
      <w:ins w:id="410" w:author="Green, Will" w:date="2021-09-01T18:06:00Z">
        <w:r w:rsidR="00A14840">
          <w:t xml:space="preserve"> -</w:t>
        </w:r>
      </w:ins>
      <w:ins w:id="411" w:author="Green, Will" w:date="2021-09-01T18:05:00Z">
        <w:r w:rsidR="00A14840">
          <w:t xml:space="preserve"> where the proportion of</w:t>
        </w:r>
      </w:ins>
      <w:ins w:id="412" w:author="Green, Will" w:date="2021-09-01T18:06:00Z">
        <w:r w:rsidR="00A14840">
          <w:t xml:space="preserve"> group</w:t>
        </w:r>
      </w:ins>
      <w:ins w:id="413" w:author="Green, Will" w:date="2021-09-01T18:05:00Z">
        <w:r w:rsidR="00A14840">
          <w:t xml:space="preserve"> i’s interaction with j is equal to the</w:t>
        </w:r>
      </w:ins>
      <w:ins w:id="414" w:author="Green, Will" w:date="2021-09-01T18:06:00Z">
        <w:r w:rsidR="00A14840">
          <w:t xml:space="preserve"> proportion of the population that is in group j</w:t>
        </w:r>
      </w:ins>
      <w:del w:id="415" w:author="Green, Will" w:date="2021-09-01T18:06:00Z">
        <w:r w:rsidRPr="009D0311" w:rsidDel="00A14840">
          <w:delText xml:space="preserve"> allowing comparisons between different values of</w:delText>
        </w:r>
        <w:r w:rsidRPr="009D0311" w:rsidDel="00A14840">
          <w:rPr>
            <w:i/>
            <w:iCs/>
          </w:rPr>
          <w:delText xml:space="preserve"> p</w:delText>
        </w:r>
        <w:r w:rsidRPr="009D0311" w:rsidDel="00A14840">
          <w:rPr>
            <w:i/>
            <w:iCs/>
            <w:vertAlign w:val="subscript"/>
          </w:rPr>
          <w:delText>1</w:delText>
        </w:r>
      </w:del>
      <w:r w:rsidRPr="009D0311">
        <w:t>.</w:t>
      </w:r>
    </w:p>
    <w:p w14:paraId="283B32BE" w14:textId="14409348" w:rsidR="00DD09A0" w:rsidRPr="009D0311" w:rsidRDefault="00DD09A0" w:rsidP="00DD09A0">
      <w:pPr>
        <w:jc w:val="both"/>
        <w:rPr>
          <w:i/>
          <w:iCs/>
        </w:rPr>
      </w:pPr>
      <w:r w:rsidRPr="009D0311">
        <w:rPr>
          <w:i/>
          <w:iCs/>
        </w:rPr>
        <w:t>Equivalent</w:t>
      </w:r>
      <w:r w:rsidR="000D2FA4" w:rsidRPr="009D0311">
        <w:rPr>
          <w:i/>
          <w:iCs/>
        </w:rPr>
        <w:t xml:space="preserve"> single type </w:t>
      </w:r>
      <w:r w:rsidR="00D753AD" w:rsidRPr="009D0311">
        <w:rPr>
          <w:i/>
          <w:iCs/>
        </w:rPr>
        <w:t>formulation</w:t>
      </w:r>
    </w:p>
    <w:p w14:paraId="2B9AFEDB" w14:textId="3D630298" w:rsidR="00E40E5B" w:rsidRPr="009D0311" w:rsidRDefault="00E40E5B" w:rsidP="007629BF">
      <w:pPr>
        <w:jc w:val="both"/>
        <w:rPr>
          <w:rFonts w:eastAsiaTheme="minorEastAsia"/>
        </w:rPr>
      </w:pPr>
      <w:r w:rsidRPr="009D0311">
        <w:rPr>
          <w:rFonts w:eastAsiaTheme="minorEastAsia"/>
        </w:rPr>
        <w:t>The single-type formalism of the reproduction number provides a more straightforward means of inferring the reproduction number. Additionally, existing software packages used for epidemic analysis will typically only work with single-type renewal processes, so there is a benefit to express</w:t>
      </w:r>
      <w:r w:rsidR="00A25F12" w:rsidRPr="009D0311">
        <w:rPr>
          <w:rFonts w:eastAsiaTheme="minorEastAsia"/>
        </w:rPr>
        <w:t xml:space="preserve">ing </w:t>
      </w:r>
      <w:del w:id="416" w:author="Green, Will" w:date="2021-09-02T15:26:00Z">
        <w:r w:rsidRPr="009D0311" w:rsidDel="005E1C89">
          <w:rPr>
            <w:rFonts w:eastAsiaTheme="minorEastAsia"/>
          </w:rPr>
          <w:delText xml:space="preserve"> </w:delText>
        </w:r>
      </w:del>
      <w:ins w:id="417" w:author="Green, Will" w:date="2021-09-02T15:26:00Z">
        <w:r w:rsidR="005E1C89">
          <w:rPr>
            <w:rFonts w:eastAsiaTheme="minorEastAsia"/>
          </w:rPr>
          <w:t xml:space="preserve">the </w:t>
        </w:r>
      </w:ins>
      <w:r w:rsidRPr="009D0311">
        <w:rPr>
          <w:rFonts w:eastAsiaTheme="minorEastAsia"/>
        </w:rPr>
        <w:t>multi-</w:t>
      </w:r>
      <w:proofErr w:type="gramStart"/>
      <w:r w:rsidRPr="009D0311">
        <w:rPr>
          <w:rFonts w:eastAsiaTheme="minorEastAsia"/>
        </w:rPr>
        <w:t>type</w:t>
      </w:r>
      <w:proofErr w:type="gramEnd"/>
      <w:r w:rsidRPr="009D0311">
        <w:rPr>
          <w:rFonts w:eastAsiaTheme="minorEastAsia"/>
        </w:rPr>
        <w:t xml:space="preserve"> renewal processes as an equivalent single-type.</w:t>
      </w:r>
    </w:p>
    <w:p w14:paraId="739DD2BE" w14:textId="74EC61FC" w:rsidR="005C58BC" w:rsidRPr="009D0311" w:rsidRDefault="007629BF" w:rsidP="00AD5652">
      <w:pPr>
        <w:rPr>
          <w:i/>
          <w:iCs/>
          <w:color w:val="44546A" w:themeColor="text2"/>
          <w:sz w:val="18"/>
          <w:szCs w:val="18"/>
        </w:rPr>
      </w:pPr>
      <w:r w:rsidRPr="009D0311">
        <w:rPr>
          <w:rFonts w:eastAsiaTheme="minorEastAsia"/>
        </w:rPr>
        <w:fldChar w:fldCharType="begin"/>
      </w:r>
      <w:r w:rsidRPr="009D0311">
        <w:rPr>
          <w:rFonts w:eastAsiaTheme="minorEastAsia"/>
        </w:rPr>
        <w:instrText xml:space="preserve"> REF _Ref61876023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3</w:t>
      </w:r>
      <w:r w:rsidRPr="009D0311">
        <w:rPr>
          <w:rFonts w:eastAsiaTheme="minorEastAsia"/>
        </w:rPr>
        <w:fldChar w:fldCharType="end"/>
      </w:r>
      <w:r w:rsidRPr="009D0311">
        <w:rPr>
          <w:rFonts w:eastAsiaTheme="minorEastAsia"/>
        </w:rPr>
        <w:t xml:space="preserve"> </w:t>
      </w:r>
      <w:r w:rsidR="005C58BC" w:rsidRPr="009D0311">
        <w:rPr>
          <w:rFonts w:eastAsiaTheme="minorEastAsia"/>
        </w:rPr>
        <w:t>and</w:t>
      </w:r>
      <w:r w:rsidR="00A91EA1">
        <w:rPr>
          <w:rFonts w:eastAsiaTheme="minorEastAsia"/>
        </w:rPr>
        <w:t xml:space="preserve"> </w:t>
      </w:r>
      <w:r w:rsidR="00C41B0C">
        <w:rPr>
          <w:rFonts w:eastAsiaTheme="minorEastAsia"/>
        </w:rPr>
        <w:t>Equation 4</w:t>
      </w:r>
      <w:r w:rsidRPr="009D0311">
        <w:rPr>
          <w:rFonts w:eastAsiaTheme="minorEastAsia"/>
        </w:rPr>
        <w:t xml:space="preserve"> </w:t>
      </w:r>
      <w:r w:rsidR="005C58BC" w:rsidRPr="009D0311">
        <w:rPr>
          <w:rFonts w:eastAsiaTheme="minorEastAsia"/>
        </w:rPr>
        <w:t>can be re-written as</w:t>
      </w:r>
      <w:r w:rsidR="00C41B0C">
        <w:rPr>
          <w:rFonts w:eastAsiaTheme="minorEastAsia"/>
        </w:rPr>
        <w:t xml:space="preserve"> Equation 9</w:t>
      </w:r>
      <w:r w:rsidRPr="009D0311">
        <w:rPr>
          <w:rFonts w:eastAsiaTheme="minorEastAsia"/>
        </w:rPr>
        <w:t>.</w:t>
      </w:r>
    </w:p>
    <w:p w14:paraId="32ABCB25" w14:textId="5904D30F" w:rsidR="005C58BC" w:rsidRPr="009D0311" w:rsidRDefault="005C58BC" w:rsidP="005C58BC">
      <w:pPr>
        <w:pStyle w:val="Caption"/>
        <w:rPr>
          <w:rFonts w:eastAsiaTheme="minorEastAsia"/>
          <w:i w:val="0"/>
        </w:rPr>
      </w:pPr>
      <w:bookmarkStart w:id="418" w:name="_Ref66097851"/>
      <w:r w:rsidRPr="009D0311">
        <w:t xml:space="preserve">Equation </w:t>
      </w:r>
      <w:r w:rsidR="0056734C">
        <w:fldChar w:fldCharType="begin"/>
      </w:r>
      <w:r w:rsidR="0056734C">
        <w:instrText xml:space="preserve"> SEQ Equation \* ARABIC </w:instrText>
      </w:r>
      <w:r w:rsidR="0056734C">
        <w:fldChar w:fldCharType="separate"/>
      </w:r>
      <w:ins w:id="419" w:author="Green, Will" w:date="2021-09-01T20:44:00Z">
        <w:r w:rsidR="00301D88">
          <w:rPr>
            <w:noProof/>
          </w:rPr>
          <w:t>12</w:t>
        </w:r>
      </w:ins>
      <w:del w:id="420" w:author="Green, Will" w:date="2021-09-01T19:24:00Z">
        <w:r w:rsidR="00C41B0C" w:rsidDel="00E738E3">
          <w:rPr>
            <w:noProof/>
          </w:rPr>
          <w:delText>9</w:delText>
        </w:r>
      </w:del>
      <w:r w:rsidR="0056734C">
        <w:rPr>
          <w:noProof/>
        </w:rPr>
        <w:fldChar w:fldCharType="end"/>
      </w:r>
      <w:bookmarkEnd w:id="418"/>
    </w:p>
    <w:p w14:paraId="039D123A" w14:textId="77777777" w:rsidR="005C58BC" w:rsidRPr="009D0311" w:rsidRDefault="0056734C" w:rsidP="005C58BC">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 R(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1</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d>
                          <m:dPr>
                            <m:ctrlPr>
                              <w:rPr>
                                <w:rFonts w:ascii="Cambria Math" w:hAnsi="Cambria Math"/>
                                <w:i/>
                              </w:rPr>
                            </m:ctrlPr>
                          </m:dPr>
                          <m:e>
                            <m:r>
                              <w:rPr>
                                <w:rFonts w:ascii="Cambria Math" w:hAnsi="Cambria Math"/>
                              </w:rPr>
                              <m:t>τ</m:t>
                            </m:r>
                          </m:e>
                        </m:d>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1→n</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n</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d>
                          <m:dPr>
                            <m:ctrlPr>
                              <w:rPr>
                                <w:rFonts w:ascii="Cambria Math" w:hAnsi="Cambria Math"/>
                                <w:i/>
                              </w:rPr>
                            </m:ctrlPr>
                          </m:dPr>
                          <m:e>
                            <m:r>
                              <w:rPr>
                                <w:rFonts w:ascii="Cambria Math" w:hAnsi="Cambria Math"/>
                              </w:rPr>
                              <m:t>τ</m:t>
                            </m:r>
                          </m:e>
                        </m:d>
                      </m:e>
                    </m:mr>
                  </m:m>
                </m:e>
              </m:d>
            </m:e>
          </m:nary>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r>
            <w:rPr>
              <w:rFonts w:ascii="Cambria Math" w:hAnsi="Cambria Math"/>
            </w:rPr>
            <m:t>dτ</m:t>
          </m:r>
        </m:oMath>
      </m:oMathPara>
    </w:p>
    <w:p w14:paraId="3BD0EEFF" w14:textId="06C6FB3F" w:rsidR="005C58BC" w:rsidRPr="009D0311" w:rsidRDefault="005C58BC" w:rsidP="005C58BC">
      <w:pPr>
        <w:rPr>
          <w:rFonts w:eastAsiaTheme="minorEastAsia"/>
        </w:rPr>
      </w:pPr>
      <w:r w:rsidRPr="009D0311">
        <w:rPr>
          <w:rFonts w:eastAsiaTheme="minorEastAsia"/>
        </w:rPr>
        <w:t xml:space="preserve">The total number of </w:t>
      </w:r>
      <w:r w:rsidR="00DB7E3B" w:rsidRPr="009D0311">
        <w:rPr>
          <w:rFonts w:eastAsiaTheme="minorEastAsia"/>
        </w:rPr>
        <w:t xml:space="preserve">newly </w:t>
      </w:r>
      <w:r w:rsidRPr="009D0311">
        <w:rPr>
          <w:rFonts w:eastAsiaTheme="minorEastAsia"/>
        </w:rPr>
        <w:t xml:space="preserve">infected </w:t>
      </w:r>
      <w:r w:rsidR="00DB7E3B" w:rsidRPr="009D0311">
        <w:rPr>
          <w:rFonts w:eastAsiaTheme="minorEastAsia"/>
        </w:rPr>
        <w:t xml:space="preserve">individuals </w:t>
      </w:r>
      <w:r w:rsidRPr="009D0311">
        <w:rPr>
          <w:rFonts w:eastAsiaTheme="minorEastAsia"/>
        </w:rPr>
        <w:t>is then:</w:t>
      </w:r>
    </w:p>
    <w:p w14:paraId="596D81C1" w14:textId="48E16A35" w:rsidR="005C58BC" w:rsidRPr="009D0311" w:rsidRDefault="005C58BC" w:rsidP="005C58BC">
      <w:pPr>
        <w:pStyle w:val="Caption"/>
        <w:rPr>
          <w:rFonts w:eastAsiaTheme="minorEastAsia"/>
        </w:rPr>
      </w:pPr>
      <w:bookmarkStart w:id="421" w:name="_Ref66098040"/>
      <w:r w:rsidRPr="009D0311">
        <w:t xml:space="preserve">Equation </w:t>
      </w:r>
      <w:r w:rsidR="0056734C">
        <w:fldChar w:fldCharType="begin"/>
      </w:r>
      <w:r w:rsidR="0056734C">
        <w:instrText xml:space="preserve"> SEQ Equation \* ARABIC </w:instrText>
      </w:r>
      <w:r w:rsidR="0056734C">
        <w:fldChar w:fldCharType="separate"/>
      </w:r>
      <w:ins w:id="422" w:author="Green, Will" w:date="2021-09-01T20:44:00Z">
        <w:r w:rsidR="00301D88">
          <w:rPr>
            <w:noProof/>
          </w:rPr>
          <w:t>13</w:t>
        </w:r>
      </w:ins>
      <w:del w:id="423" w:author="Green, Will" w:date="2021-09-01T19:24:00Z">
        <w:r w:rsidR="00C41B0C" w:rsidDel="00E738E3">
          <w:rPr>
            <w:noProof/>
          </w:rPr>
          <w:delText>10</w:delText>
        </w:r>
      </w:del>
      <w:r w:rsidR="0056734C">
        <w:rPr>
          <w:noProof/>
        </w:rPr>
        <w:fldChar w:fldCharType="end"/>
      </w:r>
      <w:bookmarkEnd w:id="421"/>
    </w:p>
    <w:p w14:paraId="5917B023" w14:textId="4818486A" w:rsidR="005C58BC" w:rsidRPr="009D0311" w:rsidRDefault="005C58BC" w:rsidP="00A25F12">
      <w:pPr>
        <w:jc w:val="center"/>
        <w:rPr>
          <w:rFonts w:eastAsiaTheme="minorEastAsia"/>
        </w:rPr>
      </w:pPr>
      <m:oMathPara>
        <m:oMath>
          <m:r>
            <w:rPr>
              <w:rFonts w:ascii="Cambria Math" w:hAnsi="Cambria Math"/>
            </w:rPr>
            <w:lastRenderedPageBreak/>
            <m:t xml:space="preserve">I(t)= </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R(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m:t>
                          </m:r>
                        </m:e>
                        <m:sub>
                          <m:r>
                            <w:rPr>
                              <w:rFonts w:ascii="Cambria Math" w:hAnsi="Cambria Math"/>
                            </w:rPr>
                            <m:t>j→i</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e>
                  </m:nary>
                </m:e>
              </m:nary>
              <m:r>
                <w:rPr>
                  <w:rFonts w:ascii="Cambria Math" w:hAnsi="Cambria Math"/>
                </w:rPr>
                <m:t>dτ</m:t>
              </m:r>
            </m:e>
          </m:nary>
        </m:oMath>
      </m:oMathPara>
    </w:p>
    <w:p w14:paraId="7CCD258C" w14:textId="6227F366" w:rsidR="005C58BC" w:rsidRPr="009D0311" w:rsidRDefault="005C58BC" w:rsidP="005C58BC">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nary>
            <m:naryPr>
              <m:limLoc m:val="subSup"/>
              <m:ctrlPr>
                <w:rPr>
                  <w:rFonts w:ascii="Cambria Math" w:hAnsi="Cambria Math"/>
                  <w:i/>
                </w:rPr>
              </m:ctrlPr>
            </m:naryPr>
            <m:sub>
              <m:r>
                <w:rPr>
                  <w:rFonts w:ascii="Cambria Math" w:hAnsi="Cambria Math"/>
                </w:rPr>
                <m:t>0</m:t>
              </m:r>
            </m:sub>
            <m:sup>
              <m:r>
                <w:rPr>
                  <w:rFonts w:ascii="Cambria Math" w:hAnsi="Cambria Math"/>
                </w:rPr>
                <m:t>∞</m:t>
              </m:r>
            </m:sup>
            <m:e>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r>
                <w:rPr>
                  <w:rFonts w:ascii="Cambria Math" w:hAnsi="Cambria Math"/>
                </w:rPr>
                <m:t>dτ</m:t>
              </m:r>
            </m:e>
          </m:nary>
          <m:r>
            <w:rPr>
              <w:rFonts w:ascii="Cambria Math" w:hAnsi="Cambria Math"/>
            </w:rPr>
            <m:t xml:space="preserve"> </m:t>
          </m:r>
        </m:oMath>
      </m:oMathPara>
    </w:p>
    <w:p w14:paraId="0CE1A8A1" w14:textId="3F54CC96" w:rsidR="004D2D91" w:rsidRPr="00A91EA1" w:rsidRDefault="007629BF">
      <w:pPr>
        <w:rPr>
          <w:rFonts w:eastAsiaTheme="minorEastAsia"/>
        </w:rPr>
      </w:pPr>
      <w:r w:rsidRPr="009D0311">
        <w:rPr>
          <w:rFonts w:eastAsiaTheme="minorEastAsia"/>
        </w:rPr>
        <w:t xml:space="preserve">Where </w:t>
      </w:r>
      <m:oMath>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oMath>
      <w:r w:rsidRPr="009D0311">
        <w:rPr>
          <w:rFonts w:eastAsiaTheme="minorEastAsia"/>
        </w:rPr>
        <w:t xml:space="preserve"> is given by </w:t>
      </w:r>
      <w:r w:rsidRPr="009D0311">
        <w:rPr>
          <w:rFonts w:eastAsiaTheme="minorEastAsia"/>
        </w:rPr>
        <w:fldChar w:fldCharType="begin"/>
      </w:r>
      <w:r w:rsidRPr="009D0311">
        <w:rPr>
          <w:rFonts w:eastAsiaTheme="minorEastAsia"/>
        </w:rPr>
        <w:instrText xml:space="preserve"> REF _Ref66097921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11</w:t>
      </w:r>
      <w:r w:rsidRPr="009D0311">
        <w:rPr>
          <w:rFonts w:eastAsiaTheme="minorEastAsia"/>
        </w:rPr>
        <w:fldChar w:fldCharType="end"/>
      </w:r>
      <w:ins w:id="424" w:author="Green, Will" w:date="2021-09-01T17:19:00Z">
        <w:r w:rsidR="00A5457F">
          <w:rPr>
            <w:rFonts w:eastAsiaTheme="minorEastAsia"/>
          </w:rPr>
          <w:t>, and C is chosen as a normalising constant such that</w:t>
        </w:r>
      </w:ins>
      <w:ins w:id="425" w:author="Green, Will" w:date="2021-09-01T17:20:00Z">
        <w:r w:rsidR="00A5457F">
          <w:rPr>
            <w:rFonts w:eastAsiaTheme="minorEastAsia"/>
          </w:rPr>
          <w:t xml:space="preserve"> </w:t>
        </w:r>
      </w:ins>
      <m:oMath>
        <m:nary>
          <m:naryPr>
            <m:limLoc m:val="subSup"/>
            <m:ctrlPr>
              <w:ins w:id="426" w:author="Green, Will" w:date="2021-09-01T17:20:00Z">
                <w:rPr>
                  <w:rFonts w:ascii="Cambria Math" w:eastAsiaTheme="minorEastAsia" w:hAnsi="Cambria Math"/>
                  <w:i/>
                </w:rPr>
              </w:ins>
            </m:ctrlPr>
          </m:naryPr>
          <m:sub>
            <m:r>
              <w:ins w:id="427" w:author="Green, Will" w:date="2021-09-01T17:20:00Z">
                <w:rPr>
                  <w:rFonts w:ascii="Cambria Math" w:eastAsiaTheme="minorEastAsia" w:hAnsi="Cambria Math"/>
                </w:rPr>
                <m:t>0</m:t>
              </w:ins>
            </m:r>
          </m:sub>
          <m:sup>
            <m:r>
              <w:ins w:id="428" w:author="Green, Will" w:date="2021-09-01T17:20:00Z">
                <w:rPr>
                  <w:rFonts w:ascii="Cambria Math" w:eastAsiaTheme="minorEastAsia" w:hAnsi="Cambria Math"/>
                </w:rPr>
                <m:t>∞</m:t>
              </w:ins>
            </m:r>
          </m:sup>
          <m:e>
            <m:acc>
              <m:accPr>
                <m:chr m:val="̃"/>
                <m:ctrlPr>
                  <w:ins w:id="429" w:author="Green, Will" w:date="2021-09-01T17:20:00Z">
                    <w:rPr>
                      <w:rFonts w:ascii="Cambria Math" w:hAnsi="Cambria Math"/>
                      <w:i/>
                    </w:rPr>
                  </w:ins>
                </m:ctrlPr>
              </m:accPr>
              <m:e>
                <m:r>
                  <w:ins w:id="430" w:author="Green, Will" w:date="2021-09-01T17:20:00Z">
                    <m:rPr>
                      <m:sty m:val="p"/>
                    </m:rPr>
                    <w:rPr>
                      <w:rFonts w:ascii="Cambria Math" w:hAnsi="Cambria Math" w:cstheme="minorHAnsi"/>
                    </w:rPr>
                    <m:t>ω</m:t>
                  </w:ins>
                </m:r>
              </m:e>
            </m:acc>
            <m:d>
              <m:dPr>
                <m:ctrlPr>
                  <w:ins w:id="431" w:author="Green, Will" w:date="2021-09-01T17:20:00Z">
                    <w:rPr>
                      <w:rFonts w:ascii="Cambria Math" w:hAnsi="Cambria Math"/>
                      <w:i/>
                    </w:rPr>
                  </w:ins>
                </m:ctrlPr>
              </m:dPr>
              <m:e>
                <m:r>
                  <w:ins w:id="432" w:author="Green, Will" w:date="2021-09-01T17:20:00Z">
                    <w:rPr>
                      <w:rFonts w:ascii="Cambria Math" w:hAnsi="Cambria Math"/>
                    </w:rPr>
                    <m:t>τ</m:t>
                  </w:ins>
                </m:r>
              </m:e>
            </m:d>
            <m:r>
              <w:ins w:id="433" w:author="Green, Will" w:date="2021-09-01T17:20:00Z">
                <w:rPr>
                  <w:rFonts w:ascii="Cambria Math" w:hAnsi="Cambria Math"/>
                </w:rPr>
                <m:t>dτ</m:t>
              </w:ins>
            </m:r>
          </m:e>
        </m:nary>
        <w:bookmarkStart w:id="434" w:name="_Ref66097921"/>
        <m:r>
          <w:ins w:id="435" w:author="Green, Will" w:date="2021-09-01T17:21:00Z">
            <w:rPr>
              <w:rFonts w:ascii="Cambria Math" w:eastAsiaTheme="minorEastAsia" w:hAnsi="Cambria Math"/>
            </w:rPr>
            <m:t>=1</m:t>
          </w:ins>
        </m:r>
      </m:oMath>
      <w:ins w:id="436" w:author="Green, Will" w:date="2021-09-01T17:20:00Z">
        <w:r w:rsidR="00A5457F">
          <w:rPr>
            <w:rFonts w:eastAsiaTheme="minorEastAsia"/>
          </w:rPr>
          <w:t>.</w:t>
        </w:r>
      </w:ins>
    </w:p>
    <w:p w14:paraId="5F566E9F" w14:textId="0EC8F4F6" w:rsidR="007629BF" w:rsidRPr="009D0311" w:rsidRDefault="007629BF" w:rsidP="007629BF">
      <w:pPr>
        <w:pStyle w:val="Caption"/>
        <w:rPr>
          <w:rFonts w:eastAsiaTheme="minorEastAsia"/>
        </w:rPr>
      </w:pPr>
      <w:bookmarkStart w:id="437" w:name="_Ref71894922"/>
      <w:r w:rsidRPr="009D0311">
        <w:t xml:space="preserve">Equation </w:t>
      </w:r>
      <w:r w:rsidR="0056734C">
        <w:fldChar w:fldCharType="begin"/>
      </w:r>
      <w:r w:rsidR="0056734C">
        <w:instrText xml:space="preserve"> SEQ Equation \* ARABIC </w:instrText>
      </w:r>
      <w:r w:rsidR="0056734C">
        <w:fldChar w:fldCharType="separate"/>
      </w:r>
      <w:ins w:id="438" w:author="Green, Will" w:date="2021-09-01T20:44:00Z">
        <w:r w:rsidR="00301D88">
          <w:rPr>
            <w:noProof/>
          </w:rPr>
          <w:t>14</w:t>
        </w:r>
      </w:ins>
      <w:del w:id="439" w:author="Green, Will" w:date="2021-09-01T19:24:00Z">
        <w:r w:rsidR="00C41B0C" w:rsidDel="00E738E3">
          <w:rPr>
            <w:noProof/>
          </w:rPr>
          <w:delText>11</w:delText>
        </w:r>
      </w:del>
      <w:r w:rsidR="0056734C">
        <w:rPr>
          <w:noProof/>
        </w:rPr>
        <w:fldChar w:fldCharType="end"/>
      </w:r>
      <w:bookmarkEnd w:id="434"/>
      <w:bookmarkEnd w:id="437"/>
    </w:p>
    <w:p w14:paraId="47144673" w14:textId="19F28023" w:rsidR="00C11964" w:rsidRPr="009D0311" w:rsidRDefault="0056734C" w:rsidP="00EE4B2E">
      <w:pPr>
        <w:jc w:val="center"/>
        <w:rPr>
          <w:rFonts w:eastAsiaTheme="minorEastAsia"/>
        </w:rPr>
      </w:pPr>
      <m:oMathPara>
        <m:oMath>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r>
            <w:rPr>
              <w:rFonts w:ascii="Cambria Math" w:hAnsi="Cambria Math"/>
            </w:rPr>
            <m:t>=</m:t>
          </m:r>
          <m:r>
            <w:ins w:id="440" w:author="Green, Will" w:date="2021-09-01T15:36:00Z">
              <w:rPr>
                <w:rFonts w:ascii="Cambria Math" w:hAnsi="Cambria Math"/>
              </w:rPr>
              <m:t>C</m:t>
            </w:ins>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m:t>
                  </m:r>
                </m:e>
                <m:sub>
                  <m:r>
                    <w:rPr>
                      <w:rFonts w:ascii="Cambria Math" w:hAnsi="Cambria Math"/>
                    </w:rPr>
                    <m:t>j→i</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e>
          </m:nary>
          <m:r>
            <w:rPr>
              <w:rFonts w:ascii="Cambria Math" w:hAnsi="Cambria Math"/>
            </w:rPr>
            <m:t>=</m:t>
          </m:r>
          <m:r>
            <w:ins w:id="441" w:author="Green, Will" w:date="2021-09-01T15:36:00Z">
              <w:rPr>
                <w:rFonts w:ascii="Cambria Math" w:hAnsi="Cambria Math"/>
              </w:rPr>
              <m:t>C</m:t>
            </w:ins>
          </m:r>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j</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j→i</m:t>
                          </m:r>
                        </m:sub>
                      </m:sSub>
                    </m:e>
                  </m:nary>
                </m:e>
              </m:d>
            </m:e>
          </m:nary>
        </m:oMath>
      </m:oMathPara>
    </w:p>
    <w:p w14:paraId="196D35FB" w14:textId="2986EE43" w:rsidR="00A76927" w:rsidRPr="009D0311" w:rsidRDefault="007629BF" w:rsidP="007629BF">
      <w:pPr>
        <w:jc w:val="both"/>
        <w:rPr>
          <w:rFonts w:eastAsiaTheme="minorEastAsia"/>
        </w:rPr>
      </w:pPr>
      <w:r w:rsidRPr="009D0311">
        <w:rPr>
          <w:rFonts w:eastAsiaTheme="minorEastAsia"/>
        </w:rPr>
        <w:fldChar w:fldCharType="begin"/>
      </w:r>
      <w:r w:rsidRPr="009D0311">
        <w:rPr>
          <w:rFonts w:eastAsiaTheme="minorEastAsia"/>
        </w:rPr>
        <w:instrText xml:space="preserve"> REF _Ref66098040 \h </w:instrText>
      </w:r>
      <w:r w:rsidR="00577C24" w:rsidRPr="009D0311">
        <w:rPr>
          <w:rFonts w:eastAsiaTheme="minorEastAsia"/>
        </w:rPr>
        <w:instrText xml:space="preserve"> \* MERGEFORMAT </w:instrText>
      </w:r>
      <w:r w:rsidRPr="009D0311">
        <w:rPr>
          <w:rFonts w:eastAsiaTheme="minorEastAsia"/>
        </w:rPr>
      </w:r>
      <w:r w:rsidRPr="009D0311">
        <w:rPr>
          <w:rFonts w:eastAsiaTheme="minorEastAsia"/>
        </w:rPr>
        <w:fldChar w:fldCharType="separate"/>
      </w:r>
      <w:ins w:id="442" w:author="Green, Will" w:date="2021-09-02T15:27:00Z">
        <w:r w:rsidR="005E1C89" w:rsidRPr="005E1C89">
          <w:rPr>
            <w:rFonts w:eastAsiaTheme="minorEastAsia"/>
            <w:rPrChange w:id="443" w:author="Green, Will" w:date="2021-09-02T15:27:00Z">
              <w:rPr/>
            </w:rPrChange>
          </w:rPr>
          <w:t xml:space="preserve">Equation </w:t>
        </w:r>
        <w:r w:rsidR="005E1C89" w:rsidRPr="005E1C89">
          <w:rPr>
            <w:rFonts w:eastAsiaTheme="minorEastAsia"/>
            <w:rPrChange w:id="444" w:author="Green, Will" w:date="2021-09-02T15:27:00Z">
              <w:rPr>
                <w:noProof/>
              </w:rPr>
            </w:rPrChange>
          </w:rPr>
          <w:t>13</w:t>
        </w:r>
      </w:ins>
      <w:del w:id="445" w:author="Green, Will" w:date="2021-09-02T15:27:00Z">
        <w:r w:rsidR="00C41B0C" w:rsidRPr="00C41B0C" w:rsidDel="005E1C89">
          <w:rPr>
            <w:rFonts w:eastAsiaTheme="minorEastAsia"/>
          </w:rPr>
          <w:delText>Equation 10</w:delText>
        </w:r>
      </w:del>
      <w:r w:rsidRPr="009D0311">
        <w:rPr>
          <w:rFonts w:eastAsiaTheme="minorEastAsia"/>
        </w:rPr>
        <w:fldChar w:fldCharType="end"/>
      </w:r>
      <w:r w:rsidRPr="009D0311">
        <w:rPr>
          <w:rFonts w:eastAsiaTheme="minorEastAsia"/>
        </w:rPr>
        <w:t xml:space="preserve"> </w:t>
      </w:r>
      <w:r w:rsidR="00653ADB" w:rsidRPr="009D0311">
        <w:rPr>
          <w:rFonts w:eastAsiaTheme="minorEastAsia"/>
        </w:rPr>
        <w:t>shows that the multi-</w:t>
      </w:r>
      <w:proofErr w:type="gramStart"/>
      <w:r w:rsidR="00653ADB" w:rsidRPr="009D0311">
        <w:rPr>
          <w:rFonts w:eastAsiaTheme="minorEastAsia"/>
        </w:rPr>
        <w:t>type</w:t>
      </w:r>
      <w:proofErr w:type="gramEnd"/>
      <w:r w:rsidR="00653ADB" w:rsidRPr="009D0311">
        <w:rPr>
          <w:rFonts w:eastAsiaTheme="minorEastAsia"/>
        </w:rPr>
        <w:t xml:space="preserve"> </w:t>
      </w:r>
      <w:r w:rsidR="00D873D9" w:rsidRPr="009D0311">
        <w:rPr>
          <w:rFonts w:eastAsiaTheme="minorEastAsia"/>
        </w:rPr>
        <w:t xml:space="preserve">renewal equation </w:t>
      </w:r>
      <w:r w:rsidR="00DF0B51" w:rsidRPr="009D0311">
        <w:rPr>
          <w:rFonts w:eastAsiaTheme="minorEastAsia"/>
        </w:rPr>
        <w:t xml:space="preserve">can be </w:t>
      </w:r>
      <w:r w:rsidR="00F325A3" w:rsidRPr="009D0311">
        <w:rPr>
          <w:rFonts w:eastAsiaTheme="minorEastAsia"/>
        </w:rPr>
        <w:t xml:space="preserve">written </w:t>
      </w:r>
      <w:r w:rsidR="00DF0B51" w:rsidRPr="009D0311">
        <w:rPr>
          <w:rFonts w:eastAsiaTheme="minorEastAsia"/>
        </w:rPr>
        <w:t xml:space="preserve">as </w:t>
      </w:r>
      <w:del w:id="446" w:author="Green, Will" w:date="2021-09-02T15:26:00Z">
        <w:r w:rsidR="00DF0B51" w:rsidRPr="009D0311" w:rsidDel="005E1C89">
          <w:rPr>
            <w:rFonts w:eastAsiaTheme="minorEastAsia"/>
          </w:rPr>
          <w:delText>one</w:delText>
        </w:r>
        <w:r w:rsidR="00F325A3" w:rsidRPr="009D0311" w:rsidDel="005E1C89">
          <w:rPr>
            <w:rFonts w:eastAsiaTheme="minorEastAsia"/>
          </w:rPr>
          <w:delText>-</w:delText>
        </w:r>
        <w:r w:rsidR="00DF0B51" w:rsidRPr="009D0311" w:rsidDel="005E1C89">
          <w:rPr>
            <w:rFonts w:eastAsiaTheme="minorEastAsia"/>
          </w:rPr>
          <w:delText>dimensional</w:delText>
        </w:r>
      </w:del>
      <w:ins w:id="447" w:author="Green, Will" w:date="2021-09-02T15:26:00Z">
        <w:r w:rsidR="005E1C89">
          <w:rPr>
            <w:rFonts w:eastAsiaTheme="minorEastAsia"/>
          </w:rPr>
          <w:t>single-type</w:t>
        </w:r>
      </w:ins>
      <w:r w:rsidR="00DF0B51" w:rsidRPr="009D0311">
        <w:rPr>
          <w:rFonts w:eastAsiaTheme="minorEastAsia"/>
        </w:rPr>
        <w:t xml:space="preserve"> renewal equation </w:t>
      </w:r>
      <w:r w:rsidRPr="009D0311">
        <w:rPr>
          <w:rFonts w:eastAsiaTheme="minorEastAsia"/>
        </w:rPr>
        <w:t xml:space="preserve">with a weighted mean </w:t>
      </w:r>
      <w:r w:rsidR="00DF0B51" w:rsidRPr="009D0311">
        <w:rPr>
          <w:rFonts w:eastAsiaTheme="minorEastAsia"/>
        </w:rPr>
        <w:t>generation time distribution</w:t>
      </w:r>
      <w:r w:rsidRPr="009D0311">
        <w:rPr>
          <w:rFonts w:eastAsiaTheme="minorEastAsia"/>
        </w:rPr>
        <w:t>.</w:t>
      </w:r>
      <w:r w:rsidR="00DF0B51" w:rsidRPr="009D0311">
        <w:rPr>
          <w:rFonts w:eastAsiaTheme="minorEastAsia"/>
        </w:rPr>
        <w:t xml:space="preserve"> </w:t>
      </w:r>
      <w:r w:rsidRPr="009D0311">
        <w:rPr>
          <w:rFonts w:eastAsiaTheme="minorEastAsia"/>
        </w:rPr>
        <w:t xml:space="preserve">The </w:t>
      </w:r>
      <w:r w:rsidR="00843684" w:rsidRPr="009D0311">
        <w:rPr>
          <w:rFonts w:eastAsiaTheme="minorEastAsia"/>
        </w:rPr>
        <w:t>weight</w:t>
      </w:r>
      <w:r w:rsidRPr="009D0311">
        <w:rPr>
          <w:rFonts w:eastAsiaTheme="minorEastAsia"/>
        </w:rPr>
        <w:t>ing is</w:t>
      </w:r>
      <w:r w:rsidR="00843684" w:rsidRPr="009D0311">
        <w:rPr>
          <w:rFonts w:eastAsiaTheme="minorEastAsia"/>
        </w:rPr>
        <w:t xml:space="preserve"> given by </w:t>
      </w:r>
      <w:r w:rsidR="005E49E6" w:rsidRPr="009D0311">
        <w:rPr>
          <w:rFonts w:eastAsiaTheme="minorEastAsia"/>
        </w:rPr>
        <w:t>the overall relative infectiousness of the group</w:t>
      </w:r>
      <w:r w:rsidR="0037336A" w:rsidRPr="009D0311">
        <w:rPr>
          <w:rFonts w:eastAsiaTheme="minorEastAsia"/>
        </w:rPr>
        <w:t xml:space="preserve"> </w:t>
      </w:r>
      <w:r w:rsidRPr="009D0311">
        <w:rPr>
          <w:rFonts w:eastAsiaTheme="minorEastAsia"/>
        </w:rPr>
        <w:t>j</w:t>
      </w:r>
      <w:r w:rsidR="005E49E6" w:rsidRPr="009D0311">
        <w:rPr>
          <w:rFonts w:eastAsiaTheme="minorEastAsia"/>
        </w:rPr>
        <w:t xml:space="preserve">, and the </w:t>
      </w:r>
      <w:r w:rsidRPr="009D0311">
        <w:rPr>
          <w:rFonts w:eastAsiaTheme="minorEastAsia"/>
        </w:rPr>
        <w:t>j</w:t>
      </w:r>
      <w:r w:rsidRPr="009D0311">
        <w:rPr>
          <w:rFonts w:eastAsiaTheme="minorEastAsia"/>
          <w:vertAlign w:val="superscript"/>
        </w:rPr>
        <w:t>th</w:t>
      </w:r>
      <w:r w:rsidRPr="009D0311">
        <w:rPr>
          <w:rFonts w:eastAsiaTheme="minorEastAsia"/>
        </w:rPr>
        <w:t xml:space="preserve"> </w:t>
      </w:r>
      <w:r w:rsidR="005E49E6" w:rsidRPr="009D0311">
        <w:rPr>
          <w:rFonts w:eastAsiaTheme="minorEastAsia"/>
        </w:rPr>
        <w:t>element of the eigenvector</w:t>
      </w:r>
      <w:ins w:id="448" w:author="Green, Will" w:date="2021-09-03T14:28:00Z">
        <w:r w:rsidR="007831D3">
          <w:rPr>
            <w:rFonts w:eastAsiaTheme="minorEastAsia"/>
          </w:rPr>
          <w:t>,</w:t>
        </w:r>
      </w:ins>
      <w:r w:rsidR="00F325A3" w:rsidRPr="009D0311">
        <w:rPr>
          <w:rFonts w:eastAsiaTheme="minorEastAsia"/>
        </w:rPr>
        <w:t xml:space="preserve"> </w:t>
      </w:r>
      <w:del w:id="449" w:author="Green, Will" w:date="2021-09-03T14:28:00Z">
        <w:r w:rsidR="00F325A3" w:rsidRPr="009D0311" w:rsidDel="007831D3">
          <w:rPr>
            <w:rFonts w:eastAsiaTheme="minorEastAsia"/>
          </w:rPr>
          <w:delText>(</w:delText>
        </w:r>
      </w:del>
      <w:r w:rsidR="00F325A3" w:rsidRPr="009D0311">
        <w:rPr>
          <w:rFonts w:eastAsiaTheme="minorEastAsia"/>
        </w:rPr>
        <w:t xml:space="preserve">which corresponds to the </w:t>
      </w:r>
      <w:ins w:id="450" w:author="Green, Will" w:date="2021-09-02T15:27:00Z">
        <w:r w:rsidR="005E1C89">
          <w:rPr>
            <w:rFonts w:eastAsiaTheme="minorEastAsia"/>
          </w:rPr>
          <w:t xml:space="preserve">equilibrium </w:t>
        </w:r>
      </w:ins>
      <w:r w:rsidR="00F325A3" w:rsidRPr="009D0311">
        <w:rPr>
          <w:rFonts w:eastAsiaTheme="minorEastAsia"/>
        </w:rPr>
        <w:t>proportion of infections that occur in group j</w:t>
      </w:r>
      <w:ins w:id="451" w:author="Green, Will" w:date="2021-09-03T14:30:00Z">
        <w:r w:rsidR="007831D3">
          <w:rPr>
            <w:rFonts w:eastAsiaTheme="minorEastAsia"/>
          </w:rPr>
          <w:t>. I</w:t>
        </w:r>
      </w:ins>
      <w:ins w:id="452" w:author="Green, Will" w:date="2021-09-03T14:28:00Z">
        <w:r w:rsidR="007831D3">
          <w:rPr>
            <w:rFonts w:eastAsiaTheme="minorEastAsia"/>
          </w:rPr>
          <w:t xml:space="preserve">t is worth noting that in real-time epidemics the true equilibrium proportion of infections occurring in each group may not be known </w:t>
        </w:r>
      </w:ins>
      <w:ins w:id="453" w:author="Green, Will" w:date="2021-09-03T14:30:00Z">
        <w:r w:rsidR="007831D3">
          <w:rPr>
            <w:rFonts w:eastAsiaTheme="minorEastAsia"/>
          </w:rPr>
          <w:t xml:space="preserve">exactly </w:t>
        </w:r>
      </w:ins>
      <w:ins w:id="454" w:author="Green, Will" w:date="2021-09-03T14:28:00Z">
        <w:r w:rsidR="007831D3">
          <w:rPr>
            <w:rFonts w:eastAsiaTheme="minorEastAsia"/>
          </w:rPr>
          <w:t xml:space="preserve">owing to importation and </w:t>
        </w:r>
      </w:ins>
      <w:ins w:id="455" w:author="Green, Will" w:date="2021-09-03T14:29:00Z">
        <w:r w:rsidR="007831D3">
          <w:rPr>
            <w:rFonts w:eastAsiaTheme="minorEastAsia"/>
          </w:rPr>
          <w:t>stochasticity</w:t>
        </w:r>
      </w:ins>
      <w:ins w:id="456" w:author="Green, Will" w:date="2021-09-03T14:28:00Z">
        <w:r w:rsidR="007831D3">
          <w:rPr>
            <w:rFonts w:eastAsiaTheme="minorEastAsia"/>
          </w:rPr>
          <w:t>.</w:t>
        </w:r>
      </w:ins>
      <w:ins w:id="457" w:author="Green, Will" w:date="2021-09-03T14:29:00Z">
        <w:r w:rsidR="007831D3">
          <w:rPr>
            <w:rFonts w:eastAsiaTheme="minorEastAsia"/>
          </w:rPr>
          <w:t xml:space="preserve"> This is not a problem in what follows as we derive the equilibrium proportion of infections directly </w:t>
        </w:r>
      </w:ins>
      <w:ins w:id="458" w:author="Green, Will" w:date="2021-09-03T14:30:00Z">
        <w:r w:rsidR="007831D3">
          <w:rPr>
            <w:rFonts w:eastAsiaTheme="minorEastAsia"/>
          </w:rPr>
          <w:t xml:space="preserve">from the eigenvector of </w:t>
        </w:r>
      </w:ins>
      <w:ins w:id="459" w:author="Green, Will" w:date="2021-09-03T14:29:00Z">
        <w:r w:rsidR="007831D3">
          <w:rPr>
            <w:rFonts w:eastAsiaTheme="minorEastAsia"/>
          </w:rPr>
          <w:t xml:space="preserve">the mixing matrix shown in </w:t>
        </w:r>
      </w:ins>
      <w:ins w:id="460" w:author="Green, Will" w:date="2021-09-03T14:30:00Z">
        <w:r w:rsidR="007831D3">
          <w:rPr>
            <w:rFonts w:eastAsiaTheme="minorEastAsia"/>
          </w:rPr>
          <w:fldChar w:fldCharType="begin"/>
        </w:r>
        <w:r w:rsidR="007831D3">
          <w:rPr>
            <w:rFonts w:eastAsiaTheme="minorEastAsia"/>
          </w:rPr>
          <w:instrText xml:space="preserve"> REF _Ref66097851 \h </w:instrText>
        </w:r>
        <w:r w:rsidR="007831D3">
          <w:rPr>
            <w:rFonts w:eastAsiaTheme="minorEastAsia"/>
          </w:rPr>
        </w:r>
      </w:ins>
      <w:r w:rsidR="007831D3">
        <w:rPr>
          <w:rFonts w:eastAsiaTheme="minorEastAsia"/>
        </w:rPr>
        <w:fldChar w:fldCharType="separate"/>
      </w:r>
      <w:ins w:id="461" w:author="Green, Will" w:date="2021-09-03T14:30:00Z">
        <w:r w:rsidR="007831D3" w:rsidRPr="009D0311">
          <w:t xml:space="preserve">Equation </w:t>
        </w:r>
        <w:r w:rsidR="007831D3">
          <w:rPr>
            <w:noProof/>
          </w:rPr>
          <w:t>12</w:t>
        </w:r>
        <w:r w:rsidR="007831D3">
          <w:rPr>
            <w:rFonts w:eastAsiaTheme="minorEastAsia"/>
          </w:rPr>
          <w:fldChar w:fldCharType="end"/>
        </w:r>
      </w:ins>
      <w:ins w:id="462" w:author="Green, Will" w:date="2021-09-03T14:29:00Z">
        <w:r w:rsidR="007831D3">
          <w:rPr>
            <w:rFonts w:eastAsiaTheme="minorEastAsia"/>
          </w:rPr>
          <w:t>.</w:t>
        </w:r>
      </w:ins>
      <w:del w:id="463" w:author="Green, Will" w:date="2021-09-03T14:28:00Z">
        <w:r w:rsidR="00F325A3" w:rsidRPr="009D0311" w:rsidDel="007831D3">
          <w:rPr>
            <w:rFonts w:eastAsiaTheme="minorEastAsia"/>
          </w:rPr>
          <w:delText>)</w:delText>
        </w:r>
      </w:del>
      <w:r w:rsidR="00A91EA1">
        <w:rPr>
          <w:rFonts w:eastAsiaTheme="minorEastAsia"/>
        </w:rPr>
        <w:t xml:space="preserve"> (</w:t>
      </w:r>
      <w:r w:rsidR="00A91EA1">
        <w:rPr>
          <w:rFonts w:eastAsiaTheme="minorEastAsia"/>
        </w:rPr>
        <w:fldChar w:fldCharType="begin"/>
      </w:r>
      <w:r w:rsidR="00A91EA1">
        <w:rPr>
          <w:rFonts w:eastAsiaTheme="minorEastAsia"/>
        </w:rPr>
        <w:instrText xml:space="preserve"> REF _Ref71894922 \h </w:instrText>
      </w:r>
      <w:r w:rsidR="00A91EA1">
        <w:rPr>
          <w:rFonts w:eastAsiaTheme="minorEastAsia"/>
        </w:rPr>
      </w:r>
      <w:r w:rsidR="00A91EA1">
        <w:rPr>
          <w:rFonts w:eastAsiaTheme="minorEastAsia"/>
        </w:rPr>
        <w:fldChar w:fldCharType="separate"/>
      </w:r>
      <w:ins w:id="464" w:author="Green, Will" w:date="2021-09-02T15:29:00Z">
        <w:r w:rsidR="005E1C89" w:rsidRPr="009D0311">
          <w:t xml:space="preserve">Equation </w:t>
        </w:r>
        <w:r w:rsidR="005E1C89">
          <w:rPr>
            <w:noProof/>
          </w:rPr>
          <w:t>14</w:t>
        </w:r>
      </w:ins>
      <w:del w:id="465" w:author="Green, Will" w:date="2021-09-02T15:29:00Z">
        <w:r w:rsidR="00C41B0C" w:rsidRPr="009D0311" w:rsidDel="005E1C89">
          <w:delText xml:space="preserve">Equation </w:delText>
        </w:r>
        <w:r w:rsidR="00C41B0C" w:rsidDel="005E1C89">
          <w:rPr>
            <w:noProof/>
          </w:rPr>
          <w:delText>11</w:delText>
        </w:r>
      </w:del>
      <w:r w:rsidR="00A91EA1">
        <w:rPr>
          <w:rFonts w:eastAsiaTheme="minorEastAsia"/>
        </w:rPr>
        <w:fldChar w:fldCharType="end"/>
      </w:r>
      <w:r w:rsidR="00A91EA1">
        <w:rPr>
          <w:rFonts w:eastAsiaTheme="minorEastAsia"/>
        </w:rPr>
        <w:t>)</w:t>
      </w:r>
      <w:r w:rsidR="00C23538" w:rsidRPr="009D0311">
        <w:rPr>
          <w:rFonts w:eastAsiaTheme="minorEastAsia"/>
        </w:rPr>
        <w:t>.</w:t>
      </w:r>
      <w:r w:rsidR="00771B9B" w:rsidRPr="009D0311">
        <w:rPr>
          <w:rFonts w:eastAsiaTheme="minorEastAsia"/>
        </w:rPr>
        <w:t xml:space="preserve"> </w:t>
      </w:r>
      <w:r w:rsidR="00A76927" w:rsidRPr="009D0311">
        <w:rPr>
          <w:rFonts w:eastAsiaTheme="minorEastAsia"/>
        </w:rPr>
        <w:t xml:space="preserve">Given this </w:t>
      </w:r>
      <w:r w:rsidR="00A76927" w:rsidRPr="009D0311">
        <w:rPr>
          <w:rFonts w:eastAsiaTheme="minorEastAsia"/>
          <w:i/>
          <w:iCs/>
        </w:rPr>
        <w:t>weighted single-type</w:t>
      </w:r>
      <w:r w:rsidR="00A76927" w:rsidRPr="009D0311">
        <w:rPr>
          <w:rFonts w:eastAsiaTheme="minorEastAsia"/>
        </w:rPr>
        <w:t xml:space="preserve"> approach derived in </w:t>
      </w:r>
      <w:r w:rsidR="00A76927" w:rsidRPr="009D0311">
        <w:rPr>
          <w:rFonts w:eastAsiaTheme="minorEastAsia"/>
        </w:rPr>
        <w:fldChar w:fldCharType="begin"/>
      </w:r>
      <w:r w:rsidR="00A76927" w:rsidRPr="009D0311">
        <w:rPr>
          <w:rFonts w:eastAsiaTheme="minorEastAsia"/>
        </w:rPr>
        <w:instrText xml:space="preserve"> REF _Ref66098040 \h </w:instrText>
      </w:r>
      <w:r w:rsidR="00A76927" w:rsidRPr="009D0311">
        <w:rPr>
          <w:rFonts w:eastAsiaTheme="minorEastAsia"/>
        </w:rPr>
      </w:r>
      <w:r w:rsidR="00A76927" w:rsidRPr="009D0311">
        <w:rPr>
          <w:rFonts w:eastAsiaTheme="minorEastAsia"/>
        </w:rPr>
        <w:fldChar w:fldCharType="separate"/>
      </w:r>
      <w:ins w:id="466" w:author="Green, Will" w:date="2021-09-02T15:28:00Z">
        <w:r w:rsidR="005E1C89" w:rsidRPr="009D0311">
          <w:t xml:space="preserve">Equation </w:t>
        </w:r>
        <w:r w:rsidR="005E1C89">
          <w:rPr>
            <w:noProof/>
          </w:rPr>
          <w:t>13</w:t>
        </w:r>
      </w:ins>
      <w:del w:id="467" w:author="Green, Will" w:date="2021-09-02T15:28:00Z">
        <w:r w:rsidR="00C41B0C" w:rsidRPr="009D0311" w:rsidDel="005E1C89">
          <w:delText xml:space="preserve">Equation </w:delText>
        </w:r>
        <w:r w:rsidR="00C41B0C" w:rsidDel="005E1C89">
          <w:rPr>
            <w:noProof/>
          </w:rPr>
          <w:delText>10</w:delText>
        </w:r>
      </w:del>
      <w:r w:rsidR="00A76927" w:rsidRPr="009D0311">
        <w:rPr>
          <w:rFonts w:eastAsiaTheme="minorEastAsia"/>
        </w:rPr>
        <w:fldChar w:fldCharType="end"/>
      </w:r>
      <w:r w:rsidR="00A76927" w:rsidRPr="009D0311">
        <w:rPr>
          <w:rFonts w:eastAsiaTheme="minorEastAsia"/>
        </w:rPr>
        <w:t xml:space="preserve"> </w:t>
      </w:r>
      <w:del w:id="468" w:author="Green, Will" w:date="2021-09-01T21:38:00Z">
        <w:r w:rsidR="00A76927" w:rsidRPr="009D0311" w:rsidDel="00AF5F31">
          <w:rPr>
            <w:rFonts w:eastAsiaTheme="minorEastAsia"/>
          </w:rPr>
          <w:delText xml:space="preserve">is equivalent </w:delText>
        </w:r>
      </w:del>
      <w:ins w:id="469" w:author="Green, Will" w:date="2021-09-01T21:38:00Z">
        <w:r w:rsidR="00AF5F31">
          <w:rPr>
            <w:rFonts w:eastAsiaTheme="minorEastAsia"/>
          </w:rPr>
          <w:t xml:space="preserve">will return the </w:t>
        </w:r>
      </w:ins>
      <w:ins w:id="470" w:author="Green, Will" w:date="2021-09-03T14:31:00Z">
        <w:r w:rsidR="007831D3">
          <w:rPr>
            <w:rFonts w:eastAsiaTheme="minorEastAsia"/>
          </w:rPr>
          <w:t xml:space="preserve">same </w:t>
        </w:r>
      </w:ins>
      <w:del w:id="471" w:author="Green, Will" w:date="2021-09-01T21:38:00Z">
        <w:r w:rsidR="00A76927" w:rsidRPr="009D0311" w:rsidDel="00AF5F31">
          <w:rPr>
            <w:rFonts w:eastAsiaTheme="minorEastAsia"/>
          </w:rPr>
          <w:delText xml:space="preserve">to the </w:delText>
        </w:r>
      </w:del>
      <w:ins w:id="472" w:author="Green, Will" w:date="2021-09-01T21:38:00Z">
        <w:r w:rsidR="00AF5F31" w:rsidRPr="00AF5F31">
          <w:rPr>
            <w:rFonts w:eastAsiaTheme="minorEastAsia"/>
            <w:i/>
            <w:iCs/>
            <w:rPrChange w:id="473" w:author="Green, Will" w:date="2021-09-01T21:38:00Z">
              <w:rPr>
                <w:rFonts w:eastAsiaTheme="minorEastAsia"/>
              </w:rPr>
            </w:rPrChange>
          </w:rPr>
          <w:t>adjusted</w:t>
        </w:r>
        <w:r w:rsidR="00AF5F31">
          <w:rPr>
            <w:rFonts w:eastAsiaTheme="minorEastAsia"/>
          </w:rPr>
          <w:t xml:space="preserve"> </w:t>
        </w:r>
      </w:ins>
      <w:ins w:id="474" w:author="Green, Will" w:date="2021-09-01T21:39:00Z">
        <w:r w:rsidR="00AF5F31">
          <w:rPr>
            <w:rFonts w:eastAsiaTheme="minorEastAsia"/>
          </w:rPr>
          <w:t>R as</w:t>
        </w:r>
      </w:ins>
      <w:ins w:id="475" w:author="Green, Will" w:date="2021-09-03T14:31:00Z">
        <w:r w:rsidR="007831D3">
          <w:rPr>
            <w:rFonts w:eastAsiaTheme="minorEastAsia"/>
          </w:rPr>
          <w:t xml:space="preserve"> the </w:t>
        </w:r>
      </w:ins>
      <w:r w:rsidR="00A76927" w:rsidRPr="009D0311">
        <w:rPr>
          <w:rFonts w:eastAsiaTheme="minorEastAsia"/>
          <w:i/>
          <w:iCs/>
        </w:rPr>
        <w:t>multi-type</w:t>
      </w:r>
      <w:r w:rsidR="00A76927" w:rsidRPr="009D0311">
        <w:rPr>
          <w:rFonts w:eastAsiaTheme="minorEastAsia"/>
        </w:rPr>
        <w:t xml:space="preserve"> approach derived in </w:t>
      </w:r>
      <w:r w:rsidR="00A76927" w:rsidRPr="009D0311">
        <w:rPr>
          <w:rFonts w:eastAsiaTheme="minorEastAsia"/>
        </w:rPr>
        <w:fldChar w:fldCharType="begin"/>
      </w:r>
      <w:r w:rsidR="00A76927" w:rsidRPr="009D0311">
        <w:rPr>
          <w:rFonts w:eastAsiaTheme="minorEastAsia"/>
        </w:rPr>
        <w:instrText xml:space="preserve"> REF _Ref62223601 \h </w:instrText>
      </w:r>
      <w:r w:rsidR="00A76927" w:rsidRPr="009D0311">
        <w:rPr>
          <w:rFonts w:eastAsiaTheme="minorEastAsia"/>
        </w:rPr>
      </w:r>
      <w:r w:rsidR="00A76927" w:rsidRPr="009D0311">
        <w:rPr>
          <w:rFonts w:eastAsiaTheme="minorEastAsia"/>
        </w:rPr>
        <w:fldChar w:fldCharType="separate"/>
      </w:r>
      <w:r w:rsidR="00C41B0C" w:rsidRPr="009D0311">
        <w:t xml:space="preserve">Equation </w:t>
      </w:r>
      <w:r w:rsidR="00C41B0C">
        <w:rPr>
          <w:noProof/>
        </w:rPr>
        <w:t>6</w:t>
      </w:r>
      <w:r w:rsidR="00A76927" w:rsidRPr="009D0311">
        <w:rPr>
          <w:rFonts w:eastAsiaTheme="minorEastAsia"/>
        </w:rPr>
        <w:fldChar w:fldCharType="end"/>
      </w:r>
      <w:del w:id="476" w:author="Green, Will" w:date="2021-09-01T21:38:00Z">
        <w:r w:rsidR="00A76927" w:rsidRPr="009D0311" w:rsidDel="00AF5F31">
          <w:rPr>
            <w:rFonts w:eastAsiaTheme="minorEastAsia"/>
          </w:rPr>
          <w:delText xml:space="preserve">, in what follows </w:delText>
        </w:r>
        <w:r w:rsidR="00A76927" w:rsidRPr="009D0311" w:rsidDel="00AF5F31">
          <w:rPr>
            <w:rFonts w:eastAsiaTheme="minorEastAsia"/>
            <w:i/>
            <w:iCs/>
          </w:rPr>
          <w:delText xml:space="preserve">weighted single-type </w:delText>
        </w:r>
        <w:r w:rsidR="00A76927" w:rsidRPr="009D0311" w:rsidDel="00AF5F31">
          <w:rPr>
            <w:rFonts w:eastAsiaTheme="minorEastAsia"/>
          </w:rPr>
          <w:delText xml:space="preserve">and </w:delText>
        </w:r>
        <w:r w:rsidR="00A76927" w:rsidRPr="009D0311" w:rsidDel="00AF5F31">
          <w:rPr>
            <w:rFonts w:eastAsiaTheme="minorEastAsia"/>
            <w:i/>
            <w:iCs/>
          </w:rPr>
          <w:delText xml:space="preserve">multi-type </w:delText>
        </w:r>
        <w:r w:rsidR="00A76927" w:rsidRPr="009D0311" w:rsidDel="00AF5F31">
          <w:rPr>
            <w:rFonts w:eastAsiaTheme="minorEastAsia"/>
          </w:rPr>
          <w:delText>are used interchangeably, depending on which provides the most straightforward means of explanation</w:delText>
        </w:r>
      </w:del>
      <w:r w:rsidR="00A76927" w:rsidRPr="009D0311">
        <w:rPr>
          <w:rFonts w:eastAsiaTheme="minorEastAsia"/>
        </w:rPr>
        <w:t>.</w:t>
      </w:r>
    </w:p>
    <w:p w14:paraId="1BF3F007" w14:textId="701C7450" w:rsidR="00E45D50" w:rsidRPr="009D0311" w:rsidRDefault="00E45D50" w:rsidP="00DA5109">
      <w:pPr>
        <w:jc w:val="both"/>
        <w:rPr>
          <w:rFonts w:eastAsiaTheme="minorEastAsia"/>
          <w:i/>
          <w:iCs/>
        </w:rPr>
      </w:pPr>
      <w:r w:rsidRPr="009D0311">
        <w:rPr>
          <w:rFonts w:eastAsiaTheme="minorEastAsia"/>
          <w:i/>
          <w:iCs/>
        </w:rPr>
        <w:t>Use in EpiEstim for application to COVID-19 in the UK and Ebola Virus Disease in Guinea</w:t>
      </w:r>
    </w:p>
    <w:p w14:paraId="3A37EA97" w14:textId="08D7EEBC" w:rsidR="006D1FA4" w:rsidRPr="009D0311" w:rsidRDefault="00A91EA1" w:rsidP="004909D8">
      <w:pPr>
        <w:jc w:val="both"/>
        <w:rPr>
          <w:rFonts w:eastAsiaTheme="minorEastAsia"/>
        </w:rPr>
      </w:pPr>
      <w:r>
        <w:rPr>
          <w:rFonts w:eastAsiaTheme="minorEastAsia"/>
        </w:rPr>
        <w:fldChar w:fldCharType="begin"/>
      </w:r>
      <w:r>
        <w:rPr>
          <w:rFonts w:eastAsiaTheme="minorEastAsia"/>
        </w:rPr>
        <w:instrText xml:space="preserve"> REF _Ref62223454 \h </w:instrText>
      </w:r>
      <w:r>
        <w:rPr>
          <w:rFonts w:eastAsiaTheme="minorEastAsia"/>
        </w:rPr>
      </w:r>
      <w:r>
        <w:rPr>
          <w:rFonts w:eastAsiaTheme="minorEastAsia"/>
        </w:rPr>
        <w:fldChar w:fldCharType="separate"/>
      </w:r>
      <w:r w:rsidR="00C41B0C" w:rsidRPr="009D0311">
        <w:t xml:space="preserve">Equation </w:t>
      </w:r>
      <w:r w:rsidR="00C41B0C">
        <w:rPr>
          <w:noProof/>
        </w:rPr>
        <w:t>1</w:t>
      </w:r>
      <w:r>
        <w:rPr>
          <w:rFonts w:eastAsiaTheme="minorEastAsia"/>
        </w:rPr>
        <w:fldChar w:fldCharType="end"/>
      </w:r>
      <w:r w:rsidR="001C1FF3" w:rsidRPr="009D0311">
        <w:rPr>
          <w:rFonts w:eastAsiaTheme="minorEastAsia"/>
        </w:rPr>
        <w:t xml:space="preserve"> and </w:t>
      </w:r>
      <w:r w:rsidR="001C1FF3" w:rsidRPr="009D0311">
        <w:rPr>
          <w:rFonts w:eastAsiaTheme="minorEastAsia"/>
        </w:rPr>
        <w:fldChar w:fldCharType="begin"/>
      </w:r>
      <w:r w:rsidR="001C1FF3" w:rsidRPr="009D0311">
        <w:rPr>
          <w:rFonts w:eastAsiaTheme="minorEastAsia"/>
        </w:rPr>
        <w:instrText xml:space="preserve"> REF _Ref62223601 \h </w:instrText>
      </w:r>
      <w:r w:rsidR="001C1FF3" w:rsidRPr="009D0311">
        <w:rPr>
          <w:rFonts w:eastAsiaTheme="minorEastAsia"/>
        </w:rPr>
      </w:r>
      <w:r w:rsidR="001C1FF3" w:rsidRPr="009D0311">
        <w:rPr>
          <w:rFonts w:eastAsiaTheme="minorEastAsia"/>
        </w:rPr>
        <w:fldChar w:fldCharType="separate"/>
      </w:r>
      <w:r w:rsidR="00C41B0C" w:rsidRPr="009D0311">
        <w:t xml:space="preserve">Equation </w:t>
      </w:r>
      <w:r w:rsidR="00C41B0C">
        <w:rPr>
          <w:noProof/>
        </w:rPr>
        <w:t>6</w:t>
      </w:r>
      <w:r w:rsidR="001C1FF3" w:rsidRPr="009D0311">
        <w:rPr>
          <w:rFonts w:eastAsiaTheme="minorEastAsia"/>
        </w:rPr>
        <w:fldChar w:fldCharType="end"/>
      </w:r>
      <w:r w:rsidR="005B60F4" w:rsidRPr="009D0311">
        <w:rPr>
          <w:rFonts w:eastAsiaTheme="minorEastAsia"/>
        </w:rPr>
        <w:t xml:space="preserve"> </w:t>
      </w:r>
      <w:r w:rsidR="006D1FA4" w:rsidRPr="009D0311">
        <w:rPr>
          <w:rFonts w:eastAsiaTheme="minorEastAsia"/>
        </w:rPr>
        <w:t>describe the relationship between the instantaneous reproduction number, the growth rate, and the generation time distribution of different groups. In practice, the growth rate is not directly observed, but can be estimated from the incidence time-series</w:t>
      </w:r>
      <w:r w:rsidR="00F72365" w:rsidRPr="009D0311">
        <w:rPr>
          <w:rFonts w:eastAsiaTheme="minorEastAsia"/>
        </w:rPr>
        <w:t>. This leads to uncertainty in the growth rate estimates, and in turn the corresponding reproduction number estimates</w:t>
      </w:r>
      <w:r w:rsidR="006D1FA4" w:rsidRPr="009D0311">
        <w:rPr>
          <w:rFonts w:eastAsiaTheme="minorEastAsia"/>
        </w:rPr>
        <w:t xml:space="preserve">, </w:t>
      </w:r>
      <w:r w:rsidR="00F72365" w:rsidRPr="009D0311">
        <w:rPr>
          <w:rFonts w:eastAsiaTheme="minorEastAsia"/>
        </w:rPr>
        <w:t xml:space="preserve">which are not represented in </w:t>
      </w:r>
      <w:r w:rsidR="001C1FF3" w:rsidRPr="009D0311">
        <w:rPr>
          <w:rFonts w:eastAsiaTheme="minorEastAsia"/>
        </w:rPr>
        <w:t>the equations above</w:t>
      </w:r>
      <w:r w:rsidR="00F72365" w:rsidRPr="009D0311">
        <w:rPr>
          <w:rFonts w:eastAsiaTheme="minorEastAsia"/>
        </w:rPr>
        <w:t xml:space="preserve">. </w:t>
      </w:r>
    </w:p>
    <w:p w14:paraId="4950BE70" w14:textId="5840EDF4" w:rsidR="000D6BD1" w:rsidRPr="009D0311" w:rsidRDefault="00E45D50" w:rsidP="004909D8">
      <w:pPr>
        <w:jc w:val="both"/>
        <w:rPr>
          <w:rFonts w:eastAsiaTheme="minorEastAsia"/>
        </w:rPr>
      </w:pPr>
      <w:r w:rsidRPr="009D0311">
        <w:rPr>
          <w:rFonts w:eastAsiaTheme="minorEastAsia"/>
        </w:rPr>
        <w:t>The EpiEstim package</w:t>
      </w:r>
      <w:r w:rsidR="00017AB9" w:rsidRPr="009D0311">
        <w:rPr>
          <w:rFonts w:eastAsiaTheme="minorEastAsia"/>
        </w:rPr>
        <w:t xml:space="preserve"> for R software</w:t>
      </w:r>
      <w:r w:rsidRPr="009D0311">
        <w:rPr>
          <w:rFonts w:eastAsiaTheme="minorEastAsia"/>
        </w:rPr>
        <w:t xml:space="preserve"> </w:t>
      </w:r>
      <w:r w:rsidR="0080495E" w:rsidRPr="009D0311">
        <w:rPr>
          <w:rFonts w:eastAsiaTheme="minorEastAsia"/>
        </w:rPr>
        <w:t>implement</w:t>
      </w:r>
      <w:r w:rsidR="004F7472" w:rsidRPr="009D0311">
        <w:rPr>
          <w:rFonts w:eastAsiaTheme="minorEastAsia"/>
        </w:rPr>
        <w:t xml:space="preserve">s </w:t>
      </w:r>
      <w:r w:rsidR="0032304C" w:rsidRPr="009D0311">
        <w:rPr>
          <w:rFonts w:eastAsiaTheme="minorEastAsia"/>
        </w:rPr>
        <w:t>estimation of the instantaneous reproduction number</w:t>
      </w:r>
      <w:r w:rsidR="00B85583" w:rsidRPr="009D0311">
        <w:rPr>
          <w:rFonts w:eastAsiaTheme="minorEastAsia"/>
        </w:rPr>
        <w:t xml:space="preserve">, </w:t>
      </w:r>
      <w:r w:rsidR="00264255" w:rsidRPr="009D0311">
        <w:rPr>
          <w:rFonts w:eastAsiaTheme="minorEastAsia"/>
        </w:rPr>
        <w:t>based on an incidence time series and a</w:t>
      </w:r>
      <w:r w:rsidR="009F2B20" w:rsidRPr="009D0311">
        <w:rPr>
          <w:rFonts w:eastAsiaTheme="minorEastAsia"/>
        </w:rPr>
        <w:t xml:space="preserve"> discrete</w:t>
      </w:r>
      <w:r w:rsidR="00264255" w:rsidRPr="009D0311">
        <w:rPr>
          <w:rFonts w:eastAsiaTheme="minorEastAsia"/>
        </w:rPr>
        <w:t xml:space="preserve"> generation time distribution.</w:t>
      </w:r>
      <w:ins w:id="477" w:author="Green, Will" w:date="2021-09-01T18:12:00Z">
        <w:r w:rsidR="00351FA9">
          <w:rPr>
            <w:rFonts w:eastAsiaTheme="minorEastAsia"/>
          </w:rPr>
          <w:t xml:space="preserve"> We used EpiEstim given </w:t>
        </w:r>
      </w:ins>
      <w:ins w:id="478" w:author="Green, Will" w:date="2021-09-01T18:14:00Z">
        <w:r w:rsidR="00351FA9">
          <w:rPr>
            <w:rFonts w:eastAsiaTheme="minorEastAsia"/>
          </w:rPr>
          <w:t xml:space="preserve">its frequent use in real-time epidemic modelling, </w:t>
        </w:r>
      </w:ins>
      <w:ins w:id="479" w:author="Green, Will" w:date="2021-09-02T15:30:00Z">
        <w:r w:rsidR="0064226E">
          <w:rPr>
            <w:rFonts w:eastAsiaTheme="minorEastAsia"/>
          </w:rPr>
          <w:t xml:space="preserve">and it </w:t>
        </w:r>
      </w:ins>
      <w:ins w:id="480" w:author="Green, Will" w:date="2021-09-01T18:15:00Z">
        <w:r w:rsidR="00351FA9">
          <w:rPr>
            <w:rFonts w:eastAsiaTheme="minorEastAsia"/>
          </w:rPr>
          <w:t xml:space="preserve">being the preferred means of </w:t>
        </w:r>
      </w:ins>
      <w:ins w:id="481" w:author="Green, Will" w:date="2021-09-01T18:16:00Z">
        <w:r w:rsidR="00351FA9">
          <w:rPr>
            <w:rFonts w:eastAsiaTheme="minorEastAsia"/>
          </w:rPr>
          <w:t xml:space="preserve">R estimation </w:t>
        </w:r>
      </w:ins>
      <w:ins w:id="482" w:author="Green, Will" w:date="2021-09-02T15:30:00Z">
        <w:r w:rsidR="0064226E">
          <w:rPr>
            <w:rFonts w:eastAsiaTheme="minorEastAsia"/>
          </w:rPr>
          <w:t>in</w:t>
        </w:r>
      </w:ins>
      <w:ins w:id="483" w:author="Green, Will" w:date="2021-09-01T18:16:00Z">
        <w:r w:rsidR="00351FA9">
          <w:rPr>
            <w:rFonts w:eastAsiaTheme="minorEastAsia"/>
          </w:rPr>
          <w:t xml:space="preserve"> </w:t>
        </w:r>
      </w:ins>
      <w:proofErr w:type="spellStart"/>
      <w:ins w:id="484" w:author="Green, Will" w:date="2021-09-01T18:13:00Z">
        <w:r w:rsidR="00351FA9">
          <w:rPr>
            <w:rFonts w:eastAsiaTheme="minorEastAsia"/>
          </w:rPr>
          <w:t>Gostic</w:t>
        </w:r>
        <w:proofErr w:type="spellEnd"/>
        <w:r w:rsidR="00351FA9">
          <w:rPr>
            <w:rFonts w:eastAsiaTheme="minorEastAsia"/>
          </w:rPr>
          <w:t xml:space="preserve"> </w:t>
        </w:r>
        <w:r w:rsidR="00351FA9" w:rsidRPr="00351FA9">
          <w:rPr>
            <w:rFonts w:eastAsiaTheme="minorEastAsia"/>
            <w:i/>
            <w:iCs/>
            <w:rPrChange w:id="485" w:author="Green, Will" w:date="2021-09-01T18:13:00Z">
              <w:rPr>
                <w:rFonts w:eastAsiaTheme="minorEastAsia"/>
              </w:rPr>
            </w:rPrChange>
          </w:rPr>
          <w:t>et al</w:t>
        </w:r>
        <w:r w:rsidR="00351FA9">
          <w:rPr>
            <w:rFonts w:eastAsiaTheme="minorEastAsia"/>
          </w:rPr>
          <w:t xml:space="preserve"> </w:t>
        </w:r>
        <w:r w:rsidR="00351FA9">
          <w:rPr>
            <w:rFonts w:eastAsiaTheme="minorEastAsia"/>
          </w:rPr>
          <w:fldChar w:fldCharType="begin" w:fldLock="1"/>
        </w:r>
      </w:ins>
      <w:r w:rsidR="003C341E">
        <w:rPr>
          <w:rFonts w:eastAsiaTheme="minorEastAsia"/>
        </w:rPr>
        <w:instrText>ADDIN CSL_CITATION {"citationItems":[{"id":"ITEM-1","itemData":{"DOI":"10.1371/JOURNAL.PCBI.1008409","ISSN":"1553-7358","abstract":"Estimation of the effective reproductive number Rt is important for detecting changes in disease transmission over time. During the Coronavirus Disease 2019 (COVID-19) pandemic, policy 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recommendations. For near real-time estimation of Rt, we recommend the approach of Cori and colleagues, which uses data from before time t and empirical estimates of the distribution of time between infections. Methods that require data from after time t, such as Wallinga and Teunis, are conceptually and methodologically less suited for near real-time estimation, but may be appropriate for retrospective analyses of how individuals infected at different time points contributed to the spread. We advise caution when using methods derived from the approach of Bettencourt and Ribeiro,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author":[{"dropping-particle":"","family":"Gostic","given":"Katelyn M.","non-dropping-particle":"","parse-names":false,"suffix":""},{"dropping-particle":"","family":"McGough","given":"Lauren","non-dropping-particle":"","parse-names":false,"suffix":""},{"dropping-particle":"","family":"Baskerville","given":"Edward B.","non-dropping-particle":"","parse-names":false,"suffix":""},{"dropping-particle":"","family":"Abbott","given":"Sam","non-dropping-particle":"","parse-names":false,"suffix":""},{"dropping-particle":"","family":"Joshi","given":"Keya","non-dropping-particle":"","parse-names":false,"suffix":""},{"dropping-particle":"","family":"Tedijanto","given":"Christine","non-dropping-particle":"","parse-names":false,"suffix":""},{"dropping-particle":"","family":"Kahn","given":"Rebecca","non-dropping-particle":"","parse-names":false,"suffix":""},{"dropping-particle":"","family":"Niehus","given":"Rene","non-dropping-particle":"","parse-names":false,"suffix":""},{"dropping-particle":"","family":"Hay","given":"James A.","non-dropping-particle":"","parse-names":false,"suffix":""},{"dropping-particle":"De","family":"Salazar","given":"Pablo M.","non-dropping-particle":"","parse-names":false,"suffix":""},{"dropping-particle":"","family":"Hellewell","given":"Joel","non-dropping-particle":"","parse-names":false,"suffix":""},{"dropping-particle":"","family":"Meakin","given":"Sophie","non-dropping-particle":"","parse-names":false,"suffix":""},{"dropping-particle":"","family":"Munday","given":"James D.","non-dropping-particle":"","parse-names":false,"suffix":""},{"dropping-particle":"","family":"Bosse","given":"Nikos I.","non-dropping-particle":"","parse-names":false,"suffix":""},{"dropping-particle":"","family":"Sherrat","given":"Katharine","non-dropping-particle":"","parse-names":false,"suffix":""},{"dropping-particle":"","family":"Thompson","given":"Robin N.","non-dropping-particle":"","parse-names":false,"suffix":""},{"dropping-particle":"","family":"White","given":"Laura F.","non-dropping-particle":"","parse-names":false,"suffix":""},{"dropping-particle":"","family":"Huisman","given":"Jana S.","non-dropping-particle":"","parse-names":false,"suffix":""},{"dropping-particle":"","family":"Scire","given":"Jérémie","non-dropping-particle":"","parse-names":false,"suffix":""},{"dropping-particle":"","family":"Bonhoeffer","given":"Sebastian","non-dropping-particle":"","parse-names":false,"suffix":""},{"dropping-particle":"","family":"Stadler","given":"Tanja","non-dropping-particle":"","parse-names":false,"suffix":""},{"dropping-particle":"","family":"Wallinga","given":"Jacco","non-dropping-particle":"","parse-names":false,"suffix":""},{"dropping-particle":"","family":"Funk","given":"Sebastian","non-dropping-particle":"","parse-names":false,"suffix":""},{"dropping-particle":"","family":"Lipsitch","given":"Marc","non-dropping-particle":"","parse-names":false,"suffix":""},{"dropping-particle":"","family":"Cobey","given":"Sarah","non-dropping-particle":"","parse-names":false,"suffix":""}],"container-title":"PLOS Computational Biology","id":"ITEM-1","issue":"12","issued":{"date-parts":[["2020","12","10"]]},"page":"e1008409","publisher":"Public Library of Science","title":"Practical considerations for measuring the effective reproductive number, Rt","type":"article-journal","volume":"16"},"uris":["http://www.mendeley.com/documents/?uuid=265b240a-9d53-32d7-a3c0-ce2c3ebfaf6b"]}],"mendeley":{"formattedCitation":"(8)","plainTextFormattedCitation":"(8)","previouslyFormattedCitation":"(8)"},"properties":{"noteIndex":0},"schema":"https://github.com/citation-style-language/schema/raw/master/csl-citation.json"}</w:instrText>
      </w:r>
      <w:r w:rsidR="00351FA9">
        <w:rPr>
          <w:rFonts w:eastAsiaTheme="minorEastAsia"/>
        </w:rPr>
        <w:fldChar w:fldCharType="separate"/>
      </w:r>
      <w:r w:rsidR="00357CF1" w:rsidRPr="00357CF1">
        <w:rPr>
          <w:rFonts w:eastAsiaTheme="minorEastAsia"/>
          <w:noProof/>
        </w:rPr>
        <w:t>(8)</w:t>
      </w:r>
      <w:ins w:id="486" w:author="Green, Will" w:date="2021-09-01T18:13:00Z">
        <w:r w:rsidR="00351FA9">
          <w:rPr>
            <w:rFonts w:eastAsiaTheme="minorEastAsia"/>
          </w:rPr>
          <w:fldChar w:fldCharType="end"/>
        </w:r>
      </w:ins>
      <w:ins w:id="487" w:author="Green, Will" w:date="2021-09-01T18:16:00Z">
        <w:r w:rsidR="00351FA9">
          <w:rPr>
            <w:rFonts w:eastAsiaTheme="minorEastAsia"/>
          </w:rPr>
          <w:t>.</w:t>
        </w:r>
      </w:ins>
      <w:r w:rsidR="00264255" w:rsidRPr="009D0311">
        <w:rPr>
          <w:rFonts w:eastAsiaTheme="minorEastAsia"/>
        </w:rPr>
        <w:t xml:space="preserve"> </w:t>
      </w:r>
      <w:r w:rsidR="00FB196B" w:rsidRPr="009D0311">
        <w:rPr>
          <w:rFonts w:eastAsiaTheme="minorEastAsia"/>
        </w:rPr>
        <w:t>EpiEstim uses a single</w:t>
      </w:r>
      <w:r w:rsidR="00E13140" w:rsidRPr="009D0311">
        <w:rPr>
          <w:rFonts w:eastAsiaTheme="minorEastAsia"/>
        </w:rPr>
        <w:t>-type</w:t>
      </w:r>
      <w:r w:rsidR="0031021B" w:rsidRPr="009D0311">
        <w:rPr>
          <w:rFonts w:eastAsiaTheme="minorEastAsia"/>
        </w:rPr>
        <w:t xml:space="preserve"> </w:t>
      </w:r>
      <w:r w:rsidR="00FB196B" w:rsidRPr="009D0311">
        <w:rPr>
          <w:rFonts w:eastAsiaTheme="minorEastAsia"/>
        </w:rPr>
        <w:t>renewal equation</w:t>
      </w:r>
      <w:r w:rsidR="0002455C" w:rsidRPr="009D0311">
        <w:rPr>
          <w:rFonts w:eastAsiaTheme="minorEastAsia"/>
        </w:rPr>
        <w:t xml:space="preserve"> to estimate </w:t>
      </w:r>
      <w:del w:id="488" w:author="Green, Will" w:date="2021-09-01T18:11:00Z">
        <w:r w:rsidR="0002455C" w:rsidRPr="009D0311" w:rsidDel="00351FA9">
          <w:rPr>
            <w:rFonts w:eastAsiaTheme="minorEastAsia"/>
          </w:rPr>
          <w:delText xml:space="preserve">a full </w:delText>
        </w:r>
      </w:del>
      <w:ins w:id="489" w:author="Green, Will" w:date="2021-09-01T18:11:00Z">
        <w:r w:rsidR="00351FA9">
          <w:rPr>
            <w:rFonts w:eastAsiaTheme="minorEastAsia"/>
          </w:rPr>
          <w:t xml:space="preserve">the </w:t>
        </w:r>
      </w:ins>
      <w:r w:rsidR="0002455C" w:rsidRPr="009D0311">
        <w:rPr>
          <w:rFonts w:eastAsiaTheme="minorEastAsia"/>
        </w:rPr>
        <w:t xml:space="preserve">posterior distribution of the </w:t>
      </w:r>
      <w:r w:rsidR="00D0482E" w:rsidRPr="009D0311">
        <w:rPr>
          <w:rFonts w:eastAsiaTheme="minorEastAsia"/>
        </w:rPr>
        <w:t xml:space="preserve">instantaneous </w:t>
      </w:r>
      <w:r w:rsidR="0002455C" w:rsidRPr="009D0311">
        <w:rPr>
          <w:rFonts w:eastAsiaTheme="minorEastAsia"/>
        </w:rPr>
        <w:t>reproduction number</w:t>
      </w:r>
      <w:ins w:id="490" w:author="Green, Will" w:date="2021-09-01T18:12:00Z">
        <w:r w:rsidR="00351FA9">
          <w:rPr>
            <w:rFonts w:eastAsiaTheme="minorEastAsia"/>
          </w:rPr>
          <w:t>,</w:t>
        </w:r>
      </w:ins>
      <w:r w:rsidR="0002455C" w:rsidRPr="009D0311">
        <w:rPr>
          <w:rFonts w:eastAsiaTheme="minorEastAsia"/>
        </w:rPr>
        <w:t xml:space="preserve"> capturing </w:t>
      </w:r>
      <w:del w:id="491" w:author="Green, Will" w:date="2021-09-01T18:11:00Z">
        <w:r w:rsidR="0098308A" w:rsidRPr="009D0311" w:rsidDel="00351FA9">
          <w:rPr>
            <w:rFonts w:eastAsiaTheme="minorEastAsia"/>
          </w:rPr>
          <w:delText xml:space="preserve">full </w:delText>
        </w:r>
      </w:del>
      <w:r w:rsidR="0002455C" w:rsidRPr="009D0311">
        <w:rPr>
          <w:rFonts w:eastAsiaTheme="minorEastAsia"/>
        </w:rPr>
        <w:t>uncertainty in the estimates</w:t>
      </w:r>
      <w:r w:rsidR="00FB196B" w:rsidRPr="009D0311">
        <w:rPr>
          <w:rFonts w:eastAsiaTheme="minorEastAsia"/>
        </w:rPr>
        <w:t xml:space="preserve">. </w:t>
      </w:r>
      <w:r w:rsidR="006F1DED" w:rsidRPr="009D0311">
        <w:rPr>
          <w:rFonts w:eastAsiaTheme="minorEastAsia"/>
        </w:rPr>
        <w:t>We therefore use</w:t>
      </w:r>
      <w:r w:rsidR="00A76927" w:rsidRPr="009D0311">
        <w:rPr>
          <w:rFonts w:eastAsiaTheme="minorEastAsia"/>
        </w:rPr>
        <w:t xml:space="preserve"> EpiEstim </w:t>
      </w:r>
      <w:r w:rsidR="00C74E52" w:rsidRPr="009D0311">
        <w:rPr>
          <w:rFonts w:eastAsiaTheme="minorEastAsia"/>
        </w:rPr>
        <w:t xml:space="preserve">to </w:t>
      </w:r>
      <w:r w:rsidR="00FB196B" w:rsidRPr="009D0311">
        <w:rPr>
          <w:rFonts w:eastAsiaTheme="minorEastAsia"/>
        </w:rPr>
        <w:t xml:space="preserve">compare the </w:t>
      </w:r>
      <w:ins w:id="492" w:author="Green, Will" w:date="2021-09-02T15:33:00Z">
        <w:r w:rsidR="0064226E">
          <w:rPr>
            <w:rFonts w:eastAsiaTheme="minorEastAsia"/>
          </w:rPr>
          <w:t xml:space="preserve">unadjusted </w:t>
        </w:r>
      </w:ins>
      <w:r w:rsidR="00FB196B" w:rsidRPr="009D0311">
        <w:rPr>
          <w:rFonts w:eastAsiaTheme="minorEastAsia"/>
        </w:rPr>
        <w:t>R estimated using a</w:t>
      </w:r>
      <w:ins w:id="493" w:author="Green, Will" w:date="2021-09-02T16:21:00Z">
        <w:r w:rsidR="00DB1BC4">
          <w:rPr>
            <w:rFonts w:eastAsiaTheme="minorEastAsia"/>
          </w:rPr>
          <w:t>n unadjusted</w:t>
        </w:r>
      </w:ins>
      <w:r w:rsidR="00FB196B" w:rsidRPr="009D0311">
        <w:rPr>
          <w:rFonts w:eastAsiaTheme="minorEastAsia"/>
        </w:rPr>
        <w:t xml:space="preserve"> </w:t>
      </w:r>
      <w:del w:id="494" w:author="Green, Will" w:date="2021-09-02T16:21:00Z">
        <w:r w:rsidR="00FB196B" w:rsidRPr="009D0311" w:rsidDel="00DB1BC4">
          <w:rPr>
            <w:rFonts w:eastAsiaTheme="minorEastAsia"/>
          </w:rPr>
          <w:delText xml:space="preserve">naïve </w:delText>
        </w:r>
      </w:del>
      <w:r w:rsidR="00E568F8" w:rsidRPr="009D0311">
        <w:rPr>
          <w:rFonts w:eastAsiaTheme="minorEastAsia"/>
        </w:rPr>
        <w:t>single-type renewal equation</w:t>
      </w:r>
      <w:del w:id="495" w:author="Green, Will" w:date="2021-09-02T15:33:00Z">
        <w:r w:rsidR="00E568F8" w:rsidRPr="009D0311" w:rsidDel="0064226E">
          <w:rPr>
            <w:rFonts w:eastAsiaTheme="minorEastAsia"/>
          </w:rPr>
          <w:delText xml:space="preserve"> </w:delText>
        </w:r>
        <w:r w:rsidR="00FB196B" w:rsidRPr="009D0311" w:rsidDel="0064226E">
          <w:rPr>
            <w:rFonts w:eastAsiaTheme="minorEastAsia"/>
          </w:rPr>
          <w:delText>(in which the generation time distribution of the FFHC is used without adjustment)</w:delText>
        </w:r>
      </w:del>
      <w:r w:rsidR="00FB196B" w:rsidRPr="009D0311">
        <w:rPr>
          <w:rFonts w:eastAsiaTheme="minorEastAsia"/>
        </w:rPr>
        <w:t xml:space="preserve">, with </w:t>
      </w:r>
      <w:del w:id="496" w:author="Green, Will" w:date="2021-09-02T15:33:00Z">
        <w:r w:rsidR="00FB196B" w:rsidRPr="009D0311" w:rsidDel="0064226E">
          <w:rPr>
            <w:rFonts w:eastAsiaTheme="minorEastAsia"/>
          </w:rPr>
          <w:delText xml:space="preserve">that </w:delText>
        </w:r>
      </w:del>
      <w:ins w:id="497" w:author="Green, Will" w:date="2021-09-02T15:33:00Z">
        <w:r w:rsidR="0064226E">
          <w:rPr>
            <w:rFonts w:eastAsiaTheme="minorEastAsia"/>
          </w:rPr>
          <w:t xml:space="preserve">the adjusted R </w:t>
        </w:r>
      </w:ins>
      <w:del w:id="498" w:author="Green, Will" w:date="2021-09-02T15:33:00Z">
        <w:r w:rsidR="00FB196B" w:rsidRPr="009D0311" w:rsidDel="0064226E">
          <w:rPr>
            <w:rFonts w:eastAsiaTheme="minorEastAsia"/>
          </w:rPr>
          <w:delText xml:space="preserve">estimated from an </w:delText>
        </w:r>
      </w:del>
      <w:ins w:id="499" w:author="Green, Will" w:date="2021-09-02T15:33:00Z">
        <w:r w:rsidR="0064226E">
          <w:rPr>
            <w:rFonts w:eastAsiaTheme="minorEastAsia"/>
          </w:rPr>
          <w:t xml:space="preserve">based on </w:t>
        </w:r>
      </w:ins>
      <w:r w:rsidR="00FB196B" w:rsidRPr="009D0311">
        <w:rPr>
          <w:rFonts w:eastAsiaTheme="minorEastAsia"/>
        </w:rPr>
        <w:t>appropriately weighted single-type generation time distribution</w:t>
      </w:r>
      <w:ins w:id="500" w:author="Green, Will" w:date="2021-09-02T16:25:00Z">
        <w:r w:rsidR="00C11964">
          <w:rPr>
            <w:rFonts w:eastAsiaTheme="minorEastAsia"/>
          </w:rPr>
          <w:t xml:space="preserve"> </w:t>
        </w:r>
      </w:ins>
      <w:r w:rsidR="0011734B" w:rsidRPr="009D0311">
        <w:rPr>
          <w:rFonts w:eastAsiaTheme="minorEastAsia"/>
        </w:rPr>
        <w:t xml:space="preserve"> </w:t>
      </w:r>
      <w:del w:id="501" w:author="Green, Will" w:date="2021-09-02T15:33:00Z">
        <w:r w:rsidR="0011734B" w:rsidRPr="009D0311" w:rsidDel="0064226E">
          <w:rPr>
            <w:rFonts w:eastAsiaTheme="minorEastAsia"/>
          </w:rPr>
          <w:delText xml:space="preserve">accounting for </w:delText>
        </w:r>
        <w:r w:rsidR="000919C8" w:rsidRPr="009D0311" w:rsidDel="0064226E">
          <w:rPr>
            <w:rFonts w:eastAsiaTheme="minorEastAsia"/>
          </w:rPr>
          <w:delText xml:space="preserve">case isolation, </w:delText>
        </w:r>
        <w:r w:rsidR="00825C7D" w:rsidRPr="009D0311" w:rsidDel="0064226E">
          <w:rPr>
            <w:rFonts w:eastAsiaTheme="minorEastAsia"/>
          </w:rPr>
          <w:delText xml:space="preserve">asymptomatic </w:delText>
        </w:r>
        <w:r w:rsidR="000919C8" w:rsidRPr="009D0311" w:rsidDel="0064226E">
          <w:rPr>
            <w:rFonts w:eastAsiaTheme="minorEastAsia"/>
          </w:rPr>
          <w:delText>transmission</w:delText>
        </w:r>
        <w:r w:rsidR="00825C7D" w:rsidRPr="009D0311" w:rsidDel="0064226E">
          <w:rPr>
            <w:rFonts w:eastAsiaTheme="minorEastAsia"/>
          </w:rPr>
          <w:delText xml:space="preserve">, </w:delText>
        </w:r>
        <w:r w:rsidR="0011734B" w:rsidRPr="009D0311" w:rsidDel="0064226E">
          <w:rPr>
            <w:rFonts w:eastAsiaTheme="minorEastAsia"/>
          </w:rPr>
          <w:delText>or vaccination</w:delText>
        </w:r>
        <w:r w:rsidR="00FB196B" w:rsidRPr="009D0311" w:rsidDel="0064226E">
          <w:rPr>
            <w:rFonts w:eastAsiaTheme="minorEastAsia"/>
          </w:rPr>
          <w:delText xml:space="preserve"> </w:delText>
        </w:r>
      </w:del>
      <w:r w:rsidR="00FB196B" w:rsidRPr="009D0311">
        <w:rPr>
          <w:rFonts w:eastAsiaTheme="minorEastAsia"/>
        </w:rPr>
        <w:t>(equivalent to the multi-type approach</w:t>
      </w:r>
      <w:ins w:id="502" w:author="Green, Will" w:date="2021-09-02T16:25:00Z">
        <w:r w:rsidR="00C11964">
          <w:rPr>
            <w:rFonts w:eastAsiaTheme="minorEastAsia"/>
          </w:rPr>
          <w:t xml:space="preserve"> </w:t>
        </w:r>
      </w:ins>
      <w:r w:rsidR="00FB196B" w:rsidRPr="009D0311">
        <w:rPr>
          <w:rFonts w:eastAsiaTheme="minorEastAsia"/>
        </w:rPr>
        <w:t xml:space="preserve">). </w:t>
      </w:r>
      <w:r w:rsidR="001C1FF3" w:rsidRPr="009D0311">
        <w:rPr>
          <w:rFonts w:eastAsiaTheme="minorEastAsia"/>
        </w:rPr>
        <w:t xml:space="preserve">In all applications R values were estimated over sliding weekly windows. </w:t>
      </w:r>
    </w:p>
    <w:p w14:paraId="50B50A8D" w14:textId="05126C12" w:rsidR="007E3ABF" w:rsidRPr="009D0311" w:rsidRDefault="007E3ABF" w:rsidP="007E3ABF">
      <w:pPr>
        <w:jc w:val="both"/>
        <w:rPr>
          <w:rFonts w:eastAsiaTheme="minorEastAsia"/>
        </w:rPr>
      </w:pPr>
      <w:r w:rsidRPr="009D0311">
        <w:rPr>
          <w:rFonts w:eastAsiaTheme="minorEastAsia"/>
        </w:rPr>
        <w:t xml:space="preserve">We </w:t>
      </w:r>
      <w:r w:rsidR="00D610A8" w:rsidRPr="009D0311">
        <w:rPr>
          <w:rFonts w:eastAsiaTheme="minorEastAsia"/>
        </w:rPr>
        <w:t>estimate the instantaneous reproduction number for</w:t>
      </w:r>
      <w:r w:rsidRPr="009D0311">
        <w:rPr>
          <w:rFonts w:eastAsiaTheme="minorEastAsia"/>
        </w:rPr>
        <w:t xml:space="preserve"> Ebola Virus Disease (EVD) case data from Guinea between March 2014 and July 2016, with data taken from </w:t>
      </w:r>
      <w:r w:rsidRPr="009D0311">
        <w:rPr>
          <w:rFonts w:eastAsiaTheme="minorEastAsia"/>
        </w:rPr>
        <w:fldChar w:fldCharType="begin" w:fldLock="1"/>
      </w:r>
      <w:r w:rsidR="00E15606">
        <w:rPr>
          <w:rFonts w:eastAsiaTheme="minorEastAsia"/>
        </w:rPr>
        <w:instrText>ADDIN CSL_CITATION {"citationItems":[{"id":"ITEM-1","itemData":{"DOI":"10.1098/rstb.2016.0308","ISSN":"0962-8436","PMID":"28396479","abstract":"The 2013-2016 Ebola outbreak in West Africa is the largest on record with 28 616 confirmed, probable and suspected cases and 11 310 deaths officially recorded by 10 June 2016, the true burden probably considerably higher. The case fatality ratio (CFR: proportion of cases that are fatal) is a key indicator of disease severity useful for gauging the appropriate public health response and for evaluating treatment benefits, if estimated accurately. We analysed individual-level clinical outcome data from Guinea, Liberia and Sierra Leone officially reported to the World Health Organization. The overall mean CFR was 62.9% (95% CI: 61.9% to 64.0%) among confirmed cases with recorded clinical outcomes. Age was the most important modifier of survival probabilities, but country, stage of the epidemic and whether patients were hospitalized also played roles. We developed a statistical analysis to detect outliers in CFR between districts of residence and treatment centres (TCs), adjusting for known factors influencing survival and identified eight districts and three TCs with a CFR significantly different from the average. From the current dataset, we cannot determine whether the observed variation in CFR seen by district or treatment centre reflects real differences in survival, related to the quality of care or other factors or was caused by differences in reporting practices or case ascertainment.This article is part of the themed issue 'The 2013-2016 West African Ebola epidemic: data, decision-making and disease control'.","author":[{"dropping-particle":"","family":"Garske","given":"Tini","non-dropping-particle":"","parse-names":false,"suffix":""},{"dropping-particle":"","family":"Cori","given":"Anne","non-dropping-particle":"","parse-names":false,"suffix":""},{"dropping-particle":"","family":"Ariyarajah","given":"Archchun","non-dropping-particle":"","parse-names":false,"suffix":""},{"dropping-particle":"","family":"Blake","given":"Isobel M.","non-dropping-particle":"","parse-names":false,"suffix":""},{"dropping-particle":"","family":"Dorigatti","given":"Ilaria","non-dropping-particle":"","parse-names":false,"suffix":""},{"dropping-particle":"","family":"Eckmanns","given":"Tim","non-dropping-particle":"","parse-names":false,"suffix":""},{"dropping-particle":"","family":"Fraser","given":"Christophe","non-dropping-particle":"","parse-names":false,"suffix":""},{"dropping-particle":"","family":"Hinsley","given":"Wes","non-dropping-particle":"","parse-names":false,"suffix":""},{"dropping-particle":"","family":"Jombart","given":"Thibaut","non-dropping-particle":"","parse-names":false,"suffix":""},{"dropping-particle":"","family":"Mills","given":"Harriet L.","non-dropping-particle":"","parse-names":false,"suffix":""},{"dropping-particle":"","family":"Nedjati-Gilani","given":"Gemma","non-dropping-particle":"","parse-names":false,"suffix":""},{"dropping-particle":"","family":"Newton","given":"Emily","non-dropping-particle":"","parse-names":false,"suffix":""},{"dropping-particle":"","family":"Nouvellet","given":"Pierre","non-dropping-particle":"","parse-names":false,"suffix":""},{"dropping-particle":"","family":"Perkins","given":"Devin","non-dropping-particle":"","parse-names":false,"suffix":""},{"dropping-particle":"","family":"Riley","given":"Steven","non-dropping-particle":"","parse-names":false,"suffix":""},{"dropping-particle":"","family":"Schumacher","given":"Dirk","non-dropping-particle":"","parse-names":false,"suffix":""},{"dropping-particle":"","family":"Shah","given":"Anita","non-dropping-particle":"","parse-names":false,"suffix":""},{"dropping-particle":"","family":"Kerkhove","given":"Maria D.","non-dropping-particle":"Van","parse-names":false,"suffix":""},{"dropping-particle":"","family":"Dye","given":"Christopher","non-dropping-particle":"","parse-names":false,"suffix":""},{"dropping-particle":"","family":"Ferguson","given":"Neil M.","non-dropping-particle":"","parse-names":false,"suffix":""},{"dropping-particle":"","family":"Donnelly","given":"Christl A.","non-dropping-particle":"","parse-names":false,"suffix":""}],"container-title":"Philosophical Transactions of the Royal Society B: Biological Sciences","id":"ITEM-1","issue":"1721","issued":{"date-parts":[["2017","5","26"]]},"page":"20160308","title":"Heterogeneities in the case fatality ratio in the West African Ebola outbreak 2013–2016","type":"article-journal","volume":"372"},"uris":["http://www.mendeley.com/documents/?uuid=4bf6fe5e-f08d-3aec-959d-2d232400d20b"]}],"mendeley":{"formattedCitation":"(22)","plainTextFormattedCitation":"(22)","previouslyFormattedCitation":"(21)"},"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22)</w:t>
      </w:r>
      <w:r w:rsidRPr="009D0311">
        <w:rPr>
          <w:rFonts w:eastAsiaTheme="minorEastAsia"/>
        </w:rPr>
        <w:fldChar w:fldCharType="end"/>
      </w:r>
      <w:r w:rsidRPr="009D0311">
        <w:rPr>
          <w:rFonts w:eastAsiaTheme="minorEastAsia"/>
        </w:rPr>
        <w:t xml:space="preserve">. The generation time distribution </w:t>
      </w:r>
      <w:r w:rsidR="00E17FD4" w:rsidRPr="009D0311">
        <w:rPr>
          <w:rFonts w:eastAsiaTheme="minorEastAsia"/>
        </w:rPr>
        <w:t>is</w:t>
      </w:r>
      <w:r w:rsidRPr="009D0311">
        <w:rPr>
          <w:rFonts w:eastAsiaTheme="minorEastAsia"/>
        </w:rPr>
        <w:t xml:space="preserve"> assumed to be Gamma distributed with mean 15.3 days and standard deviation 9.3 days following </w:t>
      </w:r>
      <w:r w:rsidRPr="009D0311">
        <w:rPr>
          <w:rFonts w:eastAsiaTheme="minorEastAsia"/>
        </w:rPr>
        <w:fldChar w:fldCharType="begin" w:fldLock="1"/>
      </w:r>
      <w:r w:rsidR="00E15606">
        <w:rPr>
          <w:rFonts w:eastAsiaTheme="minorEastAsia"/>
        </w:rPr>
        <w:instrText>ADDIN CSL_CITATION {"citationItems":[{"id":"ITEM-1","itemData":{"DOI":"10.1186/s12916-014-0196-0","ISSN":"17417015","PMID":"25300956","abstract":"The complex and unprecedented Ebola epidemic ongoing in West Africa has highlighted the need to review the epidemiological characteristics of Ebola Virus Disease (EVD) as well as our current understanding of the transmission dynamics and the effect of control interventions against Ebola transmission. Here we review key epidemiological data from past Ebola outbreaks and carry out a comparative review of mathematical models of the spread and control of Ebola in the context of past outbreaks and the ongoing epidemic in West Africa. We show that mathematical modeling offers useful insights into the risk of a major epidemic of EVD and the assessment of the impact of basic public health measures on disease spread. We also discuss the critical need to collect detailed epidemiological data in real-time during the course of an ongoing epidemic, carry out further studies to estimate the effectiveness of interventions during past outbreaks and the ongoing epidemic, and develop large-scale modeling studies to study the spread and control of viral hemorrhagic fevers in the context of the highly heterogeneous economic reality of African countries.","author":[{"dropping-particle":"","family":"Chowell","given":"Gerardo","non-dropping-particle":"","parse-names":false,"suffix":""},{"dropping-particle":"","family":"Nishiura","given":"Hiroshi","non-dropping-particle":"","parse-names":false,"suffix":""}],"container-title":"BMC Medicine","id":"ITEM-1","issue":"1","issued":{"date-parts":[["2014"]]},"page":"1-16","publisher":"BioMed Central Ltd.","title":"Transmission dynamics and control of Ebola virus disease (EVD): A review","type":"article","volume":"12"},"uris":["http://www.mendeley.com/documents/?uuid=5ecf90c7-d9d3-3906-b693-1a0b8bf4c5e7"]}],"mendeley":{"formattedCitation":"(23)","plainTextFormattedCitation":"(23)","previouslyFormattedCitation":"(22)"},"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23)</w:t>
      </w:r>
      <w:r w:rsidRPr="009D0311">
        <w:rPr>
          <w:rFonts w:eastAsiaTheme="minorEastAsia"/>
        </w:rPr>
        <w:fldChar w:fldCharType="end"/>
      </w:r>
      <w:r w:rsidR="00E17FD4" w:rsidRPr="009D0311">
        <w:rPr>
          <w:rFonts w:eastAsiaTheme="minorEastAsia"/>
        </w:rPr>
        <w:t xml:space="preserve">. This is </w:t>
      </w:r>
      <w:r w:rsidRPr="009D0311">
        <w:rPr>
          <w:rFonts w:eastAsiaTheme="minorEastAsia"/>
        </w:rPr>
        <w:t>assumed to be reflective of a non-isolating cohort.  We assume that isolation occurs at the point of hospitalization at 14.9 days after infection</w:t>
      </w:r>
      <w:r w:rsidR="005B60F4" w:rsidRPr="009D0311">
        <w:rPr>
          <w:rFonts w:eastAsiaTheme="minorEastAsia"/>
        </w:rPr>
        <w:t xml:space="preserve"> (56.5% of the way into a </w:t>
      </w:r>
      <w:r w:rsidR="00592F61">
        <w:rPr>
          <w:rFonts w:eastAsiaTheme="minorEastAsia"/>
        </w:rPr>
        <w:t>non-</w:t>
      </w:r>
      <w:r w:rsidR="005B60F4" w:rsidRPr="009D0311">
        <w:rPr>
          <w:rFonts w:eastAsiaTheme="minorEastAsia"/>
        </w:rPr>
        <w:t>isolate</w:t>
      </w:r>
      <w:r w:rsidR="00592F61">
        <w:rPr>
          <w:rFonts w:eastAsiaTheme="minorEastAsia"/>
        </w:rPr>
        <w:t>d</w:t>
      </w:r>
      <w:r w:rsidR="005B60F4" w:rsidRPr="009D0311">
        <w:rPr>
          <w:rFonts w:eastAsiaTheme="minorEastAsia"/>
        </w:rPr>
        <w:t xml:space="preserve"> </w:t>
      </w:r>
      <w:del w:id="503" w:author="Green, Will" w:date="2021-09-02T16:18:00Z">
        <w:r w:rsidR="005B60F4" w:rsidRPr="009D0311" w:rsidDel="009D184A">
          <w:rPr>
            <w:rFonts w:eastAsiaTheme="minorEastAsia"/>
          </w:rPr>
          <w:delText>infectious course</w:delText>
        </w:r>
      </w:del>
      <w:ins w:id="504" w:author="Green, Will" w:date="2021-09-02T16:18:00Z">
        <w:r w:rsidR="009D184A">
          <w:rPr>
            <w:rFonts w:eastAsiaTheme="minorEastAsia"/>
          </w:rPr>
          <w:t>transmissibility profile</w:t>
        </w:r>
      </w:ins>
      <w:r w:rsidR="005B60F4" w:rsidRPr="009D0311">
        <w:rPr>
          <w:rFonts w:eastAsiaTheme="minorEastAsia"/>
        </w:rPr>
        <w:t>)</w:t>
      </w:r>
      <w:r w:rsidRPr="009D0311">
        <w:rPr>
          <w:rFonts w:eastAsiaTheme="minorEastAsia"/>
        </w:rPr>
        <w:t xml:space="preserve">, based on the sum of the mean incubation period and the mean delay from symptoms to hospitalization given in </w:t>
      </w:r>
      <w:r w:rsidRPr="009D0311">
        <w:rPr>
          <w:rFonts w:eastAsiaTheme="minorEastAsia"/>
        </w:rPr>
        <w:fldChar w:fldCharType="begin" w:fldLock="1"/>
      </w:r>
      <w:r w:rsidR="00E15606">
        <w:rPr>
          <w:rFonts w:eastAsiaTheme="minorEastAsia"/>
        </w:rPr>
        <w:instrText>ADDIN CSL_CITATION {"citationItems":[{"id":"ITEM-1","itemData":{"DOI":"10.1016/S1473-3099(14)71075-8","ISSN":"14744457","PMID":"25619149","abstract":"Background: An epidemic of Ebola virus disease of unprecedented size continues in parts of west Africa. For the first time, large urban centres such as Conakry, the capital of Guinea, are affected. We did an observational study of patients with Ebola virus disease in three regions of Guinea, including Conakry, aiming to map the routes of transmission and assess the effect of interventions. Methods: Between Feb 10, 2014, and Aug 25, 2014, we obtained data from the linelist of all confirmed and probable cases in Guinea (as of Sept 16, 2014), a laboratory database of information about patients, and interviews with patients and their families and neighbours. With this information, we mapped chains of transmission, identified which setting infections most probably originated from (community, hospitals, or funerals), and computed the context-specific and overall reproduction numbers. Findings: Of 193 confirmed and probable cases of Ebola virus disease reported in Conakry, Boffa, and Télimélé, 152 (79%) were positioned in chains of transmission. Health-care workers contributed little to transmission. In March, 2014, individuals with Ebola virus disease who were not health-care workers infected a mean of 2·3 people (95% CI 1·6-3·2): 1·4 (0·9-2·2) in the community, 0·4 (0·1-0·9) in hospitals, and 0·5 (0·2-1·0) at funerals. After the implementation of infection control in April, the reproduction number in hospitals and at funerals reduced to lower than 0·1. In the community, the reproduction number dropped by 50% for patients that were admitted to hospital, but remained unchanged for those that were not. In March, hospital transmissions constituted 35% (seven of 20) of all transmissions and funeral transmissions constituted 15% (three); but from April to the end of the study period, they constituted only 9% (11 of 128) and 4% (five), respectively. 82% (119 of 145) of transmission occurred in the community and 72% (105) between family members. Our simulations show that a 10% increase in hospital admissions could have reduced the length of chains by 26% (95% CI 4-45). Interpretation: In Conakry, interventions had the potential to stop the epidemic, but reintroductions of the disease and poor cooperation of a few families led to prolonged low-level spread, showing the challenges of Ebola virus disease control in large urban centres. Monitoring of chains of transmission is crucial to assess and optimise local control strategies for Ebola virus disease. Funding: Labex…","author":[{"dropping-particle":"","family":"Faye","given":"Ousmane","non-dropping-particle":"","parse-names":false,"suffix":""},{"dropping-particle":"","family":"Boëlle","given":"Pierre Yves","non-dropping-particle":"","parse-names":false,"suffix":""},{"dropping-particle":"","family":"Heleze","given":"Emmanuel","non-dropping-particle":"","parse-names":false,"suffix":""},{"dropping-particle":"","family":"Faye","given":"Oumar","non-dropping-particle":"","parse-names":false,"suffix":""},{"dropping-particle":"","family":"Loucoubar","given":"Cheikh","non-dropping-particle":"","parse-names":false,"suffix":""},{"dropping-particle":"","family":"Magassouba","given":"N'Faly","non-dropping-particle":"","parse-names":false,"suffix":""},{"dropping-particle":"","family":"Soropogui","given":"Barré","non-dropping-particle":"","parse-names":false,"suffix":""},{"dropping-particle":"","family":"Keita","given":"Sakoba","non-dropping-particle":"","parse-names":false,"suffix":""},{"dropping-particle":"","family":"Gakou","given":"Tata","non-dropping-particle":"","parse-names":false,"suffix":""},{"dropping-particle":"","family":"Bah","given":"El Hadji Ibrahima","non-dropping-particle":"","parse-names":false,"suffix":""},{"dropping-particle":"","family":"Koivogui","given":"Lamine","non-dropping-particle":"","parse-names":false,"suffix":""},{"dropping-particle":"","family":"Sall","given":"Amadou Alpha","non-dropping-particle":"","parse-names":false,"suffix":""},{"dropping-particle":"","family":"Cauchemez","given":"Simon","non-dropping-particle":"","parse-names":false,"suffix":""}],"container-title":"The Lancet Infectious Diseases","id":"ITEM-1","issue":"3","issued":{"date-parts":[["2015","3","1"]]},"page":"320-326","publisher":"Lancet Publishing Group","title":"Chains of transmission and control of Ebola virus disease in Conakry, Guinea, in 2014: An observational study","type":"article-journal","volume":"15"},"uris":["http://www.mendeley.com/documents/?uuid=455ea32a-0d9d-3cfc-bf8c-859e0e53830b"]}],"mendeley":{"formattedCitation":"(24)","plainTextFormattedCitation":"(24)","previouslyFormattedCitation":"(23)"},"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24)</w:t>
      </w:r>
      <w:r w:rsidRPr="009D0311">
        <w:rPr>
          <w:rFonts w:eastAsiaTheme="minorEastAsia"/>
        </w:rPr>
        <w:fldChar w:fldCharType="end"/>
      </w:r>
      <w:r w:rsidR="005B60F4" w:rsidRPr="009D0311">
        <w:rPr>
          <w:rFonts w:eastAsiaTheme="minorEastAsia"/>
        </w:rPr>
        <w:t>.</w:t>
      </w:r>
      <w:ins w:id="505" w:author="Green, Will" w:date="2021-09-02T15:34:00Z">
        <w:r w:rsidR="0064226E">
          <w:rPr>
            <w:rFonts w:eastAsiaTheme="minorEastAsia"/>
          </w:rPr>
          <w:t xml:space="preserve"> While the delay to hospitalisation is </w:t>
        </w:r>
        <w:proofErr w:type="gramStart"/>
        <w:r w:rsidR="0064226E">
          <w:rPr>
            <w:rFonts w:eastAsiaTheme="minorEastAsia"/>
          </w:rPr>
          <w:t>in reality a</w:t>
        </w:r>
        <w:proofErr w:type="gramEnd"/>
        <w:r w:rsidR="0064226E">
          <w:rPr>
            <w:rFonts w:eastAsiaTheme="minorEastAsia"/>
          </w:rPr>
          <w:t xml:space="preserve"> distribution, we</w:t>
        </w:r>
      </w:ins>
      <w:ins w:id="506" w:author="Green, Will" w:date="2021-09-02T15:35:00Z">
        <w:r w:rsidR="0064226E">
          <w:rPr>
            <w:rFonts w:eastAsiaTheme="minorEastAsia"/>
          </w:rPr>
          <w:t xml:space="preserve"> use the mean as </w:t>
        </w:r>
      </w:ins>
      <w:ins w:id="507" w:author="Green, Will" w:date="2021-09-02T15:36:00Z">
        <w:r w:rsidR="0064226E">
          <w:rPr>
            <w:rFonts w:eastAsiaTheme="minorEastAsia"/>
          </w:rPr>
          <w:t>a</w:t>
        </w:r>
      </w:ins>
      <w:ins w:id="508" w:author="Green, Will" w:date="2021-09-02T15:35:00Z">
        <w:r w:rsidR="0064226E">
          <w:rPr>
            <w:rFonts w:eastAsiaTheme="minorEastAsia"/>
          </w:rPr>
          <w:t xml:space="preserve"> single</w:t>
        </w:r>
      </w:ins>
      <w:ins w:id="509" w:author="Green, Will" w:date="2021-09-02T15:37:00Z">
        <w:r w:rsidR="0064226E">
          <w:rPr>
            <w:rFonts w:eastAsiaTheme="minorEastAsia"/>
          </w:rPr>
          <w:t xml:space="preserve"> </w:t>
        </w:r>
      </w:ins>
      <w:ins w:id="510" w:author="Green, Will" w:date="2021-09-02T15:35:00Z">
        <w:r w:rsidR="0064226E">
          <w:rPr>
            <w:rFonts w:eastAsiaTheme="minorEastAsia"/>
          </w:rPr>
          <w:t>time</w:t>
        </w:r>
      </w:ins>
      <w:ins w:id="511" w:author="Green, Will" w:date="2021-09-02T15:37:00Z">
        <w:r w:rsidR="0064226E">
          <w:rPr>
            <w:rFonts w:eastAsiaTheme="minorEastAsia"/>
          </w:rPr>
          <w:t>-</w:t>
        </w:r>
      </w:ins>
      <w:ins w:id="512" w:author="Green, Will" w:date="2021-09-02T15:35:00Z">
        <w:r w:rsidR="0064226E">
          <w:rPr>
            <w:rFonts w:eastAsiaTheme="minorEastAsia"/>
          </w:rPr>
          <w:t xml:space="preserve">point </w:t>
        </w:r>
      </w:ins>
      <w:ins w:id="513" w:author="Green, Will" w:date="2021-09-02T15:36:00Z">
        <w:r w:rsidR="0064226E">
          <w:rPr>
            <w:rFonts w:eastAsiaTheme="minorEastAsia"/>
          </w:rPr>
          <w:t xml:space="preserve">delay to illustrate the </w:t>
        </w:r>
      </w:ins>
      <w:ins w:id="514" w:author="Green, Will" w:date="2021-09-02T15:38:00Z">
        <w:r w:rsidR="0064226E">
          <w:rPr>
            <w:rFonts w:eastAsiaTheme="minorEastAsia"/>
          </w:rPr>
          <w:t>impact of accounting for isolation in a simple way</w:t>
        </w:r>
      </w:ins>
      <w:ins w:id="515" w:author="Green, Will" w:date="2021-09-02T15:36:00Z">
        <w:r w:rsidR="0064226E">
          <w:rPr>
            <w:rFonts w:eastAsiaTheme="minorEastAsia"/>
          </w:rPr>
          <w:t>.</w:t>
        </w:r>
      </w:ins>
      <w:r w:rsidR="005B60F4" w:rsidRPr="009D0311">
        <w:rPr>
          <w:rFonts w:eastAsiaTheme="minorEastAsia"/>
        </w:rPr>
        <w:t xml:space="preserve"> We assume that 34% of infected individuals are hospitalized (Unwin </w:t>
      </w:r>
      <w:r w:rsidR="005B60F4" w:rsidRPr="009D0311">
        <w:rPr>
          <w:rFonts w:eastAsiaTheme="minorEastAsia"/>
          <w:i/>
          <w:iCs/>
        </w:rPr>
        <w:t>et al, unpublished</w:t>
      </w:r>
      <w:r w:rsidR="005B60F4" w:rsidRPr="009D0311">
        <w:rPr>
          <w:rFonts w:eastAsiaTheme="minorEastAsia"/>
        </w:rPr>
        <w:t xml:space="preserve">), </w:t>
      </w:r>
      <w:r w:rsidR="005B60F4" w:rsidRPr="009D0311">
        <w:rPr>
          <w:rFonts w:eastAsiaTheme="minorEastAsia"/>
        </w:rPr>
        <w:lastRenderedPageBreak/>
        <w:t>and that individuals who seek hospitalization and individuals who do not seek hospitalization mix homogeneously.</w:t>
      </w:r>
    </w:p>
    <w:p w14:paraId="4B017CC2" w14:textId="7B78DC83" w:rsidR="00AB43FF" w:rsidRPr="009D0311" w:rsidRDefault="00AB43FF" w:rsidP="00AB43FF">
      <w:pPr>
        <w:jc w:val="both"/>
        <w:rPr>
          <w:rFonts w:eastAsiaTheme="minorEastAsia"/>
        </w:rPr>
      </w:pPr>
      <w:r w:rsidRPr="009D0311">
        <w:rPr>
          <w:rFonts w:eastAsiaTheme="minorEastAsia"/>
        </w:rPr>
        <w:t>We</w:t>
      </w:r>
      <w:r w:rsidR="00202F8F" w:rsidRPr="009D0311">
        <w:rPr>
          <w:rFonts w:eastAsiaTheme="minorEastAsia"/>
        </w:rPr>
        <w:t xml:space="preserve"> </w:t>
      </w:r>
      <w:r w:rsidR="009D2EB0" w:rsidRPr="009D0311">
        <w:rPr>
          <w:rFonts w:eastAsiaTheme="minorEastAsia"/>
        </w:rPr>
        <w:t xml:space="preserve">estimate the instantaneous reproduction </w:t>
      </w:r>
      <w:r w:rsidR="006F3EEC" w:rsidRPr="009D0311">
        <w:rPr>
          <w:rFonts w:eastAsiaTheme="minorEastAsia"/>
        </w:rPr>
        <w:t xml:space="preserve">number of SARS-CoV-2 </w:t>
      </w:r>
      <w:r w:rsidR="009D2EB0" w:rsidRPr="009D0311">
        <w:rPr>
          <w:rFonts w:eastAsiaTheme="minorEastAsia"/>
        </w:rPr>
        <w:t>using</w:t>
      </w:r>
      <w:r w:rsidRPr="009D0311">
        <w:rPr>
          <w:rFonts w:eastAsiaTheme="minorEastAsia"/>
        </w:rPr>
        <w:t xml:space="preserve"> timeseries of COVID-19 deaths in the UK </w:t>
      </w:r>
      <w:r w:rsidR="006C110A" w:rsidRPr="009D0311">
        <w:rPr>
          <w:rFonts w:eastAsiaTheme="minorEastAsia"/>
        </w:rPr>
        <w:t xml:space="preserve">from </w:t>
      </w:r>
      <w:r w:rsidRPr="009D0311">
        <w:rPr>
          <w:rFonts w:eastAsiaTheme="minorEastAsia"/>
        </w:rPr>
        <w:t>March 2020</w:t>
      </w:r>
      <w:r w:rsidR="006C110A" w:rsidRPr="009D0311">
        <w:rPr>
          <w:rFonts w:eastAsiaTheme="minorEastAsia"/>
        </w:rPr>
        <w:t xml:space="preserve"> to January 2021</w:t>
      </w:r>
      <w:r w:rsidRPr="009D0311">
        <w:rPr>
          <w:rFonts w:eastAsiaTheme="minorEastAsia"/>
        </w:rPr>
        <w:t xml:space="preserve">. We use incidence of deaths rather than cases because ascertainment of deaths is significantly better than that of cases, especially during the early months of the epidemic when testing capacity was highly constrained. </w:t>
      </w:r>
      <w:ins w:id="516" w:author="Green, Will" w:date="2021-09-02T15:40:00Z">
        <w:r w:rsidR="00BA3856">
          <w:rPr>
            <w:rFonts w:eastAsiaTheme="minorEastAsia"/>
          </w:rPr>
          <w:t>As such, we are assuming that deaths remained a constant fraction of cases over time</w:t>
        </w:r>
      </w:ins>
      <w:ins w:id="517" w:author="Green, Will" w:date="2021-09-02T15:41:00Z">
        <w:r w:rsidR="00BA3856">
          <w:rPr>
            <w:rFonts w:eastAsiaTheme="minorEastAsia"/>
          </w:rPr>
          <w:t>. This increases our uncertainty in R compared to having accurate cases data.</w:t>
        </w:r>
      </w:ins>
      <w:del w:id="518" w:author="Green, Will" w:date="2021-09-02T15:42:00Z">
        <w:r w:rsidRPr="009D0311" w:rsidDel="00BA3856">
          <w:rPr>
            <w:rFonts w:eastAsiaTheme="minorEastAsia"/>
          </w:rPr>
          <w:delText>However</w:delText>
        </w:r>
      </w:del>
      <w:ins w:id="519" w:author="Green, Will" w:date="2021-09-02T15:42:00Z">
        <w:r w:rsidR="00BA3856">
          <w:rPr>
            <w:rFonts w:eastAsiaTheme="minorEastAsia"/>
          </w:rPr>
          <w:t xml:space="preserve"> Additionally</w:t>
        </w:r>
      </w:ins>
      <w:r w:rsidRPr="009D0311">
        <w:rPr>
          <w:rFonts w:eastAsiaTheme="minorEastAsia"/>
        </w:rPr>
        <w:t xml:space="preserve">, due to a </w:t>
      </w:r>
      <w:r w:rsidR="008B0573" w:rsidRPr="009D0311">
        <w:rPr>
          <w:rFonts w:eastAsiaTheme="minorEastAsia"/>
        </w:rPr>
        <w:t xml:space="preserve">delay </w:t>
      </w:r>
      <w:r w:rsidRPr="009D0311">
        <w:rPr>
          <w:rFonts w:eastAsiaTheme="minorEastAsia"/>
        </w:rPr>
        <w:t>between infection and death, the resulting estimates of R will be lagged</w:t>
      </w:r>
      <w:r w:rsidR="0071156F" w:rsidRPr="009D0311">
        <w:rPr>
          <w:rFonts w:eastAsiaTheme="minorEastAsia"/>
        </w:rPr>
        <w:t xml:space="preserve"> and smoothed</w:t>
      </w:r>
      <w:r w:rsidR="002D4F8C" w:rsidRPr="009D0311">
        <w:rPr>
          <w:rFonts w:eastAsiaTheme="minorEastAsia"/>
        </w:rPr>
        <w:t xml:space="preserve"> –</w:t>
      </w:r>
      <w:r w:rsidR="006F3EEC" w:rsidRPr="009D0311">
        <w:rPr>
          <w:rFonts w:eastAsiaTheme="minorEastAsia"/>
        </w:rPr>
        <w:t xml:space="preserve"> </w:t>
      </w:r>
      <w:r w:rsidR="002D4F8C" w:rsidRPr="009D0311">
        <w:rPr>
          <w:rFonts w:eastAsiaTheme="minorEastAsia"/>
        </w:rPr>
        <w:t xml:space="preserve">the </w:t>
      </w:r>
      <w:r w:rsidR="00A352E6" w:rsidRPr="009D0311">
        <w:rPr>
          <w:rFonts w:eastAsiaTheme="minorEastAsia"/>
        </w:rPr>
        <w:t xml:space="preserve">average </w:t>
      </w:r>
      <w:r w:rsidR="002D4F8C" w:rsidRPr="009D0311">
        <w:rPr>
          <w:rFonts w:eastAsiaTheme="minorEastAsia"/>
        </w:rPr>
        <w:t xml:space="preserve">delay from infection to symptom onset </w:t>
      </w:r>
      <w:r w:rsidR="00A352E6" w:rsidRPr="009D0311">
        <w:rPr>
          <w:rFonts w:eastAsiaTheme="minorEastAsia"/>
        </w:rPr>
        <w:t xml:space="preserve">is estimated to be around 5.5 days in the UK </w:t>
      </w:r>
      <w:r w:rsidR="00A352E6" w:rsidRPr="009D0311">
        <w:rPr>
          <w:rFonts w:eastAsiaTheme="minorEastAsia"/>
        </w:rPr>
        <w:fldChar w:fldCharType="begin" w:fldLock="1"/>
      </w:r>
      <w:r w:rsidR="00E15606">
        <w:rPr>
          <w:rFonts w:eastAsiaTheme="minorEastAsia"/>
        </w:rPr>
        <w:instrText>ADDIN CSL_CITATION {"citationItems":[{"id":"ITEM-1","itemData":{"DOI":"10.1101/2020.11.17.20231548","abstract":"The serial interval of an infectious disease, commonly interpreted as the time between onset of symptoms in sequentially infected individuals within a chain of transmission, is a key epidemiological quantity involved in estimating the reproduction number. The serial interval is closely related to other key quantities, including the incubation period, the generation interval (the time between sequential infections) and time delays between infection and the observations associated with monitoring an outbreak such as confirmed cases, hospital admissions and deaths. Estimates of these quantities are often based on small data sets from early contact tracing and are subject to considerable uncertainty, which is especially true for early COVID-19 data. In this paper we estimate these key quantities in the context of COVID-19 for the UK, including a meta-analysis of early estimates of the serial interval. We estimate distributions for the serial interval with a mean 5.6 (95% CrI 5.1–6.2) and SD 4.2 (95% CrI 3.9–4.6) days (empirical distribution), the generation interval with a mean 4.8 (95% CrI 4.3–5.41) and SD 1.7 (95% CrI 1.0–2.6) days (fitted gamma distribution), and the incubation period with a mean 5.5 (95% CrI 5.1–5.8) and SD 4.9 (95% CrI 4.5–5.3) days (fitted log normal distribution). We quantify the impact of the uncertainty surrounding the serial interval, generation interval, incubation period and time delays, on the subsequent estimation of the reproduction number, when pragmatic and more formal approaches are taken. These estimates place empirical bounds on the estimates of most relevant model parameters and are expected to contribute to modelling COVID-19 transmission.","author":[{"dropping-particle":"","family":"Challen","given":"Robert","non-dropping-particle":"","parse-names":false,"suffix":""},{"dropping-particle":"","family":"Brooks-Pollock","given":"Ellen","non-dropping-particle":"","parse-names":false,"suffix":""},{"dropping-particle":"","family":"Tsaneva-Atanasova","given":"Krasimira","non-dropping-particle":"","parse-names":false,"suffix":""},{"dropping-particle":"","family":"Danon","given":"Leon","non-dropping-particle":"","parse-names":false,"suffix":""}],"container-title":"medRxiv","id":"ITEM-1","issued":{"date-parts":[["2020","11","20"]]},"page":"2020.11.17.20231548","publisher":"medRxiv","title":"Meta-analysis of the SARS-CoV-2 serial interval and the impact of parameter uncertainty on the COVID-19 reproduction number","type":"article"},"uris":["http://www.mendeley.com/documents/?uuid=9b045e26-ac63-34ab-85ef-dec9725f336c"]}],"mendeley":{"formattedCitation":"(25)","plainTextFormattedCitation":"(25)","previouslyFormattedCitation":"(24)"},"properties":{"noteIndex":0},"schema":"https://github.com/citation-style-language/schema/raw/master/csl-citation.json"}</w:instrText>
      </w:r>
      <w:r w:rsidR="00A352E6" w:rsidRPr="009D0311">
        <w:rPr>
          <w:rFonts w:eastAsiaTheme="minorEastAsia"/>
        </w:rPr>
        <w:fldChar w:fldCharType="separate"/>
      </w:r>
      <w:r w:rsidR="00E15606" w:rsidRPr="00E15606">
        <w:rPr>
          <w:rFonts w:eastAsiaTheme="minorEastAsia"/>
          <w:noProof/>
        </w:rPr>
        <w:t>(25)</w:t>
      </w:r>
      <w:r w:rsidR="00A352E6" w:rsidRPr="009D0311">
        <w:rPr>
          <w:rFonts w:eastAsiaTheme="minorEastAsia"/>
        </w:rPr>
        <w:fldChar w:fldCharType="end"/>
      </w:r>
      <w:r w:rsidR="002D4F8C" w:rsidRPr="009D0311">
        <w:rPr>
          <w:rFonts w:eastAsiaTheme="minorEastAsia"/>
        </w:rPr>
        <w:t>, while estimates of the delay from symptom onset to death range from around 13</w:t>
      </w:r>
      <w:r w:rsidR="00A76927" w:rsidRPr="009D0311">
        <w:rPr>
          <w:rFonts w:eastAsiaTheme="minorEastAsia"/>
        </w:rPr>
        <w:t xml:space="preserve"> days</w:t>
      </w:r>
      <w:r w:rsidR="003830DA" w:rsidRPr="009D0311">
        <w:rPr>
          <w:rFonts w:eastAsiaTheme="minorEastAsia"/>
        </w:rPr>
        <w:t xml:space="preserve"> </w:t>
      </w:r>
      <w:r w:rsidR="003830DA" w:rsidRPr="009D0311">
        <w:rPr>
          <w:rFonts w:eastAsiaTheme="minorEastAsia"/>
        </w:rPr>
        <w:fldChar w:fldCharType="begin" w:fldLock="1"/>
      </w:r>
      <w:r w:rsidR="00E15606">
        <w:rPr>
          <w:rFonts w:eastAsiaTheme="minorEastAsia"/>
        </w:rPr>
        <w:instrText>ADDIN CSL_CITATION {"citationItems":[{"id":"ITEM-1","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id":"ITEM-1","issued":{"date-parts":[["0"]]},"title":"Incubation Period and Other Epidemiological Characteristics of 2019 Novel Coronavirus Infections with Right Truncation: A Statistical Analysis of Publicly Available Case Data","type":"article-journal"},"uris":["http://www.mendeley.com/documents/?uuid=9a5b2291-fddf-3867-b759-81f1a2d688cc"]}],"mendeley":{"formattedCitation":"(26)","plainTextFormattedCitation":"(26)","previouslyFormattedCitation":"(25)"},"properties":{"noteIndex":0},"schema":"https://github.com/citation-style-language/schema/raw/master/csl-citation.json"}</w:instrText>
      </w:r>
      <w:r w:rsidR="003830DA" w:rsidRPr="009D0311">
        <w:rPr>
          <w:rFonts w:eastAsiaTheme="minorEastAsia"/>
        </w:rPr>
        <w:fldChar w:fldCharType="separate"/>
      </w:r>
      <w:r w:rsidR="00E15606" w:rsidRPr="00E15606">
        <w:rPr>
          <w:rFonts w:eastAsiaTheme="minorEastAsia"/>
          <w:noProof/>
        </w:rPr>
        <w:t>(26)</w:t>
      </w:r>
      <w:r w:rsidR="003830DA" w:rsidRPr="009D0311">
        <w:rPr>
          <w:rFonts w:eastAsiaTheme="minorEastAsia"/>
        </w:rPr>
        <w:fldChar w:fldCharType="end"/>
      </w:r>
      <w:r w:rsidR="002D4F8C" w:rsidRPr="009D0311">
        <w:rPr>
          <w:rFonts w:eastAsiaTheme="minorEastAsia"/>
        </w:rPr>
        <w:t xml:space="preserve"> to 18 days</w:t>
      </w:r>
      <w:r w:rsidR="003830DA" w:rsidRPr="009D0311">
        <w:rPr>
          <w:rFonts w:eastAsiaTheme="minorEastAsia"/>
        </w:rPr>
        <w:t xml:space="preserve"> </w:t>
      </w:r>
      <w:r w:rsidR="003830DA" w:rsidRPr="009D0311">
        <w:rPr>
          <w:rFonts w:eastAsiaTheme="minorEastAsia"/>
        </w:rPr>
        <w:fldChar w:fldCharType="begin" w:fldLock="1"/>
      </w:r>
      <w:r w:rsidR="00E15606">
        <w:rPr>
          <w:rFonts w:eastAsiaTheme="minorEastAsia"/>
        </w:rPr>
        <w:instrText>ADDIN CSL_CITATION {"citationItems":[{"id":"ITEM-1","itemData":{"DOI":"10.1136/bmjopen-2020-039856","abstract":"Objectives Our objective was to review the literature on the inferred duration of the infectious period of COVID-19, caused by severe acute respiratory syndrome coronavirus 2 (SARS-CoV-2) virus, and provide an overview of the variation depending on the methodological approach. Design Rapid scoping review. Literature review with fixed search terms, up to 1 April 2020. Central tendency and variation of the parameter estimates for infectious period in (A) asymptomatic and (B) symptomatic cases from (1) virological studies (repeated testing), (2) tracing studies and (3) modelling studies were gathered. Narrative review of viral dynamics. Information sources Search strategies developed and the following searched: PubMed, Google Scholar, MedRxiv and BioRxiv. Additionally, the Health Information Quality Authority (Ireland) viral load synthesis was used, which screened literature from PubMed, Embase, ScienceDirect, NHS evidence, Cochrane, medRxiv and bioRxiv, and HRB open databases. Results There was substantial variation in the estimates, and how infectious period was inferred. One study provided approximate median infectious period for asymptomatic cases of 6.5-9.5 days. Median presymptomatic infectious period across studies varied over &lt;1-4 days. Estimated mean time from symptom onset to two negative RT-PCR tests was 13.4 days (95% CI 10.9 to 15.8) but was shorter when studies included children or less severe cases. Estimated mean duration from symptom onset to hospital discharge or death (potential maximal infectious period) was 18.1 days (95% CI 15.1 to 21.0); time to discharge was on average 4 days shorter than time to death. Viral dynamic data and model infectious parameters were often shorter than repeated diagnostic data. Conclusions There are limitations of inferring infectiousness from repeated diagnosis, viral loads and viral replication data alone and also potential patient recall bias relevant to estimating exposure and symptom onset times. Despite this, available data provide a preliminary evidence base to inform models of central tendency for key parameters and variation for exploring parameter space and sensitivity analysis.","author":[{"dropping-particle":"","family":"Byrne","given":"Andrew William","non-dropping-particle":"","parse-names":false,"suffix":""},{"dropping-particle":"","family":"Mcevoy","given":"David","non-dropping-particle":"","parse-names":false,"suffix":""},{"dropping-particle":"","family":"Collins","given":"Aine B","non-dropping-particle":"","parse-names":false,"suffix":""},{"dropping-particle":"","family":"Hunt","given":"Kevin","non-dropping-particle":"","parse-names":false,"suffix":""},{"dropping-particle":"","family":"Casey","given":"Miriam","non-dropping-particle":"","parse-names":false,"suffix":""},{"dropping-particle":"","family":"Barber","given":"Ann","non-dropping-particle":"","parse-names":false,"suffix":""},{"dropping-particle":"","family":"Butler","given":"Francis","non-dropping-particle":"","parse-names":false,"suffix":""},{"dropping-particle":"","family":"Griffin","given":"John","non-dropping-particle":"","parse-names":false,"suffix":""},{"dropping-particle":"","family":"Lane","given":"Elizabeth A","non-dropping-particle":"","parse-names":false,"suffix":""},{"dropping-particle":"","family":"Mcaloon","given":"Conor","non-dropping-particle":"","parse-names":false,"suffix":""},{"dropping-particle":"","family":"O'brien","given":"Kirsty","non-dropping-particle":"","parse-names":false,"suffix":""},{"dropping-particle":"","family":"Wall","given":"Patrick","non-dropping-particle":"","parse-names":false,"suffix":""},{"dropping-particle":"","family":"Walsh","given":"Kieran A","non-dropping-particle":"","parse-names":false,"suffix":""},{"dropping-particle":"","family":"More","given":"Simon J","non-dropping-particle":"","parse-names":false,"suffix":""},{"dropping-particle":"","family":"Andrew","given":"Dr","non-dropping-particle":"","parse-names":false,"suffix":""},{"dropping-particle":"","family":"Byrne","given":"William","non-dropping-particle":"","parse-names":false,"suffix":""}],"container-title":"BMJ Open","id":"ITEM-1","issued":{"date-parts":[["2020"]]},"page":"39856","title":"Inferred duration of infectious period of SARS-CoV-2: rapid scoping review and analysis of available evidence for asymptomatic and symptomatic COVID-19 cases","type":"article-journal","volume":"10"},"uris":["http://www.mendeley.com/documents/?uuid=82388fe4-8be1-33df-b2cf-cdf7d14cdacf"]}],"mendeley":{"formattedCitation":"(27)","plainTextFormattedCitation":"(27)","previouslyFormattedCitation":"(26)"},"properties":{"noteIndex":0},"schema":"https://github.com/citation-style-language/schema/raw/master/csl-citation.json"}</w:instrText>
      </w:r>
      <w:r w:rsidR="003830DA" w:rsidRPr="009D0311">
        <w:rPr>
          <w:rFonts w:eastAsiaTheme="minorEastAsia"/>
        </w:rPr>
        <w:fldChar w:fldCharType="separate"/>
      </w:r>
      <w:r w:rsidR="00E15606" w:rsidRPr="00E15606">
        <w:rPr>
          <w:rFonts w:eastAsiaTheme="minorEastAsia"/>
          <w:noProof/>
        </w:rPr>
        <w:t>(27)</w:t>
      </w:r>
      <w:r w:rsidR="003830DA" w:rsidRPr="009D0311">
        <w:rPr>
          <w:rFonts w:eastAsiaTheme="minorEastAsia"/>
        </w:rPr>
        <w:fldChar w:fldCharType="end"/>
      </w:r>
      <w:r w:rsidR="002D4F8C" w:rsidRPr="009D0311">
        <w:rPr>
          <w:rFonts w:eastAsiaTheme="minorEastAsia"/>
        </w:rPr>
        <w:t>.</w:t>
      </w:r>
      <w:r w:rsidR="000412A8" w:rsidRPr="009D0311">
        <w:rPr>
          <w:rFonts w:eastAsiaTheme="minorEastAsia"/>
        </w:rPr>
        <w:t xml:space="preserve"> Other papers have demonstrated inference of R accounting for lagged metrics, for example </w:t>
      </w:r>
      <w:r w:rsidR="000412A8" w:rsidRPr="009D0311">
        <w:rPr>
          <w:rFonts w:eastAsiaTheme="minorEastAsia"/>
        </w:rPr>
        <w:fldChar w:fldCharType="begin" w:fldLock="1"/>
      </w:r>
      <w:r w:rsidR="00E15606">
        <w:rPr>
          <w:rFonts w:eastAsiaTheme="minorEastAsia"/>
        </w:rPr>
        <w:instrText>ADDIN CSL_CITATION {"citationItems":[{"id":"ITEM-1","itemData":{"DOI":"10.12688/wellcomeopenres.16006.2","ISSN":"2398-502X","abstract":" Background: Assessing temporal variations in transmission in different countries is essential for monitoring the epidemic, evaluating the effectiveness of public health interventions and estimating the impact of changes in policy.  Methods: We use case and death notification data to generate daily estimates of the time-varying reproduction number globally, regionally, nationally, and subnationally over a 12-week rolling window. Our modelling framework, based on open source tooling, accounts for uncertainty in reporting delays, so that the reproduction number is estimated based on underlying latent infections.  Results: Estimates of the reproduction number, trajectories of infections, and forecasts are displayed on a dedicated website as both maps and time series, and made available to download in tabular form.  Conclusions:  This decision-support tool can be used to assess changes in virus transmission both globally, regionally, nationally, and subnationally. This allows public health officials and policymakers to track the progress of the outbreak in near real-time using an epidemiologically valid measure. As well as providing regular updates on our website, we also provide an open source tool-set so that our approach can be used directly by researchers and policymakers on confidential data-sets. We hope that our tool will be used to support decisions in countries worldwide throughout the ongoing COVID-19 pandemic. ","author":[{"dropping-particle":"","family":"Abbott","given":"Sam","non-dropping-particle":"","parse-names":false,"suffix":""},{"dropping-particle":"","family":"Hellewell","given":"Joel","non-dropping-particle":"","parse-names":false,"suffix":""},{"dropping-particle":"","family":"Thompson","given":"Robin N.","non-dropping-particle":"","parse-names":false,"suffix":""},{"dropping-particle":"","family":"Sherratt","given":"Katharine","non-dropping-particle":"","parse-names":false,"suffix":""},{"dropping-particle":"","family":"Gibbs","given":"Hamish P.","non-dropping-particle":"","parse-names":false,"suffix":""},{"dropping-particle":"","family":"Bosse","given":"Nikos I.","non-dropping-particle":"","parse-names":false,"suffix":""},{"dropping-particle":"","family":"Munday","given":"James D.","non-dropping-particle":"","parse-names":false,"suffix":""},{"dropping-particle":"","family":"Meakin","given":"Sophie","non-dropping-particle":"","parse-names":false,"suffix":""},{"dropping-particle":"","family":"Doughty","given":"Emma L.","non-dropping-particle":"","parse-names":false,"suffix":""},{"dropping-particle":"","family":"Chun","given":"June Young","non-dropping-particle":"","parse-names":false,"suffix":""},{"dropping-particle":"","family":"Chan","given":"Yung-Wai Desmond","non-dropping-particle":"","parse-names":false,"suffix":""},{"dropping-particle":"","family":"Finger","given":"Flavio","non-dropping-particle":"","parse-names":false,"suffix":""},{"dropping-particle":"","family":"Campbell","given":"Paul","non-dropping-particle":"","parse-names":false,"suffix":""},{"dropping-particle":"","family":"Endo","given":"Akira","non-dropping-particle":"","parse-names":false,"suffix":""},{"dropping-particle":"","family":"Pearson","given":"Carl A. B.","non-dropping-particle":"","parse-names":false,"suffix":""},{"dropping-particle":"","family":"Gimma","given":"Amy","non-dropping-particle":"","parse-names":false,"suffix":""},{"dropping-particle":"","family":"Russell","given":"Tim","non-dropping-particle":"","parse-names":false,"suffix":""},{"dropping-particle":"","family":"Flasche","given":"Stefan","non-dropping-particle":"","parse-names":false,"suffix":""},{"dropping-particle":"","family":"Kucharski","given":"Adam J.","non-dropping-particle":"","parse-names":false,"suffix":""},{"dropping-particle":"","family":"Eggo","given":"Rosalind M.","non-dropping-particle":"","parse-names":false,"suffix":""},{"dropping-particle":"","family":"Funk","given":"Sebastian","non-dropping-particle":"","parse-names":false,"suffix":""}],"container-title":"Wellcome Open Research","id":"ITEM-1","issued":{"date-parts":[["2020","12","8"]]},"page":"112","publisher":"F1000 Research Ltd","title":"Estimating the time-varying reproduction number of SARS-CoV-2 using national and subnational case counts","type":"article-journal","volume":"5"},"uris":["http://www.mendeley.com/documents/?uuid=86315305-a3a6-3702-819e-27088316296f"]}],"mendeley":{"formattedCitation":"(28)","plainTextFormattedCitation":"(28)","previouslyFormattedCitation":"(27)"},"properties":{"noteIndex":0},"schema":"https://github.com/citation-style-language/schema/raw/master/csl-citation.json"}</w:instrText>
      </w:r>
      <w:r w:rsidR="000412A8" w:rsidRPr="009D0311">
        <w:rPr>
          <w:rFonts w:eastAsiaTheme="minorEastAsia"/>
        </w:rPr>
        <w:fldChar w:fldCharType="separate"/>
      </w:r>
      <w:r w:rsidR="00E15606" w:rsidRPr="00E15606">
        <w:rPr>
          <w:rFonts w:eastAsiaTheme="minorEastAsia"/>
          <w:noProof/>
        </w:rPr>
        <w:t>(28)</w:t>
      </w:r>
      <w:r w:rsidR="000412A8" w:rsidRPr="009D0311">
        <w:rPr>
          <w:rFonts w:eastAsiaTheme="minorEastAsia"/>
        </w:rPr>
        <w:fldChar w:fldCharType="end"/>
      </w:r>
      <w:r w:rsidR="000412A8" w:rsidRPr="009D0311">
        <w:rPr>
          <w:rFonts w:eastAsiaTheme="minorEastAsia"/>
        </w:rPr>
        <w:t xml:space="preserve">. </w:t>
      </w:r>
      <w:r w:rsidRPr="009D0311">
        <w:rPr>
          <w:rFonts w:eastAsiaTheme="minorEastAsia"/>
        </w:rPr>
        <w:t xml:space="preserve">Daily UK COVID-19 deaths were taken from the Government’s coronavirus data repository, at </w:t>
      </w:r>
      <w:r w:rsidRPr="009D0311">
        <w:rPr>
          <w:rFonts w:eastAsiaTheme="minorEastAsia"/>
        </w:rPr>
        <w:fldChar w:fldCharType="begin" w:fldLock="1"/>
      </w:r>
      <w:r w:rsidR="00E15606">
        <w:rPr>
          <w:rFonts w:eastAsiaTheme="minorEastAsia"/>
        </w:rPr>
        <w:instrText>ADDIN CSL_CITATION {"citationItems":[{"id":"ITEM-1","itemData":{"URL":"https://coronavirus.data.gov.uk/","accessed":{"date-parts":[["2021","2","23"]]},"author":[{"dropping-particle":"","family":"PHE &amp; NHSX","given":"","non-dropping-particle":"","parse-names":false,"suffix":""}],"container-title":"https://coronavirus.data.gov.uk/","id":"ITEM-1","issued":{"date-parts":[["2020"]]},"title":"Daily summary: Coronavirus in the UK","type":"webpage"},"uris":["http://www.mendeley.com/documents/?uuid=0a666744-784a-3d87-b60a-2c1d9a6e2bc0"]}],"mendeley":{"formattedCitation":"(29)","plainTextFormattedCitation":"(29)","previouslyFormattedCitation":"(28)"},"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29)</w:t>
      </w:r>
      <w:r w:rsidRPr="009D0311">
        <w:rPr>
          <w:rFonts w:eastAsiaTheme="minorEastAsia"/>
        </w:rPr>
        <w:fldChar w:fldCharType="end"/>
      </w:r>
      <w:r w:rsidRPr="009D0311">
        <w:rPr>
          <w:rFonts w:eastAsiaTheme="minorEastAsia"/>
        </w:rPr>
        <w:t xml:space="preserve">. We assumed a generation time distribution in the absence of isolation gamma distributed with mean </w:t>
      </w:r>
      <w:r w:rsidR="006D339A" w:rsidRPr="009D0311">
        <w:rPr>
          <w:rFonts w:eastAsiaTheme="minorEastAsia"/>
        </w:rPr>
        <w:t>5.7</w:t>
      </w:r>
      <w:del w:id="520" w:author="Green, Will" w:date="2021-09-03T15:21:00Z">
        <w:r w:rsidR="006D339A" w:rsidRPr="009D0311" w:rsidDel="001F7124">
          <w:rPr>
            <w:rFonts w:eastAsiaTheme="minorEastAsia"/>
          </w:rPr>
          <w:delText>1</w:delText>
        </w:r>
      </w:del>
      <w:r w:rsidR="006D339A" w:rsidRPr="009D0311">
        <w:rPr>
          <w:rFonts w:eastAsiaTheme="minorEastAsia"/>
        </w:rPr>
        <w:t xml:space="preserve"> days </w:t>
      </w:r>
      <w:r w:rsidRPr="009D0311">
        <w:rPr>
          <w:rFonts w:eastAsiaTheme="minorEastAsia"/>
        </w:rPr>
        <w:t xml:space="preserve">and standard deviation </w:t>
      </w:r>
      <w:r w:rsidR="006D339A" w:rsidRPr="009D0311">
        <w:rPr>
          <w:rFonts w:eastAsiaTheme="minorEastAsia"/>
        </w:rPr>
        <w:t xml:space="preserve">3.09 days </w:t>
      </w:r>
      <w:r w:rsidRPr="009D0311">
        <w:rPr>
          <w:rFonts w:eastAsiaTheme="minorEastAsia"/>
        </w:rPr>
        <w:t xml:space="preserve">as in </w:t>
      </w:r>
      <w:r w:rsidRPr="009D0311">
        <w:rPr>
          <w:rFonts w:eastAsiaTheme="minorEastAsia"/>
        </w:rPr>
        <w:fldChar w:fldCharType="begin" w:fldLock="1"/>
      </w:r>
      <w:r w:rsidR="00E15606">
        <w:rPr>
          <w:rFonts w:eastAsiaTheme="minorEastAsia"/>
        </w:rPr>
        <w:instrText>ADDIN CSL_CITATION {"citationItems":[{"id":"ITEM-1","itemData":{"DOI":"10.1101/2020.07.23.20160317","PMID":"32793929","abstract":"Several mechanisms driving SARS-CoV-2 transmission remain unclear. Based on individual records of 1,178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of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author":[{"dropping-particle":"","family":"Hu","given":"Shixiong","non-dropping-particle":"","parse-names":false,"suffix":""},{"dropping-particle":"","family":"Wang","given":"Wei","non-dropping-particle":"","parse-names":false,"suffix":""},{"dropping-particle":"","family":"Wang","given":"Yan","non-dropping-particle":"","parse-names":false,"suffix":""},{"dropping-particle":"","family":"Litvinova","given":"Maria","non-dropping-particle":"","parse-names":false,"suffix":""},{"dropping-particle":"","family":"Luo","given":"Kaiwei","non-dropping-particle":"","parse-names":false,"suffix":""},{"dropping-particle":"","family":"Ren","given":"Lingshuang","non-dropping-particle":"","parse-names":false,"suffix":""},{"dropping-particle":"","family":"Sun","given":"Qianlai","non-dropping-particle":"","parse-names":false,"suffix":""},{"dropping-particle":"","family":"Chen","given":"Xinghui","non-dropping-particle":"","parse-names":false,"suffix":""},{"dropping-particle":"","family":"Zeng","given":"Ge","non-dropping-particle":"","parse-names":false,"suffix":""},{"dropping-particle":"","family":"Li","given":"Jing","non-dropping-particle":"","parse-names":false,"suffix":""},{"dropping-particle":"","family":"Liang","given":"Lu","non-dropping-particle":"","parse-names":false,"suffix":""},{"dropping-particle":"","family":"Deng","given":"Zhihong","non-dropping-particle":"","parse-names":false,"suffix":""},{"dropping-particle":"","family":"Zheng","given":"Wen","non-dropping-particle":"","parse-names":false,"suffix":""},{"dropping-particle":"","family":"Li","given":"Mei","non-dropping-particle":"","parse-names":false,"suffix":""},{"dropping-particle":"","family":"Yang","given":"Hao","non-dropping-particle":"","parse-names":false,"suffix":""},{"dropping-particle":"","family":"Guo","given":"Jinxin","non-dropping-particle":"","parse-names":false,"suffix":""},{"dropping-particle":"","family":"Wang","given":"Kai","non-dropping-particle":"","parse-names":false,"suffix":""},{"dropping-particle":"","family":"Chen","given":"Xinhua","non-dropping-particle":"","parse-names":false,"suffix":""},{"dropping-particle":"","family":"Liu","given":"Ziyan","non-dropping-particle":"","parse-names":false,"suffix":""},{"dropping-particle":"","family":"Yan","given":"Han","non-dropping-particle":"","parse-names":false,"suffix":""},{"dropping-particle":"","family":"Shi","given":"Huilin","non-dropping-particle":"","parse-names":false,"suffix":""},{"dropping-particle":"","family":"Chen","given":"Zhiyuan","non-dropping-particle":"","parse-names":false,"suffix":""},{"dropping-particle":"","family":"Zhou","given":"Yonghong","non-dropping-particle":"","parse-names":false,"suffix":""},{"dropping-particle":"","family":"Sun","given":"Kaiyuan","non-dropping-particle":"","parse-names":false,"suffix":""},{"dropping-particle":"","family":"Vespignani","given":"Alessandro","non-dropping-particle":"","parse-names":false,"suffix":""},{"dropping-particle":"","family":"Viboud","given":"Cécile","non-dropping-particle":"","parse-names":false,"suffix":""},{"dropping-particle":"","family":"Gao","given":"Lidong","non-dropping-particle":"","parse-names":false,"suffix":""},{"dropping-particle":"","family":"Ajelli","given":"Marco","non-dropping-particle":"","parse-names":false,"suffix":""},{"dropping-particle":"","family":"Yu","given":"Hongjie","non-dropping-particle":"","parse-names":false,"suffix":""}],"container-title":"medRxiv","id":"ITEM-1","issued":{"date-parts":[["2020","11","3"]]},"page":"2020.07.23.20160317","publisher":"medRxiv","title":"Infectivity, susceptibility, and risk factors associated with SARS-CoV-2 transmission under intensive contact tracing in Hunan, China","type":"article"},"uris":["http://www.mendeley.com/documents/?uuid=acae3edd-3128-3357-9c19-cdacfaa311c3"]}],"mendeley":{"formattedCitation":"(30)","plainTextFormattedCitation":"(30)","previouslyFormattedCitation":"(29)"},"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30)</w:t>
      </w:r>
      <w:r w:rsidRPr="009D0311">
        <w:rPr>
          <w:rFonts w:eastAsiaTheme="minorEastAsia"/>
        </w:rPr>
        <w:fldChar w:fldCharType="end"/>
      </w:r>
      <w:r w:rsidRPr="009D0311">
        <w:rPr>
          <w:rFonts w:eastAsiaTheme="minorEastAsia"/>
        </w:rPr>
        <w:t xml:space="preserve">. </w:t>
      </w:r>
      <w:r w:rsidR="001C1FF3" w:rsidRPr="009D0311">
        <w:rPr>
          <w:rFonts w:eastAsiaTheme="minorEastAsia"/>
        </w:rPr>
        <w:t xml:space="preserve">We consider two scenarios: an optimistic scenario in which 75% of symptomatic individuals (47% of all infected) isolate 30% of the way into their infection, and a pessimistic scenario in which 25% of symptomatic individuals (16% of all infected) isolate 70% of the way into their infection. </w:t>
      </w:r>
    </w:p>
    <w:p w14:paraId="169C2E6B" w14:textId="296E437B" w:rsidR="003D5F50" w:rsidRPr="009D0311" w:rsidRDefault="003D5F50" w:rsidP="00A07300">
      <w:pPr>
        <w:tabs>
          <w:tab w:val="left" w:pos="1490"/>
        </w:tabs>
        <w:rPr>
          <w:b/>
          <w:bCs/>
        </w:rPr>
        <w:pPrChange w:id="521" w:author="Green, Will" w:date="2021-09-03T14:43:00Z">
          <w:pPr/>
        </w:pPrChange>
      </w:pPr>
      <w:r w:rsidRPr="009D0311">
        <w:rPr>
          <w:b/>
          <w:bCs/>
        </w:rPr>
        <w:t>Results</w:t>
      </w:r>
      <w:ins w:id="522" w:author="Green, Will" w:date="2021-09-03T14:43:00Z">
        <w:r w:rsidR="00A07300">
          <w:rPr>
            <w:b/>
            <w:bCs/>
          </w:rPr>
          <w:tab/>
        </w:r>
      </w:ins>
    </w:p>
    <w:p w14:paraId="75B39DE3" w14:textId="0A9B98C8" w:rsidR="00EA4E1A" w:rsidRPr="009D0311" w:rsidRDefault="00EA4E1A" w:rsidP="00EA4E1A">
      <w:pPr>
        <w:jc w:val="both"/>
        <w:rPr>
          <w:rFonts w:eastAsiaTheme="minorEastAsia"/>
          <w:i/>
          <w:iCs/>
        </w:rPr>
      </w:pPr>
      <w:bookmarkStart w:id="523" w:name="_Hlk61524693"/>
      <w:r w:rsidRPr="009D0311">
        <w:rPr>
          <w:rFonts w:eastAsiaTheme="minorEastAsia"/>
          <w:i/>
          <w:iCs/>
        </w:rPr>
        <w:t>Symptomatic isolation and non-isolation</w:t>
      </w:r>
    </w:p>
    <w:p w14:paraId="5D1DD14F" w14:textId="56987906" w:rsidR="00B33717" w:rsidRPr="0076647A" w:rsidRDefault="00906CA4">
      <w:pPr>
        <w:jc w:val="both"/>
        <w:rPr>
          <w:i/>
          <w:iCs/>
          <w:color w:val="44546A" w:themeColor="text2"/>
          <w:sz w:val="18"/>
          <w:szCs w:val="18"/>
        </w:rPr>
        <w:pPrChange w:id="524" w:author="Green, Will" w:date="2021-09-01T21:40:00Z">
          <w:pPr/>
        </w:pPrChange>
      </w:pPr>
      <w:r w:rsidRPr="009D0311">
        <w:rPr>
          <w:rFonts w:eastAsiaTheme="minorEastAsia"/>
        </w:rPr>
        <w:t xml:space="preserve">Isolation of symptomatic cases on onset will necessarily reduce the </w:t>
      </w:r>
      <w:del w:id="525" w:author="Green, Will" w:date="2021-09-02T15:46:00Z">
        <w:r w:rsidRPr="009D0311" w:rsidDel="00BA3856">
          <w:rPr>
            <w:rFonts w:eastAsiaTheme="minorEastAsia"/>
          </w:rPr>
          <w:delText xml:space="preserve">generation time distribution </w:delText>
        </w:r>
      </w:del>
      <w:ins w:id="526" w:author="Green, Will" w:date="2021-09-02T15:46:00Z">
        <w:r w:rsidR="00BA3856">
          <w:rPr>
            <w:rFonts w:eastAsiaTheme="minorEastAsia"/>
          </w:rPr>
          <w:t>tr</w:t>
        </w:r>
      </w:ins>
      <w:ins w:id="527" w:author="Green, Will" w:date="2021-09-02T15:47:00Z">
        <w:r w:rsidR="00BA3856">
          <w:rPr>
            <w:rFonts w:eastAsiaTheme="minorEastAsia"/>
          </w:rPr>
          <w:t xml:space="preserve">ansmissibility profile </w:t>
        </w:r>
      </w:ins>
      <w:r w:rsidRPr="009D0311">
        <w:rPr>
          <w:rFonts w:eastAsiaTheme="minorEastAsia"/>
        </w:rPr>
        <w:t>for those who isolate (</w:t>
      </w:r>
      <w:r w:rsidR="006F3EEC" w:rsidRPr="009D0311">
        <w:rPr>
          <w:rFonts w:eastAsiaTheme="minorEastAsia"/>
        </w:rPr>
        <w:t>f</w:t>
      </w:r>
      <w:r w:rsidR="00CD165F" w:rsidRPr="009D0311">
        <w:rPr>
          <w:rFonts w:eastAsiaTheme="minorEastAsia"/>
        </w:rPr>
        <w:t xml:space="preserve">or example, </w:t>
      </w:r>
      <w:r w:rsidR="008741A4">
        <w:rPr>
          <w:rFonts w:eastAsiaTheme="minorEastAsia"/>
        </w:rPr>
        <w:t>Figure 1</w:t>
      </w:r>
      <w:r w:rsidRPr="009D0311">
        <w:rPr>
          <w:rFonts w:eastAsiaTheme="minorEastAsia"/>
        </w:rPr>
        <w:t>A-C</w:t>
      </w:r>
      <w:r w:rsidR="00202F8F" w:rsidRPr="009D0311">
        <w:rPr>
          <w:rFonts w:eastAsiaTheme="minorEastAsia"/>
        </w:rPr>
        <w:t xml:space="preserve"> – </w:t>
      </w:r>
      <w:r w:rsidRPr="009D0311">
        <w:rPr>
          <w:rFonts w:eastAsiaTheme="minorEastAsia"/>
        </w:rPr>
        <w:t>corresponding to isolation 25%, 50% and 75% into the generation time distribution</w:t>
      </w:r>
      <w:r w:rsidR="00202F8F" w:rsidRPr="009D0311">
        <w:rPr>
          <w:rFonts w:eastAsiaTheme="minorEastAsia"/>
        </w:rPr>
        <w:t xml:space="preserve">, </w:t>
      </w:r>
      <w:r w:rsidR="00CD165F" w:rsidRPr="009D0311">
        <w:rPr>
          <w:rFonts w:eastAsiaTheme="minorEastAsia"/>
        </w:rPr>
        <w:t xml:space="preserve">compared to </w:t>
      </w:r>
      <w:r w:rsidR="008741A4">
        <w:rPr>
          <w:rFonts w:eastAsiaTheme="minorEastAsia"/>
        </w:rPr>
        <w:t>Figure 1</w:t>
      </w:r>
      <w:r w:rsidRPr="009D0311">
        <w:rPr>
          <w:rFonts w:eastAsiaTheme="minorEastAsia"/>
        </w:rPr>
        <w:t xml:space="preserve">D </w:t>
      </w:r>
      <w:r w:rsidR="00202F8F" w:rsidRPr="009D0311">
        <w:rPr>
          <w:rFonts w:eastAsiaTheme="minorEastAsia"/>
        </w:rPr>
        <w:t xml:space="preserve">– </w:t>
      </w:r>
      <w:r w:rsidR="00CD165F" w:rsidRPr="009D0311">
        <w:rPr>
          <w:rFonts w:eastAsiaTheme="minorEastAsia"/>
        </w:rPr>
        <w:t xml:space="preserve">corresponding to </w:t>
      </w:r>
      <w:r w:rsidRPr="009D0311">
        <w:rPr>
          <w:rFonts w:eastAsiaTheme="minorEastAsia"/>
        </w:rPr>
        <w:t xml:space="preserve">no isolation). </w:t>
      </w:r>
      <w:r w:rsidR="000E6334">
        <w:rPr>
          <w:rFonts w:eastAsiaTheme="minorEastAsia"/>
        </w:rPr>
        <w:t>I</w:t>
      </w:r>
      <w:r w:rsidRPr="009D0311">
        <w:rPr>
          <w:rFonts w:eastAsiaTheme="minorEastAsia"/>
        </w:rPr>
        <w:t xml:space="preserve">n a growing epidemic, isolation will mean the </w:t>
      </w:r>
      <w:del w:id="528" w:author="Green, Will" w:date="2021-09-01T21:41:00Z">
        <w:r w:rsidRPr="009D0311" w:rsidDel="00AF5F31">
          <w:rPr>
            <w:rFonts w:eastAsiaTheme="minorEastAsia"/>
          </w:rPr>
          <w:delText xml:space="preserve">true </w:delText>
        </w:r>
      </w:del>
      <w:ins w:id="529" w:author="Green, Will" w:date="2021-09-01T21:41:00Z">
        <w:r w:rsidR="00AF5F31">
          <w:rPr>
            <w:rFonts w:eastAsiaTheme="minorEastAsia"/>
          </w:rPr>
          <w:t xml:space="preserve">adjusted </w:t>
        </w:r>
      </w:ins>
      <w:r w:rsidRPr="009D0311">
        <w:rPr>
          <w:rFonts w:eastAsiaTheme="minorEastAsia"/>
        </w:rPr>
        <w:t xml:space="preserve">R </w:t>
      </w:r>
      <w:ins w:id="530" w:author="Green, Will" w:date="2021-09-02T15:47:00Z">
        <w:r w:rsidR="00BA3856">
          <w:rPr>
            <w:rFonts w:eastAsiaTheme="minorEastAsia"/>
          </w:rPr>
          <w:t xml:space="preserve">(using the multi-type approach) </w:t>
        </w:r>
      </w:ins>
      <w:r w:rsidRPr="009D0311">
        <w:rPr>
          <w:rFonts w:eastAsiaTheme="minorEastAsia"/>
        </w:rPr>
        <w:t xml:space="preserve">is lower than </w:t>
      </w:r>
      <w:del w:id="531" w:author="Green, Will" w:date="2021-09-01T21:41:00Z">
        <w:r w:rsidRPr="009D0311" w:rsidDel="00AF5F31">
          <w:rPr>
            <w:rFonts w:eastAsiaTheme="minorEastAsia"/>
          </w:rPr>
          <w:delText xml:space="preserve">that derived assuming generation time distribution representative only of non-isolating cases, </w:delText>
        </w:r>
      </w:del>
      <w:ins w:id="532" w:author="Green, Will" w:date="2021-09-01T21:41:00Z">
        <w:r w:rsidR="00AF5F31">
          <w:rPr>
            <w:rFonts w:eastAsiaTheme="minorEastAsia"/>
          </w:rPr>
          <w:t xml:space="preserve">the unadjusted R </w:t>
        </w:r>
      </w:ins>
      <w:ins w:id="533" w:author="Green, Will" w:date="2021-09-02T15:47:00Z">
        <w:r w:rsidR="00BA3856">
          <w:rPr>
            <w:rFonts w:eastAsiaTheme="minorEastAsia"/>
          </w:rPr>
          <w:t xml:space="preserve">(using the single-type approach) </w:t>
        </w:r>
      </w:ins>
      <w:r w:rsidRPr="009D0311">
        <w:rPr>
          <w:rFonts w:eastAsiaTheme="minorEastAsia"/>
        </w:rPr>
        <w:t>and vice-verse for shrinking epidemics (</w:t>
      </w:r>
      <w:r w:rsidR="008741A4">
        <w:rPr>
          <w:rFonts w:eastAsiaTheme="minorEastAsia"/>
        </w:rPr>
        <w:t>Figure 1</w:t>
      </w:r>
      <w:r w:rsidRPr="009D0311">
        <w:rPr>
          <w:rFonts w:eastAsiaTheme="minorEastAsia"/>
        </w:rPr>
        <w:t xml:space="preserve">E). </w:t>
      </w:r>
      <w:r w:rsidR="002241E5" w:rsidRPr="009D0311">
        <w:rPr>
          <w:rFonts w:eastAsiaTheme="minorEastAsia"/>
        </w:rPr>
        <w:t>This error is higher with higher growth/reduction rates, as well as with higher isolating populations (</w:t>
      </w:r>
      <w:r w:rsidR="008741A4">
        <w:rPr>
          <w:rFonts w:eastAsiaTheme="minorEastAsia"/>
        </w:rPr>
        <w:t>Figure 1</w:t>
      </w:r>
      <w:r w:rsidR="002241E5" w:rsidRPr="009D0311">
        <w:rPr>
          <w:rFonts w:eastAsiaTheme="minorEastAsia"/>
        </w:rPr>
        <w:t xml:space="preserve">E). </w:t>
      </w:r>
      <w:r w:rsidRPr="009D0311">
        <w:rPr>
          <w:rFonts w:eastAsiaTheme="minorEastAsia"/>
        </w:rPr>
        <w:t xml:space="preserve">The error </w:t>
      </w:r>
      <w:r w:rsidR="002241E5" w:rsidRPr="009D0311">
        <w:rPr>
          <w:rFonts w:eastAsiaTheme="minorEastAsia"/>
        </w:rPr>
        <w:t>is zero at the extremes</w:t>
      </w:r>
      <w:r w:rsidR="00CD165F" w:rsidRPr="009D0311">
        <w:rPr>
          <w:rFonts w:eastAsiaTheme="minorEastAsia"/>
        </w:rPr>
        <w:t xml:space="preserve">: if isolation occurs immediately upon infection; or if isolation occurs </w:t>
      </w:r>
      <w:r w:rsidR="002241E5" w:rsidRPr="009D0311">
        <w:rPr>
          <w:rFonts w:eastAsiaTheme="minorEastAsia"/>
        </w:rPr>
        <w:t>following all infection</w:t>
      </w:r>
      <w:r w:rsidR="00CD165F" w:rsidRPr="009D0311">
        <w:rPr>
          <w:rFonts w:eastAsiaTheme="minorEastAsia"/>
        </w:rPr>
        <w:t xml:space="preserve"> (</w:t>
      </w:r>
      <w:r w:rsidR="008741A4">
        <w:rPr>
          <w:rFonts w:eastAsiaTheme="minorEastAsia"/>
        </w:rPr>
        <w:t>Figure 1</w:t>
      </w:r>
      <w:r w:rsidR="00CD165F" w:rsidRPr="009D0311">
        <w:rPr>
          <w:rFonts w:eastAsiaTheme="minorEastAsia"/>
        </w:rPr>
        <w:t xml:space="preserve">E). This is because if isolation occurs immediately, isolators do not contribute to the infectious pool, so the weighting of the non-isolating group in </w:t>
      </w:r>
      <w:r w:rsidR="00C41B0C">
        <w:rPr>
          <w:rFonts w:eastAsiaTheme="minorEastAsia"/>
        </w:rPr>
        <w:t>Equation 11</w:t>
      </w:r>
      <w:r w:rsidR="00CD165F" w:rsidRPr="009D0311">
        <w:rPr>
          <w:rFonts w:eastAsiaTheme="minorEastAsia"/>
        </w:rPr>
        <w:t xml:space="preserve"> is zero. Likewise, if isolation occurs following the infectivity period, it is equivalent to no isolation </w:t>
      </w:r>
      <w:r w:rsidR="002241E5" w:rsidRPr="009D0311">
        <w:rPr>
          <w:rFonts w:eastAsiaTheme="minorEastAsia"/>
        </w:rPr>
        <w:t>occurring</w:t>
      </w:r>
      <w:r w:rsidR="00CD165F" w:rsidRPr="009D0311">
        <w:rPr>
          <w:rFonts w:eastAsiaTheme="minorEastAsia"/>
        </w:rPr>
        <w:t xml:space="preserve">. </w:t>
      </w:r>
    </w:p>
    <w:p w14:paraId="6DBAA4FB" w14:textId="00FDA5CE" w:rsidR="002241E5" w:rsidRPr="006F7088" w:rsidRDefault="002241E5">
      <w:pPr>
        <w:jc w:val="both"/>
        <w:rPr>
          <w:i/>
          <w:iCs/>
          <w:color w:val="44546A" w:themeColor="text2"/>
          <w:sz w:val="18"/>
          <w:szCs w:val="18"/>
        </w:rPr>
        <w:pPrChange w:id="534" w:author="Green, Will" w:date="2021-09-01T21:40:00Z">
          <w:pPr/>
        </w:pPrChange>
      </w:pPr>
      <w:r w:rsidRPr="009D0311">
        <w:rPr>
          <w:rFonts w:eastAsiaTheme="minorEastAsia"/>
        </w:rPr>
        <w:t xml:space="preserve">Overall, the </w:t>
      </w:r>
      <w:del w:id="535" w:author="Green, Will" w:date="2021-09-01T21:42:00Z">
        <w:r w:rsidRPr="009D0311" w:rsidDel="00AF5F31">
          <w:rPr>
            <w:rFonts w:eastAsiaTheme="minorEastAsia"/>
          </w:rPr>
          <w:delText xml:space="preserve">true </w:delText>
        </w:r>
      </w:del>
      <w:ins w:id="536" w:author="Green, Will" w:date="2021-09-01T21:42:00Z">
        <w:r w:rsidR="00AF5F31">
          <w:rPr>
            <w:rFonts w:eastAsiaTheme="minorEastAsia"/>
          </w:rPr>
          <w:t>adjusted</w:t>
        </w:r>
        <w:r w:rsidR="00AF5F31" w:rsidRPr="009D0311">
          <w:rPr>
            <w:rFonts w:eastAsiaTheme="minorEastAsia"/>
          </w:rPr>
          <w:t xml:space="preserve"> </w:t>
        </w:r>
      </w:ins>
      <w:r w:rsidRPr="009D0311">
        <w:rPr>
          <w:rFonts w:eastAsiaTheme="minorEastAsia"/>
        </w:rPr>
        <w:t xml:space="preserve">R with the reference generation time distribution explored is a maximum of 1.4x higher than </w:t>
      </w:r>
      <w:del w:id="537" w:author="Green, Will" w:date="2021-09-01T21:42:00Z">
        <w:r w:rsidRPr="009D0311" w:rsidDel="00AF5F31">
          <w:rPr>
            <w:rFonts w:eastAsiaTheme="minorEastAsia"/>
          </w:rPr>
          <w:delText xml:space="preserve">that inferred using a single-type approach </w:delText>
        </w:r>
      </w:del>
      <w:ins w:id="538" w:author="Green, Will" w:date="2021-09-01T21:42:00Z">
        <w:r w:rsidR="00AF5F31">
          <w:rPr>
            <w:rFonts w:eastAsiaTheme="minorEastAsia"/>
          </w:rPr>
          <w:t xml:space="preserve">the unadjusted R </w:t>
        </w:r>
      </w:ins>
      <w:r w:rsidRPr="009D0311">
        <w:rPr>
          <w:rFonts w:eastAsiaTheme="minorEastAsia"/>
        </w:rPr>
        <w:t>when the epidemic growth rate is -0.3 day</w:t>
      </w:r>
      <w:r w:rsidRPr="009D0311">
        <w:rPr>
          <w:rFonts w:eastAsiaTheme="minorEastAsia"/>
          <w:vertAlign w:val="superscript"/>
        </w:rPr>
        <w:t>-1</w:t>
      </w:r>
      <w:r w:rsidRPr="009D0311">
        <w:rPr>
          <w:rFonts w:eastAsiaTheme="minorEastAsia"/>
        </w:rPr>
        <w:t xml:space="preserve">, and isolation occurs among 80% of the population 39% of the way into the </w:t>
      </w:r>
      <w:del w:id="539" w:author="Green, Will" w:date="2021-09-02T16:15:00Z">
        <w:r w:rsidRPr="009D0311" w:rsidDel="00830ED1">
          <w:rPr>
            <w:rFonts w:eastAsiaTheme="minorEastAsia"/>
          </w:rPr>
          <w:delText>infectious period</w:delText>
        </w:r>
      </w:del>
      <w:ins w:id="540" w:author="Green, Will" w:date="2021-09-02T16:15:00Z">
        <w:r w:rsidR="00830ED1">
          <w:rPr>
            <w:rFonts w:eastAsiaTheme="minorEastAsia"/>
          </w:rPr>
          <w:t>transmissibility profile</w:t>
        </w:r>
      </w:ins>
      <w:r w:rsidRPr="009D0311">
        <w:rPr>
          <w:rFonts w:eastAsiaTheme="minorEastAsia"/>
        </w:rPr>
        <w:t xml:space="preserve">. The </w:t>
      </w:r>
      <w:del w:id="541" w:author="Green, Will" w:date="2021-09-01T21:42:00Z">
        <w:r w:rsidRPr="009D0311" w:rsidDel="00AF5F31">
          <w:rPr>
            <w:rFonts w:eastAsiaTheme="minorEastAsia"/>
          </w:rPr>
          <w:delText xml:space="preserve">true </w:delText>
        </w:r>
      </w:del>
      <w:ins w:id="542" w:author="Green, Will" w:date="2021-09-01T21:42:00Z">
        <w:r w:rsidR="00AF5F31">
          <w:rPr>
            <w:rFonts w:eastAsiaTheme="minorEastAsia"/>
          </w:rPr>
          <w:t xml:space="preserve">adjusted </w:t>
        </w:r>
      </w:ins>
      <w:r w:rsidRPr="009D0311">
        <w:rPr>
          <w:rFonts w:eastAsiaTheme="minorEastAsia"/>
        </w:rPr>
        <w:t xml:space="preserve">R is 0.75x lower than </w:t>
      </w:r>
      <w:del w:id="543" w:author="Green, Will" w:date="2021-09-01T21:42:00Z">
        <w:r w:rsidRPr="009D0311" w:rsidDel="00AF5F31">
          <w:rPr>
            <w:rFonts w:eastAsiaTheme="minorEastAsia"/>
          </w:rPr>
          <w:delText>that inferred using a single</w:delText>
        </w:r>
        <w:r w:rsidR="0071156F" w:rsidRPr="009D0311" w:rsidDel="00AF5F31">
          <w:rPr>
            <w:rFonts w:eastAsiaTheme="minorEastAsia"/>
          </w:rPr>
          <w:delText>-</w:delText>
        </w:r>
        <w:r w:rsidRPr="009D0311" w:rsidDel="00AF5F31">
          <w:rPr>
            <w:rFonts w:eastAsiaTheme="minorEastAsia"/>
          </w:rPr>
          <w:delText xml:space="preserve">type approach </w:delText>
        </w:r>
      </w:del>
      <w:ins w:id="544" w:author="Green, Will" w:date="2021-09-01T21:42:00Z">
        <w:r w:rsidR="00AF5F31">
          <w:rPr>
            <w:rFonts w:eastAsiaTheme="minorEastAsia"/>
          </w:rPr>
          <w:t xml:space="preserve">the unadjusted R </w:t>
        </w:r>
      </w:ins>
      <w:r w:rsidRPr="009D0311">
        <w:rPr>
          <w:rFonts w:eastAsiaTheme="minorEastAsia"/>
        </w:rPr>
        <w:t>when the epidemic growth rate is 0.3 day</w:t>
      </w:r>
      <w:r w:rsidRPr="009D0311">
        <w:rPr>
          <w:rFonts w:eastAsiaTheme="minorEastAsia"/>
          <w:vertAlign w:val="superscript"/>
        </w:rPr>
        <w:t>-1</w:t>
      </w:r>
      <w:r w:rsidRPr="009D0311">
        <w:rPr>
          <w:rFonts w:eastAsiaTheme="minorEastAsia"/>
        </w:rPr>
        <w:t xml:space="preserve">, and isolation occurs among 80% of the population 23% of the way into the </w:t>
      </w:r>
      <w:del w:id="545" w:author="Green, Will" w:date="2021-09-02T16:15:00Z">
        <w:r w:rsidRPr="009D0311" w:rsidDel="00830ED1">
          <w:rPr>
            <w:rFonts w:eastAsiaTheme="minorEastAsia"/>
          </w:rPr>
          <w:delText>infectious period</w:delText>
        </w:r>
        <w:r w:rsidR="00BE6FA8" w:rsidRPr="009D0311" w:rsidDel="00830ED1">
          <w:rPr>
            <w:rFonts w:eastAsiaTheme="minorEastAsia"/>
          </w:rPr>
          <w:delText xml:space="preserve"> </w:delText>
        </w:r>
      </w:del>
      <w:ins w:id="546" w:author="Green, Will" w:date="2021-09-02T16:15:00Z">
        <w:r w:rsidR="00830ED1">
          <w:rPr>
            <w:rFonts w:eastAsiaTheme="minorEastAsia"/>
          </w:rPr>
          <w:t xml:space="preserve">transmissibility profile </w:t>
        </w:r>
      </w:ins>
      <w:r w:rsidR="00BE6FA8" w:rsidRPr="009D0311">
        <w:rPr>
          <w:rFonts w:eastAsiaTheme="minorEastAsia"/>
        </w:rPr>
        <w:t>(</w:t>
      </w:r>
      <w:r w:rsidR="00C41B0C">
        <w:rPr>
          <w:rFonts w:eastAsiaTheme="minorEastAsia"/>
        </w:rPr>
        <w:t>Figure 1</w:t>
      </w:r>
      <w:r w:rsidR="00BE6FA8" w:rsidRPr="009D0311">
        <w:rPr>
          <w:rFonts w:eastAsiaTheme="minorEastAsia"/>
        </w:rPr>
        <w:t>E)</w:t>
      </w:r>
      <w:r w:rsidRPr="009D0311">
        <w:rPr>
          <w:rFonts w:eastAsiaTheme="minorEastAsia"/>
        </w:rPr>
        <w:t xml:space="preserve">. </w:t>
      </w:r>
    </w:p>
    <w:p w14:paraId="25A5575F" w14:textId="26E5BCB6" w:rsidR="00C41B0C" w:rsidRPr="00A91EA1" w:rsidDel="00AF5F31" w:rsidRDefault="002241E5">
      <w:pPr>
        <w:jc w:val="both"/>
        <w:rPr>
          <w:del w:id="547" w:author="Green, Will" w:date="2021-09-01T21:42:00Z"/>
          <w:rFonts w:eastAsiaTheme="minorEastAsia"/>
        </w:rPr>
        <w:pPrChange w:id="548" w:author="Green, Will" w:date="2021-09-01T21:40:00Z">
          <w:pPr/>
        </w:pPrChange>
      </w:pPr>
      <w:r w:rsidRPr="009D0311">
        <w:rPr>
          <w:rFonts w:eastAsiaTheme="minorEastAsia"/>
        </w:rPr>
        <w:t>One can understand why the error remains relatively small across the range by considering the one-dimension</w:t>
      </w:r>
      <w:r w:rsidR="0071156F" w:rsidRPr="009D0311">
        <w:rPr>
          <w:rFonts w:eastAsiaTheme="minorEastAsia"/>
        </w:rPr>
        <w:t>al</w:t>
      </w:r>
      <w:r w:rsidRPr="009D0311">
        <w:rPr>
          <w:rFonts w:eastAsiaTheme="minorEastAsia"/>
        </w:rPr>
        <w:t xml:space="preserve"> approach presented in</w:t>
      </w:r>
      <w:ins w:id="549" w:author="Green, Will" w:date="2021-09-01T21:42:00Z">
        <w:r w:rsidR="00AF5F31">
          <w:rPr>
            <w:rFonts w:eastAsiaTheme="minorEastAsia"/>
          </w:rPr>
          <w:t xml:space="preserve"> </w:t>
        </w:r>
      </w:ins>
      <w:r w:rsidRPr="009D0311">
        <w:rPr>
          <w:rFonts w:eastAsiaTheme="minorEastAsia"/>
        </w:rPr>
        <w:fldChar w:fldCharType="begin"/>
      </w:r>
      <w:r w:rsidRPr="009D0311">
        <w:rPr>
          <w:rFonts w:eastAsiaTheme="minorEastAsia"/>
        </w:rPr>
        <w:instrText xml:space="preserve"> REF _Ref66097921 \h </w:instrText>
      </w:r>
      <w:r w:rsidR="00AF5F31">
        <w:rPr>
          <w:rFonts w:eastAsiaTheme="minorEastAsia"/>
        </w:rPr>
        <w:instrText xml:space="preserve"> \* MERGEFORMAT </w:instrText>
      </w:r>
      <w:r w:rsidRPr="009D0311">
        <w:rPr>
          <w:rFonts w:eastAsiaTheme="minorEastAsia"/>
        </w:rPr>
      </w:r>
      <w:r w:rsidRPr="009D0311">
        <w:rPr>
          <w:rFonts w:eastAsiaTheme="minorEastAsia"/>
        </w:rPr>
        <w:fldChar w:fldCharType="separate"/>
      </w:r>
    </w:p>
    <w:p w14:paraId="7B2268B0" w14:textId="7F9E19C1" w:rsidR="004D2D91" w:rsidRPr="0076647A" w:rsidRDefault="00C41B0C">
      <w:pPr>
        <w:jc w:val="both"/>
        <w:rPr>
          <w:rFonts w:eastAsiaTheme="minorEastAsia"/>
        </w:rPr>
        <w:pPrChange w:id="550" w:author="Green, Will" w:date="2021-09-01T21:40:00Z">
          <w:pPr/>
        </w:pPrChange>
      </w:pPr>
      <w:r w:rsidRPr="009D0311">
        <w:t xml:space="preserve">Equation </w:t>
      </w:r>
      <w:r>
        <w:rPr>
          <w:noProof/>
        </w:rPr>
        <w:t>11</w:t>
      </w:r>
      <w:r w:rsidR="002241E5" w:rsidRPr="009D0311">
        <w:rPr>
          <w:rFonts w:eastAsiaTheme="minorEastAsia"/>
        </w:rPr>
        <w:fldChar w:fldCharType="end"/>
      </w:r>
      <w:r w:rsidR="002241E5" w:rsidRPr="009D0311">
        <w:rPr>
          <w:rFonts w:eastAsiaTheme="minorEastAsia"/>
        </w:rPr>
        <w:t xml:space="preserve">. </w:t>
      </w:r>
      <w:bookmarkStart w:id="551" w:name="_Hlk61524615"/>
      <w:r w:rsidR="00EA4E1A" w:rsidRPr="009D0311">
        <w:rPr>
          <w:rFonts w:eastAsiaTheme="minorEastAsia"/>
        </w:rPr>
        <w:t xml:space="preserve">When constructing the weighted generation time distribution, early isolation will lead to a low weighting of the isolating group in the overall generation time distribution; on the other hand, later isolation will result in little difference in the generation time distributions. This inherently constrains the impact isolation has on the derived R. </w:t>
      </w:r>
      <w:bookmarkStart w:id="552" w:name="_Ref62033673"/>
      <w:bookmarkEnd w:id="551"/>
    </w:p>
    <w:p w14:paraId="18CA6C2E" w14:textId="14437724" w:rsidR="0001687B" w:rsidRPr="009D0311" w:rsidRDefault="00EA4E1A" w:rsidP="00EA4E1A">
      <w:pPr>
        <w:pStyle w:val="Caption"/>
        <w:keepNext/>
        <w:jc w:val="both"/>
      </w:pPr>
      <w:r w:rsidRPr="009D0311">
        <w:t xml:space="preserve">Figure </w:t>
      </w:r>
      <w:r w:rsidRPr="009D0311">
        <w:fldChar w:fldCharType="begin"/>
      </w:r>
      <w:r w:rsidRPr="009D0311">
        <w:instrText>SEQ Figure \* ARABIC</w:instrText>
      </w:r>
      <w:r w:rsidRPr="009D0311">
        <w:fldChar w:fldCharType="separate"/>
      </w:r>
      <w:r w:rsidR="00C41B0C">
        <w:rPr>
          <w:noProof/>
        </w:rPr>
        <w:t>1</w:t>
      </w:r>
      <w:r w:rsidRPr="009D0311">
        <w:fldChar w:fldCharType="end"/>
      </w:r>
      <w:bookmarkEnd w:id="552"/>
      <w:r w:rsidRPr="009D0311">
        <w:t xml:space="preserve">: </w:t>
      </w:r>
      <w:r w:rsidR="004A0492" w:rsidRPr="009D0311">
        <w:t>(</w:t>
      </w:r>
      <w:r w:rsidR="0001687B" w:rsidRPr="009D0311">
        <w:t>A-C</w:t>
      </w:r>
      <w:r w:rsidR="004A0492" w:rsidRPr="009D0311">
        <w:t>)</w:t>
      </w:r>
      <w:r w:rsidR="0001687B" w:rsidRPr="009D0311">
        <w:t xml:space="preserve"> Infectivity curves for individuals isolating 25%, 50%, 75% through their infection</w:t>
      </w:r>
      <w:r w:rsidR="004A0492" w:rsidRPr="009D0311">
        <w:t xml:space="preserve"> respectively</w:t>
      </w:r>
      <w:r w:rsidR="0001687B" w:rsidRPr="009D0311">
        <w:t xml:space="preserve">. </w:t>
      </w:r>
      <w:r w:rsidR="004A0492" w:rsidRPr="009D0311">
        <w:t>(</w:t>
      </w:r>
      <w:r w:rsidR="0001687B" w:rsidRPr="009D0311">
        <w:t>D</w:t>
      </w:r>
      <w:r w:rsidR="004A0492" w:rsidRPr="009D0311">
        <w:t>)</w:t>
      </w:r>
      <w:r w:rsidR="0001687B" w:rsidRPr="009D0311">
        <w:t xml:space="preserve"> Infectivity curve for non-isolating individuals. </w:t>
      </w:r>
      <w:r w:rsidR="004A0492" w:rsidRPr="009D0311">
        <w:t>(</w:t>
      </w:r>
      <w:r w:rsidR="0001687B" w:rsidRPr="009D0311">
        <w:t>E</w:t>
      </w:r>
      <w:r w:rsidR="004A0492" w:rsidRPr="009D0311">
        <w:t>) The relative difference in R inferred by considering a multi-type branching process as compared to a</w:t>
      </w:r>
      <w:ins w:id="553" w:author="Green, Will" w:date="2021-09-02T16:21:00Z">
        <w:r w:rsidR="00DB1BC4">
          <w:t>n unadjusted</w:t>
        </w:r>
      </w:ins>
      <w:del w:id="554" w:author="Green, Will" w:date="2021-09-02T16:21:00Z">
        <w:r w:rsidR="004A0492" w:rsidRPr="009D0311" w:rsidDel="00DB1BC4">
          <w:delText xml:space="preserve"> naïve</w:delText>
        </w:r>
      </w:del>
      <w:r w:rsidR="004A0492" w:rsidRPr="009D0311">
        <w:t xml:space="preserve"> single-type branching process, accounting for isolation of a subset of cases by (i) the amount of infectivity that has passed at the time of isolation (x-axis), (ii) the size of the isolating population (linetype) and (iii) the growth </w:t>
      </w:r>
      <w:r w:rsidR="004A0492" w:rsidRPr="009D0311">
        <w:lastRenderedPageBreak/>
        <w:t xml:space="preserve">rate of the epidemic (colour).  All graphs correspond to a reference generation time distribution which is gamma distributed with a mean of 5.71 days and a standard deviation of 3.09 days. </w:t>
      </w:r>
    </w:p>
    <w:p w14:paraId="561EDC51" w14:textId="145C95C2" w:rsidR="00EA4E1A" w:rsidRPr="009D0311" w:rsidRDefault="00906CA4" w:rsidP="00EA4E1A">
      <w:pPr>
        <w:jc w:val="both"/>
        <w:rPr>
          <w:rFonts w:eastAsiaTheme="minorEastAsia"/>
        </w:rPr>
      </w:pPr>
      <w:del w:id="555" w:author="Green, Will" w:date="2021-09-01T21:25:00Z">
        <w:r w:rsidRPr="009D0311" w:rsidDel="002463BC">
          <w:rPr>
            <w:noProof/>
          </w:rPr>
          <w:drawing>
            <wp:inline distT="0" distB="0" distL="0" distR="0" wp14:anchorId="62844A0C" wp14:editId="3EE9EC93">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65755"/>
                      </a:xfrm>
                      <a:prstGeom prst="rect">
                        <a:avLst/>
                      </a:prstGeom>
                    </pic:spPr>
                  </pic:pic>
                </a:graphicData>
              </a:graphic>
            </wp:inline>
          </w:drawing>
        </w:r>
      </w:del>
    </w:p>
    <w:p w14:paraId="79948F20" w14:textId="7CCF48F7" w:rsidR="00906CA4" w:rsidRPr="009D0311" w:rsidRDefault="00064192" w:rsidP="00EA4E1A">
      <w:pPr>
        <w:jc w:val="both"/>
        <w:rPr>
          <w:rFonts w:eastAsiaTheme="minorEastAsia"/>
        </w:rPr>
      </w:pPr>
      <w:ins w:id="556" w:author="Green, Will" w:date="2021-09-02T12:36:00Z">
        <w:r w:rsidRPr="00064192">
          <w:drawing>
            <wp:inline distT="0" distB="0" distL="0" distR="0" wp14:anchorId="372F336D" wp14:editId="0A3F4D3D">
              <wp:extent cx="5731510" cy="2865755"/>
              <wp:effectExtent l="0" t="0" r="2540" b="0"/>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12"/>
                      <a:stretch>
                        <a:fillRect/>
                      </a:stretch>
                    </pic:blipFill>
                    <pic:spPr>
                      <a:xfrm>
                        <a:off x="0" y="0"/>
                        <a:ext cx="5731510" cy="2865755"/>
                      </a:xfrm>
                      <a:prstGeom prst="rect">
                        <a:avLst/>
                      </a:prstGeom>
                    </pic:spPr>
                  </pic:pic>
                </a:graphicData>
              </a:graphic>
            </wp:inline>
          </w:drawing>
        </w:r>
      </w:ins>
    </w:p>
    <w:p w14:paraId="12109EB3" w14:textId="4FBCC52F" w:rsidR="00BE6FA8" w:rsidRPr="00A91EA1" w:rsidRDefault="008B0573" w:rsidP="00AF5F31">
      <w:pPr>
        <w:jc w:val="both"/>
      </w:pPr>
      <w:bookmarkStart w:id="557" w:name="_Ref63866865"/>
      <w:r w:rsidRPr="009D0311">
        <w:rPr>
          <w:rFonts w:eastAsiaTheme="minorEastAsia"/>
        </w:rPr>
        <w:t xml:space="preserve">Case isolation heterogeneity </w:t>
      </w:r>
      <w:r w:rsidR="00373F38" w:rsidRPr="009D0311">
        <w:rPr>
          <w:rFonts w:eastAsiaTheme="minorEastAsia"/>
        </w:rPr>
        <w:t>was considered in the context of</w:t>
      </w:r>
      <w:r w:rsidR="00EA4E1A" w:rsidRPr="009D0311">
        <w:rPr>
          <w:rFonts w:eastAsiaTheme="minorEastAsia"/>
        </w:rPr>
        <w:t xml:space="preserve"> the Ebola Virus Disease outbreak in Guinea</w:t>
      </w:r>
      <w:r w:rsidR="00BE6FA8" w:rsidRPr="009D0311">
        <w:rPr>
          <w:rFonts w:eastAsiaTheme="minorEastAsia"/>
        </w:rPr>
        <w:t xml:space="preserve"> between March 2014 and July 2015 in</w:t>
      </w:r>
      <w:r w:rsidR="00C41B0C">
        <w:rPr>
          <w:rFonts w:eastAsiaTheme="minorEastAsia"/>
        </w:rPr>
        <w:t xml:space="preserve"> Figure 2</w:t>
      </w:r>
      <w:r w:rsidR="00144B9F" w:rsidRPr="009D0311">
        <w:rPr>
          <w:rFonts w:eastAsiaTheme="minorEastAsia"/>
        </w:rPr>
        <w:t>A</w:t>
      </w:r>
      <w:r w:rsidRPr="009D0311">
        <w:rPr>
          <w:rFonts w:eastAsiaTheme="minorEastAsia"/>
        </w:rPr>
        <w:t xml:space="preserve">, </w:t>
      </w:r>
      <w:r w:rsidR="00144B9F" w:rsidRPr="009D0311">
        <w:rPr>
          <w:rFonts w:eastAsiaTheme="minorEastAsia"/>
        </w:rPr>
        <w:t xml:space="preserve">and for SARS-CoV-2 between March 2020 and February 2021 in </w:t>
      </w:r>
      <w:r w:rsidR="00C41B0C">
        <w:rPr>
          <w:rFonts w:eastAsiaTheme="minorEastAsia"/>
        </w:rPr>
        <w:t>Figure 2B</w:t>
      </w:r>
      <w:r w:rsidR="00144B9F" w:rsidRPr="009D0311">
        <w:rPr>
          <w:rFonts w:eastAsiaTheme="minorEastAsia"/>
        </w:rPr>
        <w:t xml:space="preserve">. Both </w:t>
      </w:r>
      <w:r w:rsidR="00D26B8C" w:rsidRPr="009D0311">
        <w:rPr>
          <w:rFonts w:eastAsiaTheme="minorEastAsia"/>
        </w:rPr>
        <w:t>application</w:t>
      </w:r>
      <w:r w:rsidR="00AF5040" w:rsidRPr="009D0311">
        <w:rPr>
          <w:rFonts w:eastAsiaTheme="minorEastAsia"/>
        </w:rPr>
        <w:t>s</w:t>
      </w:r>
      <w:r w:rsidR="00D26B8C" w:rsidRPr="009D0311">
        <w:rPr>
          <w:rFonts w:eastAsiaTheme="minorEastAsia"/>
        </w:rPr>
        <w:t xml:space="preserve"> confirm that </w:t>
      </w:r>
      <w:r w:rsidR="00144B9F" w:rsidRPr="009D0311">
        <w:rPr>
          <w:rFonts w:eastAsiaTheme="minorEastAsia"/>
        </w:rPr>
        <w:t xml:space="preserve">case isolation has </w:t>
      </w:r>
      <w:r w:rsidR="00EA4E1A" w:rsidRPr="009D0311">
        <w:rPr>
          <w:rFonts w:eastAsiaTheme="minorEastAsia"/>
        </w:rPr>
        <w:t xml:space="preserve">limited impact on the overall derived R. </w:t>
      </w:r>
    </w:p>
    <w:p w14:paraId="2E6887E9" w14:textId="00C156A0" w:rsidR="00ED0297" w:rsidRPr="009D0311" w:rsidDel="00AF5F31" w:rsidRDefault="00ED0297">
      <w:pPr>
        <w:jc w:val="both"/>
        <w:rPr>
          <w:del w:id="558" w:author="Green, Will" w:date="2021-09-01T21:43:00Z"/>
          <w:rFonts w:eastAsiaTheme="minorEastAsia"/>
        </w:rPr>
        <w:pPrChange w:id="559" w:author="Green, Will" w:date="2021-09-01T21:40:00Z">
          <w:pPr/>
        </w:pPrChange>
      </w:pPr>
      <w:r w:rsidRPr="009D0311">
        <w:rPr>
          <w:rFonts w:eastAsiaTheme="minorEastAsia"/>
        </w:rPr>
        <w:t xml:space="preserve">The reason for the limited impact </w:t>
      </w:r>
      <w:proofErr w:type="gramStart"/>
      <w:r w:rsidRPr="009D0311">
        <w:rPr>
          <w:rFonts w:eastAsiaTheme="minorEastAsia"/>
        </w:rPr>
        <w:t>can be</w:t>
      </w:r>
      <w:ins w:id="560" w:author="Green, Will" w:date="2021-09-02T15:54:00Z">
        <w:r w:rsidR="007E67CA">
          <w:rPr>
            <w:rFonts w:eastAsiaTheme="minorEastAsia"/>
          </w:rPr>
          <w:t xml:space="preserve"> also be</w:t>
        </w:r>
      </w:ins>
      <w:proofErr w:type="gramEnd"/>
      <w:r w:rsidRPr="009D0311">
        <w:rPr>
          <w:rFonts w:eastAsiaTheme="minorEastAsia"/>
        </w:rPr>
        <w:t xml:space="preserve"> seen by considering the equivalent single-type renewal process airing from </w:t>
      </w:r>
      <w:r w:rsidRPr="009D0311">
        <w:rPr>
          <w:rFonts w:eastAsiaTheme="minorEastAsia"/>
        </w:rPr>
        <w:fldChar w:fldCharType="begin"/>
      </w:r>
      <w:r w:rsidRPr="009D0311">
        <w:rPr>
          <w:rFonts w:eastAsiaTheme="minorEastAsia"/>
        </w:rPr>
        <w:instrText xml:space="preserve"> REF _Ref66098040 \h </w:instrText>
      </w:r>
      <w:r w:rsidR="00AF5F31">
        <w:rPr>
          <w:rFonts w:eastAsiaTheme="minorEastAsia"/>
        </w:rPr>
        <w:instrText xml:space="preserve"> \* MERGEFORMAT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10</w:t>
      </w:r>
      <w:r w:rsidRPr="009D0311">
        <w:rPr>
          <w:rFonts w:eastAsiaTheme="minorEastAsia"/>
        </w:rPr>
        <w:fldChar w:fldCharType="end"/>
      </w:r>
      <w:r w:rsidRPr="009D0311">
        <w:rPr>
          <w:rFonts w:eastAsiaTheme="minorEastAsia"/>
        </w:rPr>
        <w:t xml:space="preserve"> and</w:t>
      </w:r>
      <w:r w:rsidR="00C41B0C">
        <w:rPr>
          <w:rFonts w:eastAsiaTheme="minorEastAsia"/>
        </w:rPr>
        <w:t xml:space="preserve"> Equation 11</w:t>
      </w:r>
      <w:r w:rsidRPr="009D0311">
        <w:rPr>
          <w:rFonts w:eastAsiaTheme="minorEastAsia"/>
        </w:rPr>
        <w:t>.</w:t>
      </w:r>
      <w:r w:rsidR="00C41B0C">
        <w:rPr>
          <w:rFonts w:eastAsiaTheme="minorEastAsia"/>
        </w:rPr>
        <w:t xml:space="preserve"> </w:t>
      </w:r>
      <w:r w:rsidRPr="009D0311">
        <w:rPr>
          <w:rFonts w:eastAsiaTheme="minorEastAsia"/>
        </w:rPr>
        <w:t>The isolating group have a lower infectiousness than the non-isolating group which means their contribution to the weighted generation time distribution is often more muted. Additionally, the resulting weighted generation time distribution undergoes a Laplace transform (</w:t>
      </w:r>
      <w:r w:rsidRPr="009D0311">
        <w:rPr>
          <w:rFonts w:eastAsiaTheme="minorEastAsia"/>
        </w:rPr>
        <w:fldChar w:fldCharType="begin"/>
      </w:r>
      <w:r w:rsidRPr="009D0311">
        <w:rPr>
          <w:rFonts w:eastAsiaTheme="minorEastAsia"/>
        </w:rPr>
        <w:instrText xml:space="preserve"> REF _Ref66098040 \h </w:instrText>
      </w:r>
      <w:r w:rsidR="00AF5F31">
        <w:rPr>
          <w:rFonts w:eastAsiaTheme="minorEastAsia"/>
        </w:rPr>
        <w:instrText xml:space="preserve"> \* MERGEFORMAT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10</w:t>
      </w:r>
      <w:r w:rsidRPr="009D0311">
        <w:rPr>
          <w:rFonts w:eastAsiaTheme="minorEastAsia"/>
        </w:rPr>
        <w:fldChar w:fldCharType="end"/>
      </w:r>
      <w:r w:rsidRPr="009D0311">
        <w:rPr>
          <w:rFonts w:eastAsiaTheme="minorEastAsia"/>
        </w:rPr>
        <w:t xml:space="preserve">) which reduces the relative contribution of late transmission in the inference of R – and it is only the late-stage transmission that case isolation has an impact on. </w:t>
      </w:r>
    </w:p>
    <w:p w14:paraId="0AE3512D" w14:textId="77777777" w:rsidR="008A1F62" w:rsidRDefault="008A1F62">
      <w:pPr>
        <w:jc w:val="both"/>
        <w:rPr>
          <w:i/>
          <w:iCs/>
          <w:color w:val="44546A" w:themeColor="text2"/>
          <w:sz w:val="18"/>
          <w:szCs w:val="18"/>
        </w:rPr>
        <w:pPrChange w:id="561" w:author="Green, Will" w:date="2021-09-01T21:43:00Z">
          <w:pPr/>
        </w:pPrChange>
      </w:pPr>
      <w:bookmarkStart w:id="562" w:name="_Ref64996703"/>
      <w:del w:id="563" w:author="Green, Will" w:date="2021-09-01T21:43:00Z">
        <w:r w:rsidDel="00AF5F31">
          <w:br w:type="page"/>
        </w:r>
      </w:del>
    </w:p>
    <w:p w14:paraId="19E0469D" w14:textId="3114D8F7" w:rsidR="00EA4E1A" w:rsidRPr="009D0311" w:rsidRDefault="00EA4E1A" w:rsidP="00144B9F">
      <w:pPr>
        <w:pStyle w:val="Caption"/>
        <w:jc w:val="both"/>
      </w:pPr>
      <w:bookmarkStart w:id="564" w:name="_Ref81417449"/>
      <w:r w:rsidRPr="009D0311">
        <w:t xml:space="preserve">Figure </w:t>
      </w:r>
      <w:r w:rsidRPr="009D0311">
        <w:fldChar w:fldCharType="begin"/>
      </w:r>
      <w:r w:rsidRPr="009D0311">
        <w:instrText>SEQ Figure \* ARABIC</w:instrText>
      </w:r>
      <w:r w:rsidRPr="009D0311">
        <w:fldChar w:fldCharType="separate"/>
      </w:r>
      <w:r w:rsidR="00C41B0C">
        <w:rPr>
          <w:noProof/>
        </w:rPr>
        <w:t>2</w:t>
      </w:r>
      <w:r w:rsidRPr="009D0311">
        <w:fldChar w:fldCharType="end"/>
      </w:r>
      <w:bookmarkEnd w:id="557"/>
      <w:bookmarkEnd w:id="562"/>
      <w:bookmarkEnd w:id="564"/>
      <w:r w:rsidRPr="009D0311">
        <w:t xml:space="preserve">: </w:t>
      </w:r>
      <w:r w:rsidR="005E3180" w:rsidRPr="009D0311">
        <w:t xml:space="preserve">(A) </w:t>
      </w:r>
      <w:r w:rsidR="007E4211" w:rsidRPr="009D0311">
        <w:t>Time varying R values</w:t>
      </w:r>
      <w:r w:rsidR="004A0492" w:rsidRPr="009D0311">
        <w:t xml:space="preserve"> for the Ebola Virus Disease outbreak from March 2014 to July 2015 in Guinea</w:t>
      </w:r>
      <w:r w:rsidR="007E4211" w:rsidRPr="009D0311">
        <w:t xml:space="preserve"> from EpiEstim, derived using an unadjusted generation time distribution (black), and a weighted generation time distribution</w:t>
      </w:r>
      <w:r w:rsidR="004A0492" w:rsidRPr="009D0311">
        <w:t xml:space="preserve"> (equivalent to a multi-type branching process)</w:t>
      </w:r>
      <w:r w:rsidR="007E4211" w:rsidRPr="009D0311">
        <w:t xml:space="preserve"> accounting for case isolation (orange). </w:t>
      </w:r>
      <w:r w:rsidR="004A0492" w:rsidRPr="009D0311">
        <w:t xml:space="preserve">Credible intervals </w:t>
      </w:r>
      <w:r w:rsidR="007E4211" w:rsidRPr="009D0311">
        <w:t xml:space="preserve">are shown for the weighted generation time distribution, </w:t>
      </w:r>
      <w:r w:rsidR="004A0492" w:rsidRPr="009D0311">
        <w:t xml:space="preserve">demonstrating that </w:t>
      </w:r>
      <w:r w:rsidR="007E4211" w:rsidRPr="009D0311">
        <w:t>consideration of case isolation makes little difference to the overall estimated R.</w:t>
      </w:r>
      <w:r w:rsidR="00B4580D" w:rsidRPr="009D0311">
        <w:t xml:space="preserve"> The reference generation time distribution is assumed to be gamma distribution with a mean of 15.3 days and a standard deviation of 9.3 days. We assume 36% of cases isolate with isolation occurring 55% of the way into the infectious distribution.</w:t>
      </w:r>
      <w:r w:rsidR="005E3180" w:rsidRPr="009D0311">
        <w:t xml:space="preserve"> (B) Time varying R values for the SARS-CoV-2 outbreak from March 2020 to February 2021 in the United Kingdom, based on optimistic </w:t>
      </w:r>
      <w:r w:rsidR="00587041" w:rsidRPr="009D0311">
        <w:t>a</w:t>
      </w:r>
      <w:r w:rsidR="00C71354" w:rsidRPr="009D0311">
        <w:t>nd</w:t>
      </w:r>
      <w:r w:rsidR="00587041" w:rsidRPr="009D0311">
        <w:t xml:space="preserve"> </w:t>
      </w:r>
      <w:r w:rsidR="005E3180" w:rsidRPr="009D0311">
        <w:t>pessimistic assumptions around isolation. In both cases we assume 63% of infections are symptomatic and the reference generation time distribution (corresponding to non-isolating symptomatic individuals) is gamma distributed with a mean of 5.71 days and a standard deviation of 3.10 days. Optimistic assumptions are that isolation occurs among 75% of symptomatic infection after 30% of infectivity has passed. Pessimistic assumptions are that isolation occurs in 25% of symptomatic infection after 70% of infectivity has passed.</w:t>
      </w:r>
      <w:r w:rsidR="00076E93" w:rsidRPr="009D0311">
        <w:t xml:space="preserve"> In both cases R estimates are based on sliding weekly windows.</w:t>
      </w:r>
    </w:p>
    <w:p w14:paraId="7B1686D3" w14:textId="2A3F5194" w:rsidR="00AC5DCE" w:rsidRPr="009D0311" w:rsidRDefault="00AC5DCE" w:rsidP="00AC5DCE">
      <w:r w:rsidRPr="009D0311">
        <w:rPr>
          <w:noProof/>
        </w:rPr>
        <w:lastRenderedPageBreak/>
        <w:drawing>
          <wp:inline distT="0" distB="0" distL="0" distR="0" wp14:anchorId="5A29573B" wp14:editId="4CAA6F0A">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4AC9571" w14:textId="639A8051" w:rsidR="00A506D0" w:rsidRPr="009D0311" w:rsidRDefault="000B5496" w:rsidP="00DA5109">
      <w:pPr>
        <w:jc w:val="both"/>
        <w:rPr>
          <w:rFonts w:eastAsiaTheme="minorEastAsia"/>
          <w:i/>
          <w:iCs/>
        </w:rPr>
      </w:pPr>
      <w:r w:rsidRPr="009D0311">
        <w:rPr>
          <w:rFonts w:eastAsiaTheme="minorEastAsia"/>
          <w:i/>
          <w:iCs/>
        </w:rPr>
        <w:t>S</w:t>
      </w:r>
      <w:r w:rsidR="00A506D0" w:rsidRPr="009D0311">
        <w:rPr>
          <w:rFonts w:eastAsiaTheme="minorEastAsia"/>
          <w:i/>
          <w:iCs/>
        </w:rPr>
        <w:t>ymptomatic and asymptomatic transmission</w:t>
      </w:r>
    </w:p>
    <w:p w14:paraId="16727109" w14:textId="6CDAD266" w:rsidR="000B5496" w:rsidRPr="009D0311" w:rsidRDefault="00912531" w:rsidP="00715AC8">
      <w:pPr>
        <w:jc w:val="both"/>
        <w:rPr>
          <w:rFonts w:eastAsiaTheme="minorEastAsia"/>
        </w:rPr>
      </w:pPr>
      <w:r w:rsidRPr="009D0311">
        <w:rPr>
          <w:rFonts w:eastAsiaTheme="minorEastAsia"/>
        </w:rPr>
        <w:t>As discussed previously, f</w:t>
      </w:r>
      <w:r w:rsidR="000B5496" w:rsidRPr="009D0311">
        <w:rPr>
          <w:rFonts w:eastAsiaTheme="minorEastAsia"/>
        </w:rPr>
        <w:t xml:space="preserve">or </w:t>
      </w:r>
      <w:r w:rsidR="00A506D0" w:rsidRPr="009D0311">
        <w:rPr>
          <w:rFonts w:eastAsiaTheme="minorEastAsia"/>
        </w:rPr>
        <w:t xml:space="preserve">a </w:t>
      </w:r>
      <w:r w:rsidR="000B5496" w:rsidRPr="009D0311">
        <w:rPr>
          <w:rFonts w:eastAsiaTheme="minorEastAsia"/>
        </w:rPr>
        <w:t xml:space="preserve">pathogen </w:t>
      </w:r>
      <w:r w:rsidR="00A506D0" w:rsidRPr="009D0311">
        <w:rPr>
          <w:rFonts w:eastAsiaTheme="minorEastAsia"/>
        </w:rPr>
        <w:t xml:space="preserve">with symptomatic and asymptomatic </w:t>
      </w:r>
      <w:r w:rsidR="000B5496" w:rsidRPr="009D0311">
        <w:rPr>
          <w:rFonts w:eastAsiaTheme="minorEastAsia"/>
        </w:rPr>
        <w:t>infection courses, the generation</w:t>
      </w:r>
      <w:r w:rsidR="00957457" w:rsidRPr="009D0311">
        <w:rPr>
          <w:rFonts w:eastAsiaTheme="minorEastAsia"/>
        </w:rPr>
        <w:t xml:space="preserve"> time distribution</w:t>
      </w:r>
      <w:r w:rsidR="000B5496" w:rsidRPr="009D0311">
        <w:rPr>
          <w:rFonts w:eastAsiaTheme="minorEastAsia"/>
        </w:rPr>
        <w:t xml:space="preserve"> is</w:t>
      </w:r>
      <w:r w:rsidR="00047496" w:rsidRPr="009D0311">
        <w:rPr>
          <w:rFonts w:eastAsiaTheme="minorEastAsia"/>
        </w:rPr>
        <w:t xml:space="preserve"> </w:t>
      </w:r>
      <w:r w:rsidRPr="009D0311">
        <w:rPr>
          <w:rFonts w:eastAsiaTheme="minorEastAsia"/>
        </w:rPr>
        <w:t xml:space="preserve">generally only easily obtainable </w:t>
      </w:r>
      <w:r w:rsidR="00047496" w:rsidRPr="009D0311">
        <w:rPr>
          <w:rFonts w:eastAsiaTheme="minorEastAsia"/>
        </w:rPr>
        <w:t>from symptomatic transmission</w:t>
      </w:r>
      <w:r w:rsidRPr="009D0311">
        <w:rPr>
          <w:rFonts w:eastAsiaTheme="minorEastAsia"/>
        </w:rPr>
        <w:t>.</w:t>
      </w:r>
      <w:r w:rsidR="001C7028" w:rsidRPr="009D0311">
        <w:rPr>
          <w:rFonts w:eastAsiaTheme="minorEastAsia"/>
        </w:rPr>
        <w:t xml:space="preserve"> We therefore compare </w:t>
      </w:r>
      <w:ins w:id="565" w:author="Green, Will" w:date="2021-09-03T12:25:00Z">
        <w:r w:rsidR="00EE4B2E">
          <w:rPr>
            <w:rFonts w:eastAsiaTheme="minorEastAsia"/>
          </w:rPr>
          <w:t xml:space="preserve">unadjusted </w:t>
        </w:r>
      </w:ins>
      <w:r w:rsidR="001C7028" w:rsidRPr="009D0311">
        <w:rPr>
          <w:rFonts w:eastAsiaTheme="minorEastAsia"/>
        </w:rPr>
        <w:t xml:space="preserve">R estimates from the single-type </w:t>
      </w:r>
      <w:r w:rsidR="00490F44" w:rsidRPr="009D0311">
        <w:rPr>
          <w:rFonts w:eastAsiaTheme="minorEastAsia"/>
        </w:rPr>
        <w:t>mode</w:t>
      </w:r>
      <w:r w:rsidR="00195D09" w:rsidRPr="009D0311">
        <w:rPr>
          <w:rFonts w:eastAsiaTheme="minorEastAsia"/>
        </w:rPr>
        <w:t>l</w:t>
      </w:r>
      <w:r w:rsidR="00490F44" w:rsidRPr="009D0311">
        <w:rPr>
          <w:rFonts w:eastAsiaTheme="minorEastAsia"/>
        </w:rPr>
        <w:t xml:space="preserve"> </w:t>
      </w:r>
      <w:ins w:id="566" w:author="Green, Will" w:date="2021-09-03T12:26:00Z">
        <w:r w:rsidR="00EE4B2E">
          <w:rPr>
            <w:rFonts w:eastAsiaTheme="minorEastAsia"/>
          </w:rPr>
          <w:t>(</w:t>
        </w:r>
        <w:r w:rsidR="00EE4B2E">
          <w:rPr>
            <w:rFonts w:eastAsiaTheme="minorEastAsia"/>
          </w:rPr>
          <w:fldChar w:fldCharType="begin"/>
        </w:r>
        <w:r w:rsidR="00EE4B2E">
          <w:rPr>
            <w:rFonts w:eastAsiaTheme="minorEastAsia"/>
          </w:rPr>
          <w:instrText xml:space="preserve"> REF _Ref62223454 \h </w:instrText>
        </w:r>
        <w:r w:rsidR="00EE4B2E">
          <w:rPr>
            <w:rFonts w:eastAsiaTheme="minorEastAsia"/>
          </w:rPr>
        </w:r>
      </w:ins>
      <w:r w:rsidR="00EE4B2E">
        <w:rPr>
          <w:rFonts w:eastAsiaTheme="minorEastAsia"/>
        </w:rPr>
        <w:fldChar w:fldCharType="separate"/>
      </w:r>
      <w:ins w:id="567" w:author="Green, Will" w:date="2021-09-03T12:26:00Z">
        <w:r w:rsidR="00EE4B2E" w:rsidRPr="009D0311">
          <w:t xml:space="preserve">Equation </w:t>
        </w:r>
        <w:r w:rsidR="00EE4B2E">
          <w:rPr>
            <w:noProof/>
          </w:rPr>
          <w:t>1</w:t>
        </w:r>
        <w:r w:rsidR="00EE4B2E">
          <w:rPr>
            <w:rFonts w:eastAsiaTheme="minorEastAsia"/>
          </w:rPr>
          <w:fldChar w:fldCharType="end"/>
        </w:r>
        <w:r w:rsidR="00EE4B2E">
          <w:rPr>
            <w:rFonts w:eastAsiaTheme="minorEastAsia"/>
          </w:rPr>
          <w:t xml:space="preserve">) </w:t>
        </w:r>
      </w:ins>
      <w:r w:rsidR="00490F44" w:rsidRPr="009D0311">
        <w:rPr>
          <w:rFonts w:eastAsiaTheme="minorEastAsia"/>
        </w:rPr>
        <w:t>using the generation time distribution of the symptomatic individuals with the R estimates from the multi-</w:t>
      </w:r>
      <w:proofErr w:type="gramStart"/>
      <w:r w:rsidR="00490F44" w:rsidRPr="009D0311">
        <w:rPr>
          <w:rFonts w:eastAsiaTheme="minorEastAsia"/>
        </w:rPr>
        <w:t>type</w:t>
      </w:r>
      <w:proofErr w:type="gramEnd"/>
      <w:r w:rsidR="00490F44" w:rsidRPr="009D0311">
        <w:rPr>
          <w:rFonts w:eastAsiaTheme="minorEastAsia"/>
        </w:rPr>
        <w:t xml:space="preserve"> model</w:t>
      </w:r>
      <w:ins w:id="568" w:author="Green, Will" w:date="2021-09-03T12:27:00Z">
        <w:r w:rsidR="00EE4B2E">
          <w:rPr>
            <w:rFonts w:eastAsiaTheme="minorEastAsia"/>
          </w:rPr>
          <w:t xml:space="preserve"> assuming asymptomatics have a different generation time distribution</w:t>
        </w:r>
      </w:ins>
      <w:ins w:id="569" w:author="Green, Will" w:date="2021-09-03T12:26:00Z">
        <w:r w:rsidR="00EE4B2E">
          <w:rPr>
            <w:rFonts w:eastAsiaTheme="minorEastAsia"/>
          </w:rPr>
          <w:t xml:space="preserve"> </w:t>
        </w:r>
      </w:ins>
      <w:ins w:id="570" w:author="Green, Will" w:date="2021-09-03T12:27:00Z">
        <w:r w:rsidR="00EE4B2E">
          <w:rPr>
            <w:rFonts w:eastAsiaTheme="minorEastAsia"/>
          </w:rPr>
          <w:t>(</w:t>
        </w:r>
        <w:r w:rsidR="00EE4B2E">
          <w:rPr>
            <w:rFonts w:eastAsiaTheme="minorEastAsia"/>
          </w:rPr>
          <w:fldChar w:fldCharType="begin"/>
        </w:r>
        <w:r w:rsidR="00EE4B2E">
          <w:rPr>
            <w:rFonts w:eastAsiaTheme="minorEastAsia"/>
          </w:rPr>
          <w:instrText xml:space="preserve"> REF _Ref62223601 \h </w:instrText>
        </w:r>
        <w:r w:rsidR="00EE4B2E">
          <w:rPr>
            <w:rFonts w:eastAsiaTheme="minorEastAsia"/>
          </w:rPr>
        </w:r>
      </w:ins>
      <w:r w:rsidR="00EE4B2E">
        <w:rPr>
          <w:rFonts w:eastAsiaTheme="minorEastAsia"/>
        </w:rPr>
        <w:fldChar w:fldCharType="separate"/>
      </w:r>
      <w:ins w:id="571" w:author="Green, Will" w:date="2021-09-03T12:27:00Z">
        <w:r w:rsidR="00EE4B2E" w:rsidRPr="009D0311">
          <w:t xml:space="preserve">Equation </w:t>
        </w:r>
        <w:r w:rsidR="00EE4B2E">
          <w:rPr>
            <w:noProof/>
          </w:rPr>
          <w:t>6</w:t>
        </w:r>
        <w:r w:rsidR="00EE4B2E">
          <w:rPr>
            <w:rFonts w:eastAsiaTheme="minorEastAsia"/>
          </w:rPr>
          <w:fldChar w:fldCharType="end"/>
        </w:r>
        <w:r w:rsidR="00EE4B2E">
          <w:rPr>
            <w:rFonts w:eastAsiaTheme="minorEastAsia"/>
          </w:rPr>
          <w:t>)</w:t>
        </w:r>
      </w:ins>
      <w:r w:rsidR="00490F44" w:rsidRPr="009D0311">
        <w:rPr>
          <w:rFonts w:eastAsiaTheme="minorEastAsia"/>
        </w:rPr>
        <w:t xml:space="preserve">. </w:t>
      </w:r>
      <w:ins w:id="572" w:author="Green, Will" w:date="2021-09-03T12:27:00Z">
        <w:r w:rsidR="00EE4B2E">
          <w:rPr>
            <w:rFonts w:eastAsiaTheme="minorEastAsia"/>
          </w:rPr>
          <w:t xml:space="preserve">We </w:t>
        </w:r>
      </w:ins>
      <w:ins w:id="573" w:author="Green, Will" w:date="2021-09-03T12:28:00Z">
        <w:r w:rsidR="00EE4B2E">
          <w:rPr>
            <w:rFonts w:eastAsiaTheme="minorEastAsia"/>
          </w:rPr>
          <w:t xml:space="preserve">explore this difference as we </w:t>
        </w:r>
      </w:ins>
      <w:ins w:id="574" w:author="Green, Will" w:date="2021-09-03T12:27:00Z">
        <w:r w:rsidR="00EE4B2E">
          <w:rPr>
            <w:rFonts w:eastAsiaTheme="minorEastAsia"/>
          </w:rPr>
          <w:t>vary the relative infectiousness of symptomatic a</w:t>
        </w:r>
      </w:ins>
      <w:ins w:id="575" w:author="Green, Will" w:date="2021-09-03T12:28:00Z">
        <w:r w:rsidR="00EE4B2E">
          <w:rPr>
            <w:rFonts w:eastAsiaTheme="minorEastAsia"/>
          </w:rPr>
          <w:t xml:space="preserve">nd asymptomatic individuals. </w:t>
        </w:r>
      </w:ins>
    </w:p>
    <w:p w14:paraId="4E53B255" w14:textId="790A0B41" w:rsidR="00ED57B5" w:rsidRPr="009D0311" w:rsidRDefault="00E24E28" w:rsidP="003111DF">
      <w:pPr>
        <w:jc w:val="both"/>
        <w:rPr>
          <w:rFonts w:eastAsiaTheme="minorEastAsia"/>
        </w:rPr>
      </w:pPr>
      <w:r w:rsidRPr="009D0311">
        <w:rPr>
          <w:rFonts w:eastAsiaTheme="minorEastAsia"/>
        </w:rPr>
        <w:t>If the generation time distribution of asymptomatic carriers is longer than that of symptomatic carrier</w:t>
      </w:r>
      <w:r w:rsidR="008B48E9" w:rsidRPr="009D0311">
        <w:rPr>
          <w:rFonts w:eastAsiaTheme="minorEastAsia"/>
        </w:rPr>
        <w:t>s</w:t>
      </w:r>
      <w:r w:rsidR="00B43438" w:rsidRPr="009D0311">
        <w:rPr>
          <w:rFonts w:eastAsiaTheme="minorEastAsia"/>
        </w:rPr>
        <w:t xml:space="preserve">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 xml:space="preserve"> - right</w:t>
      </w:r>
      <w:r w:rsidR="00B43438" w:rsidRPr="009D0311">
        <w:rPr>
          <w:rFonts w:eastAsiaTheme="minorEastAsia"/>
        </w:rPr>
        <w:t>)</w:t>
      </w:r>
      <w:r w:rsidRPr="009D0311">
        <w:rPr>
          <w:rFonts w:eastAsiaTheme="minorEastAsia"/>
        </w:rPr>
        <w:t xml:space="preserve">, the </w:t>
      </w:r>
      <w:del w:id="576" w:author="Green, Will" w:date="2021-09-01T21:44:00Z">
        <w:r w:rsidR="00ED57B5" w:rsidRPr="009D0311" w:rsidDel="00AF5F31">
          <w:rPr>
            <w:rFonts w:eastAsiaTheme="minorEastAsia"/>
          </w:rPr>
          <w:delText xml:space="preserve">true </w:delText>
        </w:r>
      </w:del>
      <w:ins w:id="577" w:author="Green, Will" w:date="2021-09-01T21:44:00Z">
        <w:r w:rsidR="00AF5F31">
          <w:rPr>
            <w:rFonts w:eastAsiaTheme="minorEastAsia"/>
          </w:rPr>
          <w:t xml:space="preserve">adjusted </w:t>
        </w:r>
      </w:ins>
      <w:r w:rsidRPr="009D0311">
        <w:rPr>
          <w:rFonts w:eastAsiaTheme="minorEastAsia"/>
        </w:rPr>
        <w:t xml:space="preserve">R </w:t>
      </w:r>
      <w:r w:rsidR="00ED57B5" w:rsidRPr="009D0311">
        <w:rPr>
          <w:rFonts w:eastAsiaTheme="minorEastAsia"/>
        </w:rPr>
        <w:t xml:space="preserve">derived using a multitype approach will exceed the </w:t>
      </w:r>
      <w:ins w:id="578" w:author="Green, Will" w:date="2021-09-01T21:44:00Z">
        <w:r w:rsidR="00AF5F31">
          <w:rPr>
            <w:rFonts w:eastAsiaTheme="minorEastAsia"/>
          </w:rPr>
          <w:t xml:space="preserve">unadjusted </w:t>
        </w:r>
      </w:ins>
      <w:r w:rsidR="00ED57B5" w:rsidRPr="009D0311">
        <w:rPr>
          <w:rFonts w:eastAsiaTheme="minorEastAsia"/>
        </w:rPr>
        <w:t xml:space="preserve">R </w:t>
      </w:r>
      <w:del w:id="579" w:author="Green, Will" w:date="2021-09-01T21:44:00Z">
        <w:r w:rsidR="00ED57B5" w:rsidRPr="009D0311" w:rsidDel="00AF5F31">
          <w:rPr>
            <w:rFonts w:eastAsiaTheme="minorEastAsia"/>
          </w:rPr>
          <w:delText xml:space="preserve">derived </w:delText>
        </w:r>
        <w:r w:rsidRPr="009D0311" w:rsidDel="00AF5F31">
          <w:rPr>
            <w:rFonts w:eastAsiaTheme="minorEastAsia"/>
          </w:rPr>
          <w:delText xml:space="preserve">through the </w:delText>
        </w:r>
        <w:r w:rsidR="0070314C" w:rsidRPr="009D0311" w:rsidDel="00AF5F31">
          <w:rPr>
            <w:rFonts w:eastAsiaTheme="minorEastAsia"/>
          </w:rPr>
          <w:delText xml:space="preserve">single-type </w:delText>
        </w:r>
        <w:r w:rsidR="00ED57B5" w:rsidRPr="009D0311" w:rsidDel="00AF5F31">
          <w:rPr>
            <w:rFonts w:eastAsiaTheme="minorEastAsia"/>
          </w:rPr>
          <w:delText xml:space="preserve">approach </w:delText>
        </w:r>
      </w:del>
      <w:r w:rsidR="008B48E9" w:rsidRPr="009D0311">
        <w:rPr>
          <w:rFonts w:eastAsiaTheme="minorEastAsia"/>
        </w:rPr>
        <w:t>in a growing epidemic</w:t>
      </w:r>
      <w:r w:rsidR="003111DF" w:rsidRPr="009D0311">
        <w:rPr>
          <w:rFonts w:eastAsiaTheme="minorEastAsia"/>
        </w:rPr>
        <w:t xml:space="preserve"> and </w:t>
      </w:r>
      <w:r w:rsidR="00ED57B5" w:rsidRPr="009D0311">
        <w:rPr>
          <w:rFonts w:eastAsiaTheme="minorEastAsia"/>
        </w:rPr>
        <w:t xml:space="preserve">will be lower than the </w:t>
      </w:r>
      <w:ins w:id="580" w:author="Green, Will" w:date="2021-09-01T21:44:00Z">
        <w:r w:rsidR="00AF5F31">
          <w:rPr>
            <w:rFonts w:eastAsiaTheme="minorEastAsia"/>
          </w:rPr>
          <w:t xml:space="preserve">unadjusted </w:t>
        </w:r>
      </w:ins>
      <w:r w:rsidR="00ED57B5" w:rsidRPr="009D0311">
        <w:rPr>
          <w:rFonts w:eastAsiaTheme="minorEastAsia"/>
        </w:rPr>
        <w:t xml:space="preserve">R </w:t>
      </w:r>
      <w:del w:id="581" w:author="Green, Will" w:date="2021-09-01T21:44:00Z">
        <w:r w:rsidR="00ED57B5" w:rsidRPr="009D0311" w:rsidDel="00AF5F31">
          <w:rPr>
            <w:rFonts w:eastAsiaTheme="minorEastAsia"/>
          </w:rPr>
          <w:delText xml:space="preserve">derived through the single-type approach </w:delText>
        </w:r>
      </w:del>
      <w:r w:rsidR="008B48E9" w:rsidRPr="009D0311">
        <w:rPr>
          <w:rFonts w:eastAsiaTheme="minorEastAsia"/>
        </w:rPr>
        <w:t>in a declining epidemic</w:t>
      </w:r>
      <w:r w:rsidRPr="009D0311">
        <w:rPr>
          <w:rFonts w:eastAsiaTheme="minorEastAsia"/>
        </w:rPr>
        <w:t xml:space="preserve">. </w:t>
      </w:r>
      <w:r w:rsidR="00ED57B5" w:rsidRPr="009D0311">
        <w:rPr>
          <w:rFonts w:eastAsiaTheme="minorEastAsia"/>
        </w:rPr>
        <w:t>This trend is reversed for dynamics in which the generation time distribution of asymptomatic carriers is shorter than that of symptomatic carriers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 xml:space="preserve"> -left). </w:t>
      </w:r>
      <w:r w:rsidRPr="009D0311">
        <w:rPr>
          <w:rFonts w:eastAsiaTheme="minorEastAsia"/>
        </w:rPr>
        <w:t>Th</w:t>
      </w:r>
      <w:r w:rsidR="00F64313" w:rsidRPr="009D0311">
        <w:rPr>
          <w:rFonts w:eastAsiaTheme="minorEastAsia"/>
        </w:rPr>
        <w:t xml:space="preserve">e </w:t>
      </w:r>
      <w:r w:rsidR="008B48E9" w:rsidRPr="009D0311">
        <w:rPr>
          <w:rFonts w:eastAsiaTheme="minorEastAsia"/>
        </w:rPr>
        <w:t xml:space="preserve">error in inferred R becomes greater </w:t>
      </w:r>
      <w:r w:rsidR="00EF1596" w:rsidRPr="009D0311">
        <w:rPr>
          <w:rFonts w:eastAsiaTheme="minorEastAsia"/>
        </w:rPr>
        <w:t xml:space="preserve">at higher </w:t>
      </w:r>
      <w:r w:rsidR="00AF5040" w:rsidRPr="009D0311">
        <w:rPr>
          <w:rFonts w:eastAsiaTheme="minorEastAsia"/>
        </w:rPr>
        <w:t xml:space="preserve">absolute values of </w:t>
      </w:r>
      <w:r w:rsidR="00EF1596" w:rsidRPr="009D0311">
        <w:rPr>
          <w:rFonts w:eastAsiaTheme="minorEastAsia"/>
        </w:rPr>
        <w:t>growth rate, with higher asymptomatic infection rates, and with higher relative infectiousness of asymptomatic individuals</w:t>
      </w:r>
      <w:r w:rsidR="003111DF" w:rsidRPr="009D0311">
        <w:rPr>
          <w:rFonts w:eastAsiaTheme="minorEastAsia"/>
        </w:rPr>
        <w:t xml:space="preserve">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 xml:space="preserve">C and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D</w:t>
      </w:r>
      <w:r w:rsidR="003111DF" w:rsidRPr="009D0311">
        <w:rPr>
          <w:rFonts w:eastAsiaTheme="minorEastAsia"/>
        </w:rPr>
        <w:t xml:space="preserve">). </w:t>
      </w:r>
    </w:p>
    <w:p w14:paraId="32428AF1" w14:textId="1E824000" w:rsidR="00E24E28" w:rsidRPr="009D0311" w:rsidRDefault="00A44123" w:rsidP="003111DF">
      <w:pPr>
        <w:jc w:val="both"/>
        <w:rPr>
          <w:rFonts w:eastAsiaTheme="minorEastAsia"/>
        </w:rPr>
      </w:pPr>
      <w:r w:rsidRPr="009D0311">
        <w:rPr>
          <w:rFonts w:eastAsiaTheme="minorEastAsia"/>
        </w:rPr>
        <w:t xml:space="preserve">With the extent of variation explored </w:t>
      </w:r>
      <w:r w:rsidR="00195D09" w:rsidRPr="009D0311">
        <w:rPr>
          <w:rFonts w:eastAsiaTheme="minorEastAsia"/>
        </w:rPr>
        <w:t xml:space="preserve">the </w:t>
      </w:r>
      <w:del w:id="582" w:author="Green, Will" w:date="2021-09-01T21:45:00Z">
        <w:r w:rsidR="00195D09" w:rsidRPr="009D0311" w:rsidDel="00AC7466">
          <w:rPr>
            <w:rFonts w:eastAsiaTheme="minorEastAsia"/>
          </w:rPr>
          <w:delText xml:space="preserve">true </w:delText>
        </w:r>
      </w:del>
      <w:ins w:id="583" w:author="Green, Will" w:date="2021-09-01T21:45:00Z">
        <w:r w:rsidR="00AC7466">
          <w:rPr>
            <w:rFonts w:eastAsiaTheme="minorEastAsia"/>
          </w:rPr>
          <w:t xml:space="preserve">adjusted </w:t>
        </w:r>
      </w:ins>
      <w:r w:rsidR="00195D09" w:rsidRPr="009D0311">
        <w:rPr>
          <w:rFonts w:eastAsiaTheme="minorEastAsia"/>
        </w:rPr>
        <w:t>R</w:t>
      </w:r>
      <w:del w:id="584" w:author="Green, Will" w:date="2021-09-01T21:45:00Z">
        <w:r w:rsidR="00195D09" w:rsidRPr="009D0311" w:rsidDel="00AC7466">
          <w:rPr>
            <w:rFonts w:eastAsiaTheme="minorEastAsia"/>
          </w:rPr>
          <w:delText>-rate</w:delText>
        </w:r>
      </w:del>
      <w:r w:rsidR="00195D09" w:rsidRPr="009D0311">
        <w:rPr>
          <w:rFonts w:eastAsiaTheme="minorEastAsia"/>
        </w:rPr>
        <w:t xml:space="preserve"> exceeded the </w:t>
      </w:r>
      <w:ins w:id="585" w:author="Green, Will" w:date="2021-09-01T21:45:00Z">
        <w:r w:rsidR="00AC7466">
          <w:rPr>
            <w:rFonts w:eastAsiaTheme="minorEastAsia"/>
          </w:rPr>
          <w:t xml:space="preserve">unadjusted </w:t>
        </w:r>
      </w:ins>
      <w:r w:rsidR="00195D09" w:rsidRPr="009D0311">
        <w:rPr>
          <w:rFonts w:eastAsiaTheme="minorEastAsia"/>
        </w:rPr>
        <w:t xml:space="preserve">R </w:t>
      </w:r>
      <w:del w:id="586" w:author="Green, Will" w:date="2021-09-01T21:45:00Z">
        <w:r w:rsidR="00195D09" w:rsidRPr="009D0311" w:rsidDel="00AC7466">
          <w:rPr>
            <w:rFonts w:eastAsiaTheme="minorEastAsia"/>
          </w:rPr>
          <w:delText xml:space="preserve">derived from a single-type branching process </w:delText>
        </w:r>
      </w:del>
      <w:r w:rsidR="00195D09" w:rsidRPr="009D0311">
        <w:rPr>
          <w:rFonts w:eastAsiaTheme="minorEastAsia"/>
        </w:rPr>
        <w:t xml:space="preserve">by up to 4x, when the generation time distribution of asymptomatics was twice as long as that of symptomatics, and </w:t>
      </w:r>
      <w:r w:rsidR="00ED57B5" w:rsidRPr="009D0311">
        <w:rPr>
          <w:rFonts w:eastAsiaTheme="minorEastAsia"/>
        </w:rPr>
        <w:t>asymptomatics were responsible for all onward infection</w:t>
      </w:r>
      <w:r w:rsidR="00B33717" w:rsidRPr="009D0311">
        <w:rPr>
          <w:rFonts w:eastAsiaTheme="minorEastAsia"/>
        </w:rPr>
        <w:t xml:space="preserve"> (</w:t>
      </w:r>
      <w:r w:rsidR="00B33717" w:rsidRPr="009D0311">
        <w:rPr>
          <w:rFonts w:eastAsiaTheme="minorEastAsia"/>
        </w:rPr>
        <w:fldChar w:fldCharType="begin"/>
      </w:r>
      <w:r w:rsidR="00B33717" w:rsidRPr="009D0311">
        <w:rPr>
          <w:rFonts w:eastAsiaTheme="minorEastAsia"/>
        </w:rPr>
        <w:instrText xml:space="preserve"> REF _Ref66268970 \h </w:instrText>
      </w:r>
      <w:r w:rsidR="00B33717" w:rsidRPr="009D0311">
        <w:rPr>
          <w:rFonts w:eastAsiaTheme="minorEastAsia"/>
        </w:rPr>
      </w:r>
      <w:r w:rsidR="00B33717" w:rsidRPr="009D0311">
        <w:rPr>
          <w:rFonts w:eastAsiaTheme="minorEastAsia"/>
        </w:rPr>
        <w:fldChar w:fldCharType="separate"/>
      </w:r>
      <w:r w:rsidR="00C41B0C" w:rsidRPr="009D0311">
        <w:t xml:space="preserve">Figure </w:t>
      </w:r>
      <w:r w:rsidR="00C41B0C">
        <w:rPr>
          <w:noProof/>
        </w:rPr>
        <w:t>3</w:t>
      </w:r>
      <w:r w:rsidR="00B33717" w:rsidRPr="009D0311">
        <w:rPr>
          <w:rFonts w:eastAsiaTheme="minorEastAsia"/>
        </w:rPr>
        <w:fldChar w:fldCharType="end"/>
      </w:r>
      <w:r w:rsidR="00B33717" w:rsidRPr="009D0311">
        <w:rPr>
          <w:rFonts w:eastAsiaTheme="minorEastAsia"/>
        </w:rPr>
        <w:t>D)</w:t>
      </w:r>
      <w:r w:rsidR="00ED57B5" w:rsidRPr="009D0311">
        <w:rPr>
          <w:rFonts w:eastAsiaTheme="minorEastAsia"/>
        </w:rPr>
        <w:t>. While th</w:t>
      </w:r>
      <w:r w:rsidR="00D153BA" w:rsidRPr="009D0311">
        <w:rPr>
          <w:rFonts w:eastAsiaTheme="minorEastAsia"/>
        </w:rPr>
        <w:t>is</w:t>
      </w:r>
      <w:r w:rsidR="00ED57B5" w:rsidRPr="009D0311">
        <w:rPr>
          <w:rFonts w:eastAsiaTheme="minorEastAsia"/>
        </w:rPr>
        <w:t xml:space="preserve"> represents a relatively extreme scenario, it may be relevant for pathogens with early onset of symptoms among symptomatic cases but late onset of infectiousness, by which point </w:t>
      </w:r>
      <w:r w:rsidR="001C5EFD" w:rsidRPr="009D0311">
        <w:rPr>
          <w:rFonts w:eastAsiaTheme="minorEastAsia"/>
        </w:rPr>
        <w:t>symptomatic individuals</w:t>
      </w:r>
      <w:r w:rsidR="00ED57B5" w:rsidRPr="009D0311">
        <w:rPr>
          <w:rFonts w:eastAsiaTheme="minorEastAsia"/>
        </w:rPr>
        <w:t xml:space="preserve"> may have reduced their contacts substantially, </w:t>
      </w:r>
      <w:r w:rsidR="001C5EFD" w:rsidRPr="009D0311">
        <w:rPr>
          <w:rFonts w:eastAsiaTheme="minorEastAsia"/>
        </w:rPr>
        <w:t xml:space="preserve">meaning asymptomatic </w:t>
      </w:r>
      <w:r w:rsidR="0091080D" w:rsidRPr="009D0311">
        <w:rPr>
          <w:rFonts w:eastAsiaTheme="minorEastAsia"/>
        </w:rPr>
        <w:t>individuals</w:t>
      </w:r>
      <w:r w:rsidR="00ED57B5" w:rsidRPr="009D0311">
        <w:rPr>
          <w:rFonts w:eastAsiaTheme="minorEastAsia"/>
        </w:rPr>
        <w:t xml:space="preserve"> would be </w:t>
      </w:r>
      <w:r w:rsidR="000B645D" w:rsidRPr="009D0311">
        <w:rPr>
          <w:rFonts w:eastAsiaTheme="minorEastAsia"/>
        </w:rPr>
        <w:t xml:space="preserve">more </w:t>
      </w:r>
      <w:r w:rsidR="00ED57B5" w:rsidRPr="009D0311">
        <w:rPr>
          <w:rFonts w:eastAsiaTheme="minorEastAsia"/>
        </w:rPr>
        <w:t xml:space="preserve">responsible for onward transmission. </w:t>
      </w:r>
    </w:p>
    <w:p w14:paraId="51FBC541" w14:textId="777AA5DE" w:rsidR="000F0A32" w:rsidRDefault="00332292" w:rsidP="00DA5109">
      <w:pPr>
        <w:pStyle w:val="Caption"/>
        <w:keepNext/>
        <w:jc w:val="both"/>
        <w:rPr>
          <w:ins w:id="587" w:author="Green, Will" w:date="2021-09-01T21:24:00Z"/>
        </w:rPr>
      </w:pPr>
      <w:bookmarkStart w:id="588" w:name="_Ref66268970"/>
      <w:bookmarkEnd w:id="523"/>
      <w:r w:rsidRPr="009D0311">
        <w:t xml:space="preserve">Figure </w:t>
      </w:r>
      <w:r w:rsidRPr="009D0311">
        <w:fldChar w:fldCharType="begin"/>
      </w:r>
      <w:r w:rsidRPr="009D0311">
        <w:instrText>SEQ Figure \* ARABIC</w:instrText>
      </w:r>
      <w:r w:rsidRPr="009D0311">
        <w:fldChar w:fldCharType="separate"/>
      </w:r>
      <w:r w:rsidR="00C41B0C">
        <w:rPr>
          <w:noProof/>
        </w:rPr>
        <w:t>3</w:t>
      </w:r>
      <w:r w:rsidRPr="009D0311">
        <w:fldChar w:fldCharType="end"/>
      </w:r>
      <w:bookmarkEnd w:id="588"/>
      <w:r w:rsidRPr="009D0311">
        <w:t xml:space="preserve">: </w:t>
      </w:r>
      <w:r w:rsidR="004A0492" w:rsidRPr="009D0311">
        <w:t>(</w:t>
      </w:r>
      <w:r w:rsidR="00683C6A" w:rsidRPr="009D0311">
        <w:t>A-B) Explored generation time distributions for symptomatic and asymptomatic individuals. In (A) the generation time distribution of asymptomatics is half that of symptomatics, whereas in (B) the generation time distribution of symptomatics is half that of asymptomatics. In both cases the symptomatic (reference) generation time distribution has a mean of 5.71 days and a standard deviation of 3.09 days. (C-D) The relative difference in R obtained using a multi-type branching proves vs a</w:t>
      </w:r>
      <w:ins w:id="589" w:author="Green, Will" w:date="2021-09-02T16:22:00Z">
        <w:r w:rsidR="00DB1BC4">
          <w:t>n unadjusted</w:t>
        </w:r>
      </w:ins>
      <w:del w:id="590" w:author="Green, Will" w:date="2021-09-02T16:22:00Z">
        <w:r w:rsidR="00683C6A" w:rsidRPr="009D0311" w:rsidDel="00DB1BC4">
          <w:delText xml:space="preserve"> naïve</w:delText>
        </w:r>
      </w:del>
      <w:r w:rsidR="00683C6A" w:rsidRPr="009D0311">
        <w:t xml:space="preserve"> single-type branching process, accounting for asymptomatic transmission by (i) the </w:t>
      </w:r>
      <w:r w:rsidR="000F0A32" w:rsidRPr="009D0311">
        <w:t xml:space="preserve">relative infectiousness of asymptomatics </w:t>
      </w:r>
      <w:r w:rsidR="00683C6A" w:rsidRPr="009D0311">
        <w:t xml:space="preserve">(x-axis), (ii) the size of the </w:t>
      </w:r>
      <w:r w:rsidR="000F0A32" w:rsidRPr="009D0311">
        <w:t xml:space="preserve">asymptomatic </w:t>
      </w:r>
      <w:r w:rsidR="00683C6A" w:rsidRPr="009D0311">
        <w:t xml:space="preserve">population (linetype) and (iii) the growth </w:t>
      </w:r>
      <w:r w:rsidR="00683C6A" w:rsidRPr="009D0311">
        <w:lastRenderedPageBreak/>
        <w:t>rate of the epidemic (colour)</w:t>
      </w:r>
      <w:r w:rsidR="000F0A32" w:rsidRPr="009D0311">
        <w:t>. (C) corresponds to the generation time distributions given in (A) while (D) corresponds to those given in (B).</w:t>
      </w:r>
    </w:p>
    <w:p w14:paraId="3F068062" w14:textId="4A601338" w:rsidR="002463BC" w:rsidRPr="002463BC" w:rsidRDefault="00064192">
      <w:pPr>
        <w:pPrChange w:id="591" w:author="Green, Will" w:date="2021-09-01T21:24:00Z">
          <w:pPr>
            <w:pStyle w:val="Caption"/>
            <w:keepNext/>
            <w:jc w:val="both"/>
          </w:pPr>
        </w:pPrChange>
      </w:pPr>
      <w:ins w:id="592" w:author="Green, Will" w:date="2021-09-02T12:35:00Z">
        <w:r>
          <w:rPr>
            <w:noProof/>
          </w:rPr>
          <w:drawing>
            <wp:inline distT="0" distB="0" distL="0" distR="0" wp14:anchorId="5B6EA6C3" wp14:editId="4678AD29">
              <wp:extent cx="5731510" cy="2865755"/>
              <wp:effectExtent l="0" t="0" r="254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ins>
    </w:p>
    <w:p w14:paraId="45B69146" w14:textId="2DC6B694" w:rsidR="00BF6012" w:rsidRPr="009D0311" w:rsidRDefault="00BF6012" w:rsidP="00DF1C6C">
      <w:pPr>
        <w:jc w:val="center"/>
        <w:rPr>
          <w:rFonts w:eastAsiaTheme="minorEastAsia"/>
          <w:i/>
          <w:iCs/>
        </w:rPr>
      </w:pPr>
      <w:del w:id="593" w:author="Green, Will" w:date="2021-09-01T21:25:00Z">
        <w:r w:rsidRPr="009D0311" w:rsidDel="002463BC">
          <w:rPr>
            <w:noProof/>
          </w:rPr>
          <w:drawing>
            <wp:inline distT="0" distB="0" distL="0" distR="0" wp14:anchorId="463BE12B" wp14:editId="3B5704B6">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65755"/>
                      </a:xfrm>
                      <a:prstGeom prst="rect">
                        <a:avLst/>
                      </a:prstGeom>
                    </pic:spPr>
                  </pic:pic>
                </a:graphicData>
              </a:graphic>
            </wp:inline>
          </w:drawing>
        </w:r>
      </w:del>
    </w:p>
    <w:p w14:paraId="0E2C04FD" w14:textId="3A5F672F" w:rsidR="00234787" w:rsidRPr="009D0311" w:rsidRDefault="00234787" w:rsidP="00234787">
      <w:pPr>
        <w:jc w:val="both"/>
      </w:pPr>
      <w:r w:rsidRPr="009D0311">
        <w:rPr>
          <w:rFonts w:eastAsiaTheme="minorEastAsia"/>
        </w:rPr>
        <w:t>Potential asymptomatic transmission</w:t>
      </w:r>
      <w:r w:rsidR="002933DE" w:rsidRPr="009D0311">
        <w:rPr>
          <w:rFonts w:eastAsiaTheme="minorEastAsia"/>
        </w:rPr>
        <w:t xml:space="preserve"> </w:t>
      </w:r>
      <w:r w:rsidRPr="009D0311">
        <w:rPr>
          <w:rFonts w:eastAsiaTheme="minorEastAsia"/>
        </w:rPr>
        <w:t xml:space="preserve">of </w:t>
      </w:r>
      <w:r w:rsidR="002933DE" w:rsidRPr="009D0311">
        <w:rPr>
          <w:rFonts w:eastAsiaTheme="minorEastAsia"/>
        </w:rPr>
        <w:t>SARS-CoV-2</w:t>
      </w:r>
      <w:r w:rsidRPr="009D0311">
        <w:rPr>
          <w:rFonts w:eastAsiaTheme="minorEastAsia"/>
        </w:rPr>
        <w:t xml:space="preserve"> in the UK is considered in </w:t>
      </w:r>
      <w:r w:rsidRPr="009D0311">
        <w:rPr>
          <w:rFonts w:eastAsiaTheme="minorEastAsia"/>
        </w:rPr>
        <w:fldChar w:fldCharType="begin"/>
      </w:r>
      <w:r w:rsidRPr="009D0311">
        <w:rPr>
          <w:rFonts w:eastAsiaTheme="minorEastAsia"/>
        </w:rPr>
        <w:instrText xml:space="preserve"> REF _Ref66273608 \h </w:instrText>
      </w:r>
      <w:r w:rsidRPr="009D0311">
        <w:rPr>
          <w:rFonts w:eastAsiaTheme="minorEastAsia"/>
        </w:rPr>
      </w:r>
      <w:r w:rsidRPr="009D0311">
        <w:rPr>
          <w:rFonts w:eastAsiaTheme="minorEastAsia"/>
        </w:rPr>
        <w:fldChar w:fldCharType="separate"/>
      </w:r>
      <w:r w:rsidR="00C41B0C" w:rsidRPr="009D0311">
        <w:t xml:space="preserve">Figure </w:t>
      </w:r>
      <w:r w:rsidR="00C41B0C">
        <w:rPr>
          <w:noProof/>
        </w:rPr>
        <w:t>4</w:t>
      </w:r>
      <w:r w:rsidRPr="009D0311">
        <w:rPr>
          <w:rFonts w:eastAsiaTheme="minorEastAsia"/>
        </w:rPr>
        <w:fldChar w:fldCharType="end"/>
      </w:r>
      <w:r w:rsidRPr="009D0311">
        <w:rPr>
          <w:rFonts w:eastAsiaTheme="minorEastAsia"/>
        </w:rPr>
        <w:t xml:space="preserve">A. </w:t>
      </w:r>
      <w:r w:rsidRPr="009D0311">
        <w:t xml:space="preserve">A different asymptomatic generation time distribution can result in a </w:t>
      </w:r>
      <w:r w:rsidR="0032130B" w:rsidRPr="009D0311">
        <w:t>substantial</w:t>
      </w:r>
      <w:r w:rsidRPr="009D0311">
        <w:t xml:space="preserve"> difference in the inferred R. We explore an optimistic case, in which asymptomatic transmitters are half as infectious and have half the generation time distribution as symptomatic counterparts, and a pessimistic case, in which asymptomatic transmitters have a prolonged generation time distribution and are twice as infectious as their symptomatic counterparts.</w:t>
      </w:r>
    </w:p>
    <w:p w14:paraId="5B342781" w14:textId="01E21008" w:rsidR="000B645D" w:rsidRPr="009D0311" w:rsidDel="001F7124" w:rsidRDefault="00144B9F" w:rsidP="002933DE">
      <w:pPr>
        <w:jc w:val="both"/>
        <w:rPr>
          <w:del w:id="594" w:author="Green, Will" w:date="2021-09-03T15:17:00Z"/>
          <w:rFonts w:eastAsiaTheme="minorEastAsia"/>
        </w:rPr>
      </w:pPr>
      <w:r w:rsidRPr="009D0311">
        <w:t xml:space="preserve">In </w:t>
      </w:r>
      <w:r w:rsidRPr="009D0311">
        <w:rPr>
          <w:rFonts w:eastAsiaTheme="minorEastAsia"/>
        </w:rPr>
        <w:fldChar w:fldCharType="begin"/>
      </w:r>
      <w:r w:rsidRPr="009D0311">
        <w:rPr>
          <w:rFonts w:eastAsiaTheme="minorEastAsia"/>
        </w:rPr>
        <w:instrText xml:space="preserve"> REF _Ref66273608 \h </w:instrText>
      </w:r>
      <w:r w:rsidRPr="009D0311">
        <w:rPr>
          <w:rFonts w:eastAsiaTheme="minorEastAsia"/>
        </w:rPr>
      </w:r>
      <w:r w:rsidRPr="009D0311">
        <w:rPr>
          <w:rFonts w:eastAsiaTheme="minorEastAsia"/>
        </w:rPr>
        <w:fldChar w:fldCharType="separate"/>
      </w:r>
      <w:r w:rsidR="00C41B0C" w:rsidRPr="009D0311">
        <w:t xml:space="preserve">Figure </w:t>
      </w:r>
      <w:r w:rsidR="00C41B0C">
        <w:rPr>
          <w:noProof/>
        </w:rPr>
        <w:t>4</w:t>
      </w:r>
      <w:r w:rsidRPr="009D0311">
        <w:rPr>
          <w:rFonts w:eastAsiaTheme="minorEastAsia"/>
        </w:rPr>
        <w:fldChar w:fldCharType="end"/>
      </w:r>
      <w:r w:rsidR="00202F8F" w:rsidRPr="009D0311">
        <w:rPr>
          <w:rFonts w:eastAsiaTheme="minorEastAsia"/>
        </w:rPr>
        <w:t>B</w:t>
      </w:r>
      <w:r w:rsidRPr="009D0311">
        <w:rPr>
          <w:rFonts w:eastAsiaTheme="minorEastAsia"/>
        </w:rPr>
        <w:t xml:space="preserve"> we consider a three-type branching process consisting of asymptomatic carriers, symptomatic carriers who isolate and symptomatic carriers who do not isolate.</w:t>
      </w:r>
    </w:p>
    <w:p w14:paraId="1D2D6B42" w14:textId="3F58E73F" w:rsidR="000B645D" w:rsidRPr="009D0311" w:rsidRDefault="000B645D" w:rsidP="001F7124">
      <w:pPr>
        <w:jc w:val="both"/>
        <w:rPr>
          <w:rFonts w:eastAsiaTheme="minorEastAsia"/>
        </w:rPr>
        <w:pPrChange w:id="595" w:author="Green, Will" w:date="2021-09-03T15:17:00Z">
          <w:pPr/>
        </w:pPrChange>
      </w:pPr>
      <w:del w:id="596" w:author="Green, Will" w:date="2021-09-03T15:17:00Z">
        <w:r w:rsidRPr="009D0311" w:rsidDel="001F7124">
          <w:rPr>
            <w:rFonts w:eastAsiaTheme="minorEastAsia"/>
          </w:rPr>
          <w:br w:type="page"/>
        </w:r>
      </w:del>
    </w:p>
    <w:p w14:paraId="5D94B437" w14:textId="40E3EABB" w:rsidR="000F0A32" w:rsidRPr="009D0311" w:rsidRDefault="002933DE" w:rsidP="00144B9F">
      <w:pPr>
        <w:pStyle w:val="Caption"/>
        <w:jc w:val="both"/>
      </w:pPr>
      <w:bookmarkStart w:id="597" w:name="_Ref66273608"/>
      <w:r w:rsidRPr="009D0311">
        <w:t xml:space="preserve">Figure </w:t>
      </w:r>
      <w:r w:rsidR="0056734C">
        <w:fldChar w:fldCharType="begin"/>
      </w:r>
      <w:r w:rsidR="0056734C">
        <w:instrText xml:space="preserve"> SEQ Figure \* ARABIC </w:instrText>
      </w:r>
      <w:r w:rsidR="0056734C">
        <w:fldChar w:fldCharType="separate"/>
      </w:r>
      <w:r w:rsidR="00C41B0C">
        <w:rPr>
          <w:noProof/>
        </w:rPr>
        <w:t>4</w:t>
      </w:r>
      <w:r w:rsidR="0056734C">
        <w:rPr>
          <w:noProof/>
        </w:rPr>
        <w:fldChar w:fldCharType="end"/>
      </w:r>
      <w:bookmarkEnd w:id="597"/>
      <w:r w:rsidRPr="009D0311">
        <w:t xml:space="preserve">: Derived value of R </w:t>
      </w:r>
      <w:r w:rsidR="00B4580D" w:rsidRPr="009D0311">
        <w:t xml:space="preserve">based on UK deaths </w:t>
      </w:r>
      <w:r w:rsidR="000F0A32" w:rsidRPr="009D0311">
        <w:t xml:space="preserve">using a multi-type and </w:t>
      </w:r>
      <w:del w:id="598" w:author="Green, Will" w:date="2021-09-02T16:22:00Z">
        <w:r w:rsidR="000F0A32" w:rsidRPr="009D0311" w:rsidDel="00DB1BC4">
          <w:delText xml:space="preserve">naïve </w:delText>
        </w:r>
      </w:del>
      <w:ins w:id="599" w:author="Green, Will" w:date="2021-09-02T16:22:00Z">
        <w:r w:rsidR="00DB1BC4">
          <w:t>unadjusted</w:t>
        </w:r>
        <w:r w:rsidR="00DB1BC4" w:rsidRPr="009D0311">
          <w:t xml:space="preserve"> </w:t>
        </w:r>
      </w:ins>
      <w:r w:rsidR="000F0A32" w:rsidRPr="009D0311">
        <w:t xml:space="preserve">branching process </w:t>
      </w:r>
      <w:r w:rsidRPr="009D0311">
        <w:t xml:space="preserve">for </w:t>
      </w:r>
      <w:r w:rsidR="000F0A32" w:rsidRPr="009D0311">
        <w:t xml:space="preserve">(A) asymptomatic transmission, (B) </w:t>
      </w:r>
      <w:r w:rsidR="005E3180" w:rsidRPr="009D0311">
        <w:t xml:space="preserve">asymptomatic transmission and </w:t>
      </w:r>
      <w:r w:rsidR="000F0A32" w:rsidRPr="009D0311">
        <w:t xml:space="preserve">symptomatic isolation </w:t>
      </w:r>
      <w:r w:rsidR="005E3180" w:rsidRPr="009D0311">
        <w:t>together</w:t>
      </w:r>
      <w:r w:rsidR="000F0A32" w:rsidRPr="009D0311">
        <w:t xml:space="preserve">. </w:t>
      </w:r>
      <w:r w:rsidRPr="009D0311">
        <w:t>We assume homogeneous mixing</w:t>
      </w:r>
      <w:r w:rsidR="000F0A32" w:rsidRPr="009D0311">
        <w:t xml:space="preserve"> for </w:t>
      </w:r>
      <w:r w:rsidR="00144B9F" w:rsidRPr="009D0311">
        <w:t xml:space="preserve">both </w:t>
      </w:r>
      <w:r w:rsidR="000F0A32" w:rsidRPr="009D0311">
        <w:t>cases. Optimistic assumptions correspond to asymptomatics with half the generation time</w:t>
      </w:r>
      <w:r w:rsidR="00B4580D" w:rsidRPr="009D0311">
        <w:t xml:space="preserve"> distribution</w:t>
      </w:r>
      <w:r w:rsidR="000F0A32" w:rsidRPr="009D0311">
        <w:t xml:space="preserve"> of symptomatics and half the infectivity. Pessimistic assumptions correspond to asymptomatics having twice the </w:t>
      </w:r>
      <w:r w:rsidR="00B4580D" w:rsidRPr="009D0311">
        <w:t>generation time distribution of symptomatics and twice the infectivity</w:t>
      </w:r>
      <w:r w:rsidR="005E3180" w:rsidRPr="009D0311">
        <w:t>.</w:t>
      </w:r>
      <w:r w:rsidR="00144B9F" w:rsidRPr="009D0311">
        <w:t xml:space="preserve"> For case isolation which is included in (B) the optimistic and pessimistic assumptions given in </w:t>
      </w:r>
      <w:del w:id="600" w:author="Green, Will" w:date="2021-09-01T19:36:00Z">
        <w:r w:rsidR="00144B9F" w:rsidRPr="009D0311" w:rsidDel="00343E40">
          <w:fldChar w:fldCharType="begin"/>
        </w:r>
        <w:r w:rsidR="00144B9F" w:rsidRPr="009D0311" w:rsidDel="00343E40">
          <w:delInstrText xml:space="preserve"> REF _Ref66268970 \h  \* MERGEFORMAT </w:delInstrText>
        </w:r>
        <w:r w:rsidR="00144B9F" w:rsidRPr="009D0311" w:rsidDel="00343E40">
          <w:fldChar w:fldCharType="separate"/>
        </w:r>
        <w:r w:rsidR="00C41B0C" w:rsidRPr="009D0311" w:rsidDel="00343E40">
          <w:delText xml:space="preserve">Figure </w:delText>
        </w:r>
        <w:r w:rsidR="00C41B0C" w:rsidDel="00343E40">
          <w:rPr>
            <w:noProof/>
          </w:rPr>
          <w:delText>3</w:delText>
        </w:r>
        <w:r w:rsidR="00144B9F" w:rsidRPr="009D0311" w:rsidDel="00343E40">
          <w:fldChar w:fldCharType="end"/>
        </w:r>
        <w:r w:rsidR="00144B9F" w:rsidRPr="009D0311" w:rsidDel="00343E40">
          <w:delText xml:space="preserve"> </w:delText>
        </w:r>
      </w:del>
      <w:ins w:id="601" w:author="Green, Will" w:date="2021-09-01T19:37:00Z">
        <w:r w:rsidR="00343E40">
          <w:fldChar w:fldCharType="begin"/>
        </w:r>
        <w:r w:rsidR="00343E40">
          <w:instrText xml:space="preserve"> REF _Ref81417449 \h </w:instrText>
        </w:r>
      </w:ins>
      <w:r w:rsidR="00343E40">
        <w:fldChar w:fldCharType="separate"/>
      </w:r>
      <w:ins w:id="602" w:author="Green, Will" w:date="2021-09-01T19:37:00Z">
        <w:r w:rsidR="00343E40" w:rsidRPr="009D0311">
          <w:t xml:space="preserve">Figure </w:t>
        </w:r>
        <w:r w:rsidR="00343E40">
          <w:rPr>
            <w:noProof/>
          </w:rPr>
          <w:t>2</w:t>
        </w:r>
        <w:r w:rsidR="00343E40">
          <w:fldChar w:fldCharType="end"/>
        </w:r>
        <w:r w:rsidR="00343E40">
          <w:t xml:space="preserve"> </w:t>
        </w:r>
      </w:ins>
      <w:r w:rsidR="00144B9F" w:rsidRPr="009D0311">
        <w:t>apply.</w:t>
      </w:r>
      <w:ins w:id="603" w:author="Green, Will" w:date="2021-09-01T19:37:00Z">
        <w:r w:rsidR="00343E40">
          <w:t xml:space="preserve"> </w:t>
        </w:r>
        <w:r w:rsidR="00343E40" w:rsidRPr="009D0311">
          <w:t xml:space="preserve">Optimistic assumptions are that isolation occurs among 75% of symptomatic infection after 30% of infectivity has passed. Pessimistic assumptions are that isolation occurs in 25% of symptomatic infection after 70% of infectivity has passed. </w:t>
        </w:r>
      </w:ins>
      <w:del w:id="604" w:author="Green, Will" w:date="2021-09-01T19:37:00Z">
        <w:r w:rsidR="00144B9F" w:rsidRPr="009D0311" w:rsidDel="00343E40">
          <w:delText xml:space="preserve"> </w:delText>
        </w:r>
        <w:r w:rsidR="00B4580D" w:rsidRPr="009D0311" w:rsidDel="00343E40">
          <w:delText xml:space="preserve"> </w:delText>
        </w:r>
      </w:del>
      <w:r w:rsidR="00B4580D" w:rsidRPr="009D0311">
        <w:t>We assume 63% of infections are symptomatic and the reference generation time distribution (corresponding to non-isolating symptomatic individuals) is gamma distributed with a mean of 5.71 days and a standard deviation of 3.10 days</w:t>
      </w:r>
      <w:r w:rsidR="00076E93" w:rsidRPr="009D0311">
        <w:t>. In both cases R estimates are based on sliding weekly windows.</w:t>
      </w:r>
    </w:p>
    <w:p w14:paraId="26934537" w14:textId="001BB7A0" w:rsidR="00DF1C6C" w:rsidRPr="009D0311" w:rsidRDefault="00AC5DCE" w:rsidP="002933DE">
      <w:pPr>
        <w:rPr>
          <w:rFonts w:eastAsiaTheme="minorEastAsia"/>
          <w:i/>
          <w:iCs/>
        </w:rPr>
      </w:pPr>
      <w:r w:rsidRPr="009D0311">
        <w:rPr>
          <w:noProof/>
        </w:rPr>
        <w:lastRenderedPageBreak/>
        <w:drawing>
          <wp:inline distT="0" distB="0" distL="0" distR="0" wp14:anchorId="426017F8" wp14:editId="5825540B">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865755"/>
                    </a:xfrm>
                    <a:prstGeom prst="rect">
                      <a:avLst/>
                    </a:prstGeom>
                  </pic:spPr>
                </pic:pic>
              </a:graphicData>
            </a:graphic>
          </wp:inline>
        </w:drawing>
      </w:r>
    </w:p>
    <w:p w14:paraId="61D5C012" w14:textId="1C054D02" w:rsidR="005805BE" w:rsidRPr="009D0311" w:rsidRDefault="006C42A6" w:rsidP="00DA5109">
      <w:pPr>
        <w:jc w:val="both"/>
        <w:rPr>
          <w:rFonts w:eastAsiaTheme="minorEastAsia"/>
          <w:i/>
          <w:iCs/>
        </w:rPr>
      </w:pPr>
      <w:r w:rsidRPr="009D0311">
        <w:rPr>
          <w:rFonts w:eastAsiaTheme="minorEastAsia"/>
          <w:i/>
          <w:iCs/>
        </w:rPr>
        <w:t xml:space="preserve">Vaccinated and unvaccinated groups with </w:t>
      </w:r>
      <w:r w:rsidR="00140A39" w:rsidRPr="009D0311">
        <w:rPr>
          <w:rFonts w:eastAsiaTheme="minorEastAsia"/>
          <w:i/>
          <w:iCs/>
        </w:rPr>
        <w:t>asso</w:t>
      </w:r>
      <w:r w:rsidR="006F3C21" w:rsidRPr="009D0311">
        <w:rPr>
          <w:rFonts w:eastAsiaTheme="minorEastAsia"/>
          <w:i/>
          <w:iCs/>
        </w:rPr>
        <w:t>rtative and disassortative mixing</w:t>
      </w:r>
    </w:p>
    <w:p w14:paraId="7CF73BB0" w14:textId="73884123" w:rsidR="00760376" w:rsidRPr="009D0311" w:rsidRDefault="003C341E" w:rsidP="00760376">
      <w:pPr>
        <w:jc w:val="both"/>
        <w:rPr>
          <w:rFonts w:eastAsiaTheme="minorEastAsia"/>
        </w:rPr>
      </w:pPr>
      <w:bookmarkStart w:id="605" w:name="_Hlk61524897"/>
      <w:ins w:id="606" w:author="Green, Will" w:date="2021-09-02T16:02:00Z">
        <w:r>
          <w:rPr>
            <w:rFonts w:eastAsiaTheme="minorEastAsia"/>
          </w:rPr>
          <w:t>Early studies demonstrat</w:t>
        </w:r>
      </w:ins>
      <w:ins w:id="607" w:author="Green, Will" w:date="2021-09-02T16:03:00Z">
        <w:r>
          <w:rPr>
            <w:rFonts w:eastAsiaTheme="minorEastAsia"/>
          </w:rPr>
          <w:t>e</w:t>
        </w:r>
      </w:ins>
      <w:ins w:id="608" w:author="Green, Will" w:date="2021-09-02T16:02:00Z">
        <w:r>
          <w:rPr>
            <w:rFonts w:eastAsiaTheme="minorEastAsia"/>
          </w:rPr>
          <w:t xml:space="preserve"> vaccinated individuals </w:t>
        </w:r>
      </w:ins>
      <w:ins w:id="609" w:author="Green, Will" w:date="2021-09-02T16:03:00Z">
        <w:r>
          <w:rPr>
            <w:rFonts w:eastAsiaTheme="minorEastAsia"/>
          </w:rPr>
          <w:t xml:space="preserve">infected with SARS-CoV-2 </w:t>
        </w:r>
      </w:ins>
      <w:ins w:id="610" w:author="Green, Will" w:date="2021-09-02T16:02:00Z">
        <w:r>
          <w:rPr>
            <w:rFonts w:eastAsiaTheme="minorEastAsia"/>
          </w:rPr>
          <w:t>have a lower viral-load than unvaccinated individuals</w:t>
        </w:r>
      </w:ins>
      <w:ins w:id="611" w:author="Green, Will" w:date="2021-09-02T16:04:00Z">
        <w:r>
          <w:rPr>
            <w:rFonts w:eastAsiaTheme="minorEastAsia"/>
          </w:rPr>
          <w:t xml:space="preserve"> </w:t>
        </w:r>
      </w:ins>
      <w:ins w:id="612" w:author="Green, Will" w:date="2021-09-02T16:06:00Z">
        <w:r>
          <w:rPr>
            <w:rFonts w:eastAsiaTheme="minorEastAsia"/>
          </w:rPr>
          <w:fldChar w:fldCharType="begin" w:fldLock="1"/>
        </w:r>
      </w:ins>
      <w:r w:rsidR="00E15606">
        <w:rPr>
          <w:rFonts w:eastAsiaTheme="minorEastAsia"/>
        </w:rPr>
        <w:instrText>ADDIN CSL_CITATION {"citationItems":[{"id":"ITEM-1","itemData":{"DOI":"10.1016/J.LANEPE.2021.100150","ISSN":"2666-7762","PMID":"34250518","abstract":"&lt;h2&gt;Abstract&lt;/h2&gt;&lt;h3&gt;Background&lt;/h3&gt;&lt;p&gt;BNT162b2 was shown to be 92% effective in preventing COVID-19. Prioritizing vaccine rollout, and achievement of herd immunity depend on SARS-CoV-2 transmission reduction. The vaccine's effect on infectivity is thus a critical priority.&lt;/p&gt;&lt;h3&gt;Methods&lt;/h3&gt;&lt;p&gt;Among all 9650 HCW of a large tertiary medical center in Israel, we calculated the prevalence of positive SARS-CoV-2 qRT-PCR cases with asymptomatic presentation, tested following known or presumed exposure and the infectious subset (N-gene-Ct-value&lt;30) of these. Additionally, infection incidence rates were calculated for symptomatic cases and infectious (Ct&lt;30) cases. Vaccine effectiveness within three months of vaccine rollout was measured as one minus the relative risk or rate ratio, respectively. To further assess infectiousness, we compared the mean Ct-value and the proportion of infections with a positive SARS-CoV-2 antigen test of vaccinated vs. unvaccinated. The correlation between IgG levels within the week before detection and Ct level was assessed.&lt;/p&gt;&lt;h3&gt;Findings&lt;/h3&gt;&lt;p&gt;Reduced prevalence among fully vaccinated HCW was observed for (i) infections detected due to exposure, with asymptomatic presentation (VE(i)=65.1%, 95%CI 45-79%), (ii) the presumed infectious (Ct&lt;30) subset of these (VE(ii)=69.6%, 95%CI 43-84%) (iii) never-symptomatic infections (VE(iii)=72.3%, 95%CI 48-86%), and (iv) the presumed infectious (Ct&lt;30) subset (VE(iv)=83.0%, 95%CI 51-94%).&lt;/p&gt;&lt;p&gt;Incidence of (v) symptomatic and (vi) symptomatic-infectious cases was significantly lower among fully vaccinated vs. unvaccinated individuals (VE(v)= 89.7%, 95%CI 84-94%, VE(vi)=88.1%, 95%CI 80-95%).&lt;/p&gt;&lt;p&gt;The mean Ct-value was significantly higher in vaccinated vs. unvaccinated (27.3±1.2 vs. 22.2±1.0, p&lt;0.001) and the proportion of positive SARS-CoV-2 antigen tests was also significantly lower among vaccinated vs. unvaccinated PCR-positive HCW (80% vs. 31%, p&lt;0.001). Lower infectivity was correlated with higher IgG concentrations (R=0.36, p=0.01).&lt;/p&gt;&lt;h3&gt;Interpretation&lt;/h3&gt;&lt;p&gt;These results suggest that BNT162b2 is moderately to highly effective in reducing infectivity, via preventing infection and through reducing viral shedding.&lt;/p&gt;&lt;h3&gt;Funding&lt;/h3&gt;&lt;p&gt;Sheba Medical Center, Israel&lt;/p&gt;","author":[{"dropping-particle":"","family":"Regev-Yochay","given":"Gili","non-dropping-particle":"","parse-names":false,"suffix":""},{"dropping-particle":"","family":"Amit","given":"Sharon","non-dropping-particle":"","parse-names":false,"suffix":""},{"dropping-particle":"","family":"Bergwerk","given":"Moriah","non-dropping-particle":"","parse-names":false,"suffix":""},{"dropping-particle":"","family":"Lipsitch","given":"Marc","non-dropping-particle":"","parse-names":false,"suffix":""},{"dropping-particle":"","family":"Leshem","given":"Eyal","non-dropping-particle":"","parse-names":false,"suffix":""},{"dropping-particle":"","family":"Kahn","given":"Rebecca","non-dropping-particle":"","parse-names":false,"suffix":""},{"dropping-particle":"","family":"Lustig","given":"Yaniv","non-dropping-particle":"","parse-names":false,"suffix":""},{"dropping-particle":"","family":"Cohen","given":"Carmit","non-dropping-particle":"","parse-names":false,"suffix":""},{"dropping-particle":"","family":"Doolman","given":"Ram","non-dropping-particle":"","parse-names":false,"suffix":""},{"dropping-particle":"","family":"Ziv","given":"Arnona","non-dropping-particle":"","parse-names":false,"suffix":""},{"dropping-particle":"","family":"Novikov","given":"Ilya","non-dropping-particle":"","parse-names":false,"suffix":""},{"dropping-particle":"","family":"Rubin","given":"Carmit","non-dropping-particle":"","parse-names":false,"suffix":""},{"dropping-particle":"","family":"Gimpelevich","given":"Irena","non-dropping-particle":"","parse-names":false,"suffix":""},{"dropping-particle":"","family":"Huppert","given":"Amit","non-dropping-particle":"","parse-names":false,"suffix":""},{"dropping-particle":"","family":"Rahav","given":"Galia","non-dropping-particle":"","parse-names":false,"suffix":""},{"dropping-particle":"","family":"Afek","given":"Arnon","non-dropping-particle":"","parse-names":false,"suffix":""},{"dropping-particle":"","family":"Kreiss","given":"Yitshak","non-dropping-particle":"","parse-names":false,"suffix":""}],"container-title":"The Lancet Regional Health – Europe","id":"ITEM-1","issued":{"date-parts":[["2021","8","1"]]},"page":"100150","publisher":"Elsevier","title":"Decreased infectivity following BNT162b2 vaccination: A prospective cohort study in Israel","type":"article-journal","volume":"7"},"uris":["http://www.mendeley.com/documents/?uuid=e88cbff2-a76d-32ae-b4e0-128fc49de8ec"]}],"mendeley":{"formattedCitation":"(31)","plainTextFormattedCitation":"(31)","previouslyFormattedCitation":"(30)"},"properties":{"noteIndex":0},"schema":"https://github.com/citation-style-language/schema/raw/master/csl-citation.json"}</w:instrText>
      </w:r>
      <w:ins w:id="613" w:author="Green, Will" w:date="2021-09-02T16:06:00Z">
        <w:r>
          <w:rPr>
            <w:rFonts w:eastAsiaTheme="minorEastAsia"/>
          </w:rPr>
          <w:fldChar w:fldCharType="separate"/>
        </w:r>
      </w:ins>
      <w:r w:rsidR="00E15606" w:rsidRPr="00E15606">
        <w:rPr>
          <w:rFonts w:eastAsiaTheme="minorEastAsia"/>
          <w:noProof/>
        </w:rPr>
        <w:t>(31)</w:t>
      </w:r>
      <w:ins w:id="614" w:author="Green, Will" w:date="2021-09-02T16:06:00Z">
        <w:r>
          <w:rPr>
            <w:rFonts w:eastAsiaTheme="minorEastAsia"/>
          </w:rPr>
          <w:fldChar w:fldCharType="end"/>
        </w:r>
      </w:ins>
      <w:ins w:id="615" w:author="Green, Will" w:date="2021-09-02T16:04:00Z">
        <w:r>
          <w:rPr>
            <w:rFonts w:eastAsiaTheme="minorEastAsia"/>
          </w:rPr>
          <w:t xml:space="preserve">, with a noticeable difference from around 12 days post </w:t>
        </w:r>
      </w:ins>
      <w:ins w:id="616" w:author="Green, Will" w:date="2021-09-02T16:08:00Z">
        <w:r>
          <w:rPr>
            <w:rFonts w:eastAsiaTheme="minorEastAsia"/>
          </w:rPr>
          <w:t xml:space="preserve">first dose of vaccine </w:t>
        </w:r>
      </w:ins>
      <w:ins w:id="617" w:author="Green, Will" w:date="2021-09-02T16:06:00Z">
        <w:r>
          <w:rPr>
            <w:rFonts w:eastAsiaTheme="minorEastAsia"/>
          </w:rPr>
          <w:fldChar w:fldCharType="begin" w:fldLock="1"/>
        </w:r>
      </w:ins>
      <w:r w:rsidR="00E15606">
        <w:rPr>
          <w:rFonts w:eastAsiaTheme="minorEastAsia"/>
        </w:rPr>
        <w:instrText>ADDIN CSL_CITATION {"citationItems":[{"id":"ITEM-1","itemData":{"DOI":"10.1038/s41591-021-01316-7","ISSN":"1546-170X","abstract":"Beyond their substantial protection of individual vaccinees, coronavirus disease 2019 (COVID-19) vaccines might reduce viral load in breakthrough infection and thereby further suppress onward transmission. In this analysis of a real-world dataset of positive severe acute respiratory syndrome coronavirus 2 (SARS-CoV-2) test results after inoculation with the BNT162b2 messenger RNA vaccine, we found that the viral load was substantially reduced for infections occurring 12–37 d after the first dose of vaccine. These reduced viral loads hint at a potentially lower infectiousness, further contributing to vaccine effect on virus spread. Breakthrough infections of SARS-CoV-2 occurring 12 or more days after the first dose of the BNT162b2 mRNA vaccine were associated with lower viral loads than those found in unvaccinated individuals, suggesting that the vaccine might reduce infectiousness.","author":[{"dropping-particle":"","family":"Levine-Tiefenbrun","given":"Matan","non-dropping-particle":"","parse-names":false,"suffix":""},{"dropping-particle":"","family":"Yelin","given":"Idan","non-dropping-particle":"","parse-names":false,"suffix":""},{"dropping-particle":"","family":"Katz","given":"Rachel","non-dropping-particle":"","parse-names":false,"suffix":""},{"dropping-particle":"","family":"Herzel","given":"Esma","non-dropping-particle":"","parse-names":false,"suffix":""},{"dropping-particle":"","family":"Golan","given":"Ziv","non-dropping-particle":"","parse-names":false,"suffix":""},{"dropping-particle":"","family":"Schreiber","given":"Licita","non-dropping-particle":"","parse-names":false,"suffix":""},{"dropping-particle":"","family":"Wolf","given":"Tamar","non-dropping-particle":"","parse-names":false,"suffix":""},{"dropping-particle":"","family":"Nadler","given":"Varda","non-dropping-particle":"","parse-names":false,"suffix":""},{"dropping-particle":"","family":"Ben-Tov","given":"Amir","non-dropping-particle":"","parse-names":false,"suffix":""},{"dropping-particle":"","family":"Kuint","given":"Jacob","non-dropping-particle":"","parse-names":false,"suffix":""},{"dropping-particle":"","family":"Gazit","given":"Sivan","non-dropping-particle":"","parse-names":false,"suffix":""},{"dropping-particle":"","family":"Patalon","given":"Tal","non-dropping-particle":"","parse-names":false,"suffix":""},{"dropping-particle":"","family":"Chodick","given":"Gabriel","non-dropping-particle":"","parse-names":false,"suffix":""},{"dropping-particle":"","family":"Kishony","given":"Roy","non-dropping-particle":"","parse-names":false,"suffix":""}],"container-title":"Nature Medicine 2021 27:5","id":"ITEM-1","issue":"5","issued":{"date-parts":[["2021","3","29"]]},"page":"790-792","publisher":"Nature Publishing Group","title":"Initial report of decreased SARS-CoV-2 viral load after inoculation with the BNT162b2 vaccine","type":"article-journal","volume":"27"},"uris":["http://www.mendeley.com/documents/?uuid=8d9cc4af-52d9-3531-a682-5efe83001d86"]}],"mendeley":{"formattedCitation":"(32)","plainTextFormattedCitation":"(32)","previouslyFormattedCitation":"(31)"},"properties":{"noteIndex":0},"schema":"https://github.com/citation-style-language/schema/raw/master/csl-citation.json"}</w:instrText>
      </w:r>
      <w:r>
        <w:rPr>
          <w:rFonts w:eastAsiaTheme="minorEastAsia"/>
        </w:rPr>
        <w:fldChar w:fldCharType="separate"/>
      </w:r>
      <w:r w:rsidR="00E15606" w:rsidRPr="00E15606">
        <w:rPr>
          <w:rFonts w:eastAsiaTheme="minorEastAsia"/>
          <w:noProof/>
        </w:rPr>
        <w:t>(32)</w:t>
      </w:r>
      <w:ins w:id="618" w:author="Green, Will" w:date="2021-09-02T16:06:00Z">
        <w:r>
          <w:rPr>
            <w:rFonts w:eastAsiaTheme="minorEastAsia"/>
          </w:rPr>
          <w:fldChar w:fldCharType="end"/>
        </w:r>
      </w:ins>
      <w:ins w:id="619" w:author="Green, Will" w:date="2021-09-02T16:04:00Z">
        <w:r>
          <w:rPr>
            <w:rFonts w:eastAsiaTheme="minorEastAsia"/>
          </w:rPr>
          <w:t>.</w:t>
        </w:r>
      </w:ins>
      <w:ins w:id="620" w:author="Green, Will" w:date="2021-09-02T16:07:00Z">
        <w:r>
          <w:rPr>
            <w:rFonts w:eastAsiaTheme="minorEastAsia"/>
          </w:rPr>
          <w:t xml:space="preserve"> </w:t>
        </w:r>
      </w:ins>
      <w:del w:id="621" w:author="Green, Will" w:date="2021-09-02T16:07:00Z">
        <w:r w:rsidR="006F3C21" w:rsidRPr="009D0311" w:rsidDel="003C341E">
          <w:rPr>
            <w:rFonts w:eastAsiaTheme="minorEastAsia"/>
          </w:rPr>
          <w:delText xml:space="preserve">While the impact of vaccination </w:delText>
        </w:r>
        <w:r w:rsidR="00760376" w:rsidRPr="009D0311" w:rsidDel="003C341E">
          <w:rPr>
            <w:rFonts w:eastAsiaTheme="minorEastAsia"/>
          </w:rPr>
          <w:delText>against</w:delText>
        </w:r>
        <w:r w:rsidR="002933DE" w:rsidRPr="009D0311" w:rsidDel="003C341E">
          <w:rPr>
            <w:rFonts w:eastAsiaTheme="minorEastAsia"/>
          </w:rPr>
          <w:delText xml:space="preserve"> SARS-CoV-2</w:delText>
        </w:r>
        <w:r w:rsidR="00760376" w:rsidRPr="009D0311" w:rsidDel="003C341E">
          <w:rPr>
            <w:rFonts w:eastAsiaTheme="minorEastAsia"/>
          </w:rPr>
          <w:delText xml:space="preserve"> </w:delText>
        </w:r>
        <w:r w:rsidR="006F3C21" w:rsidRPr="009D0311" w:rsidDel="003C341E">
          <w:rPr>
            <w:rFonts w:eastAsiaTheme="minorEastAsia"/>
          </w:rPr>
          <w:delText>on viral load and shedding is as yet unknown,</w:delText>
        </w:r>
        <w:r w:rsidR="00F22465" w:rsidRPr="009D0311" w:rsidDel="003C341E">
          <w:rPr>
            <w:rFonts w:eastAsiaTheme="minorEastAsia"/>
          </w:rPr>
          <w:delText xml:space="preserve"> as</w:delText>
        </w:r>
        <w:r w:rsidR="00046A8F" w:rsidRPr="009D0311" w:rsidDel="003C341E">
          <w:rPr>
            <w:rFonts w:eastAsiaTheme="minorEastAsia"/>
          </w:rPr>
          <w:delText xml:space="preserve"> a vaccine-primed immune response is </w:delText>
        </w:r>
        <w:r w:rsidR="00912531" w:rsidRPr="009D0311" w:rsidDel="003C341E">
          <w:rPr>
            <w:rFonts w:eastAsiaTheme="minorEastAsia"/>
          </w:rPr>
          <w:delText xml:space="preserve">generally </w:delText>
        </w:r>
        <w:r w:rsidR="00046A8F" w:rsidRPr="009D0311" w:rsidDel="003C341E">
          <w:rPr>
            <w:rFonts w:eastAsiaTheme="minorEastAsia"/>
          </w:rPr>
          <w:delText>quicker than an unprimed response</w:delText>
        </w:r>
        <w:r w:rsidR="00F22465" w:rsidRPr="009D0311" w:rsidDel="003C341E">
          <w:rPr>
            <w:rFonts w:eastAsiaTheme="minorEastAsia"/>
          </w:rPr>
          <w:delText xml:space="preserve"> we would anticipate that both the </w:delText>
        </w:r>
        <w:r w:rsidR="00046A8F" w:rsidRPr="009D0311" w:rsidDel="003C341E">
          <w:rPr>
            <w:rFonts w:eastAsiaTheme="minorEastAsia"/>
          </w:rPr>
          <w:delText>peak viral load, and the time of viral clearance</w:delText>
        </w:r>
        <w:r w:rsidR="00F22465" w:rsidRPr="009D0311" w:rsidDel="003C341E">
          <w:rPr>
            <w:rFonts w:eastAsiaTheme="minorEastAsia"/>
          </w:rPr>
          <w:delText xml:space="preserve"> are reduced</w:delText>
        </w:r>
      </w:del>
      <w:ins w:id="622" w:author="Green, Will" w:date="2021-09-02T16:07:00Z">
        <w:r>
          <w:rPr>
            <w:rFonts w:eastAsiaTheme="minorEastAsia"/>
          </w:rPr>
          <w:t xml:space="preserve">Reduction in peak viral load and viral clearance times have </w:t>
        </w:r>
      </w:ins>
      <w:del w:id="623" w:author="Green, Will" w:date="2021-09-02T16:07:00Z">
        <w:r w:rsidR="006F3C21" w:rsidRPr="009D0311" w:rsidDel="003C341E">
          <w:rPr>
            <w:rFonts w:eastAsiaTheme="minorEastAsia"/>
          </w:rPr>
          <w:delText>.</w:delText>
        </w:r>
        <w:r w:rsidR="00046A8F" w:rsidRPr="009D0311" w:rsidDel="003C341E">
          <w:rPr>
            <w:rFonts w:eastAsiaTheme="minorEastAsia"/>
          </w:rPr>
          <w:delText xml:space="preserve"> </w:delText>
        </w:r>
        <w:r w:rsidR="00912531" w:rsidRPr="009D0311" w:rsidDel="003C341E">
          <w:rPr>
            <w:rFonts w:eastAsiaTheme="minorEastAsia"/>
          </w:rPr>
          <w:delText>For example, t</w:delText>
        </w:r>
        <w:r w:rsidR="00046A8F" w:rsidRPr="009D0311" w:rsidDel="003C341E">
          <w:rPr>
            <w:rFonts w:eastAsiaTheme="minorEastAsia"/>
          </w:rPr>
          <w:delText xml:space="preserve">his has </w:delText>
        </w:r>
      </w:del>
      <w:ins w:id="624" w:author="Green, Will" w:date="2021-09-02T16:07:00Z">
        <w:r>
          <w:rPr>
            <w:rFonts w:eastAsiaTheme="minorEastAsia"/>
          </w:rPr>
          <w:t xml:space="preserve">also </w:t>
        </w:r>
      </w:ins>
      <w:r w:rsidR="00046A8F" w:rsidRPr="009D0311">
        <w:rPr>
          <w:rFonts w:eastAsiaTheme="minorEastAsia"/>
        </w:rPr>
        <w:t>been demonstrated with oral and inactivated poliovirus vaccine</w:t>
      </w:r>
      <w:r w:rsidR="00840298" w:rsidRPr="009D0311">
        <w:rPr>
          <w:rFonts w:eastAsiaTheme="minorEastAsia"/>
        </w:rPr>
        <w:t xml:space="preserve"> </w:t>
      </w:r>
      <w:r w:rsidR="00840298" w:rsidRPr="009D0311">
        <w:rPr>
          <w:rFonts w:eastAsiaTheme="minorEastAsia"/>
        </w:rPr>
        <w:fldChar w:fldCharType="begin" w:fldLock="1"/>
      </w:r>
      <w:r w:rsidR="00E15606">
        <w:rPr>
          <w:rFonts w:eastAsiaTheme="minorEastAsia"/>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33,34)","plainTextFormattedCitation":"(33,34)","previouslyFormattedCitation":"(32,33)"},"properties":{"noteIndex":0},"schema":"https://github.com/citation-style-language/schema/raw/master/csl-citation.json"}</w:instrText>
      </w:r>
      <w:r w:rsidR="00840298" w:rsidRPr="009D0311">
        <w:rPr>
          <w:rFonts w:eastAsiaTheme="minorEastAsia"/>
        </w:rPr>
        <w:fldChar w:fldCharType="separate"/>
      </w:r>
      <w:r w:rsidR="00E15606" w:rsidRPr="00E15606">
        <w:rPr>
          <w:rFonts w:eastAsiaTheme="minorEastAsia"/>
          <w:noProof/>
        </w:rPr>
        <w:t>(33,34)</w:t>
      </w:r>
      <w:r w:rsidR="00840298" w:rsidRPr="009D0311">
        <w:rPr>
          <w:rFonts w:eastAsiaTheme="minorEastAsia"/>
        </w:rPr>
        <w:fldChar w:fldCharType="end"/>
      </w:r>
      <w:r w:rsidR="00F22465" w:rsidRPr="009D0311">
        <w:rPr>
          <w:rFonts w:eastAsiaTheme="minorEastAsia"/>
        </w:rPr>
        <w:t>.</w:t>
      </w:r>
      <w:r w:rsidR="00760376" w:rsidRPr="009D0311">
        <w:rPr>
          <w:rFonts w:eastAsiaTheme="minorEastAsia"/>
        </w:rPr>
        <w:t xml:space="preserve"> </w:t>
      </w:r>
      <w:del w:id="625" w:author="Green, Will" w:date="2021-09-02T16:09:00Z">
        <w:r w:rsidR="00760376" w:rsidRPr="009D0311" w:rsidDel="003C341E">
          <w:rPr>
            <w:rFonts w:eastAsiaTheme="minorEastAsia"/>
          </w:rPr>
          <w:delText xml:space="preserve">As such, we may expect the </w:delText>
        </w:r>
        <w:r w:rsidR="006F3C21" w:rsidRPr="009D0311" w:rsidDel="003C341E">
          <w:rPr>
            <w:rFonts w:eastAsiaTheme="minorEastAsia"/>
          </w:rPr>
          <w:delText xml:space="preserve">effect </w:delText>
        </w:r>
        <w:r w:rsidR="00760376" w:rsidRPr="009D0311" w:rsidDel="003C341E">
          <w:rPr>
            <w:rFonts w:eastAsiaTheme="minorEastAsia"/>
          </w:rPr>
          <w:delText xml:space="preserve">of </w:delText>
        </w:r>
        <w:r w:rsidR="002933DE" w:rsidRPr="009D0311" w:rsidDel="003C341E">
          <w:rPr>
            <w:rFonts w:eastAsiaTheme="minorEastAsia"/>
          </w:rPr>
          <w:delText>SARS-CoV-2</w:delText>
        </w:r>
        <w:r w:rsidR="00760376" w:rsidRPr="009D0311" w:rsidDel="003C341E">
          <w:rPr>
            <w:rFonts w:eastAsiaTheme="minorEastAsia"/>
          </w:rPr>
          <w:delText xml:space="preserve"> vaccination to be a </w:delText>
        </w:r>
        <w:r w:rsidR="006F3C21" w:rsidRPr="009D0311" w:rsidDel="003C341E">
          <w:rPr>
            <w:rFonts w:eastAsiaTheme="minorEastAsia"/>
          </w:rPr>
          <w:delText xml:space="preserve">reduction in </w:delText>
        </w:r>
        <w:r w:rsidR="00760376" w:rsidRPr="009D0311" w:rsidDel="003C341E">
          <w:rPr>
            <w:rFonts w:eastAsiaTheme="minorEastAsia"/>
          </w:rPr>
          <w:delText xml:space="preserve">both </w:delText>
        </w:r>
        <w:r w:rsidR="006F3C21" w:rsidRPr="009D0311" w:rsidDel="003C341E">
          <w:rPr>
            <w:rFonts w:eastAsiaTheme="minorEastAsia"/>
          </w:rPr>
          <w:delText xml:space="preserve">generation time distribution and </w:delText>
        </w:r>
        <w:r w:rsidR="00954BCA" w:rsidRPr="009D0311" w:rsidDel="003C341E">
          <w:rPr>
            <w:rFonts w:eastAsiaTheme="minorEastAsia"/>
          </w:rPr>
          <w:delText>overall infectiousness</w:delText>
        </w:r>
        <w:r w:rsidR="006F3C21" w:rsidRPr="009D0311" w:rsidDel="003C341E">
          <w:rPr>
            <w:rFonts w:eastAsiaTheme="minorEastAsia"/>
          </w:rPr>
          <w:delText>.</w:delText>
        </w:r>
        <w:r w:rsidR="00277741" w:rsidRPr="009D0311" w:rsidDel="003C341E">
          <w:rPr>
            <w:rFonts w:eastAsiaTheme="minorEastAsia"/>
          </w:rPr>
          <w:delText xml:space="preserve"> </w:delText>
        </w:r>
      </w:del>
      <w:r w:rsidR="00277741" w:rsidRPr="009D0311">
        <w:rPr>
          <w:rFonts w:eastAsiaTheme="minorEastAsia"/>
        </w:rPr>
        <w:t>Additionally, data gathered from routine testing of healthcare workers has shown vaccination reduce</w:t>
      </w:r>
      <w:r w:rsidR="000B645D" w:rsidRPr="009D0311">
        <w:rPr>
          <w:rFonts w:eastAsiaTheme="minorEastAsia"/>
        </w:rPr>
        <w:t>s</w:t>
      </w:r>
      <w:r w:rsidR="00277741" w:rsidRPr="009D0311">
        <w:rPr>
          <w:rFonts w:eastAsiaTheme="minorEastAsia"/>
        </w:rPr>
        <w:t xml:space="preserve"> individuals’ susceptibility to SARS-CoV-2 infection</w:t>
      </w:r>
      <w:ins w:id="626" w:author="Green, Will" w:date="2021-09-01T21:46:00Z">
        <w:r w:rsidR="00012C61">
          <w:rPr>
            <w:rFonts w:eastAsiaTheme="minorEastAsia"/>
          </w:rPr>
          <w:t xml:space="preserve"> </w:t>
        </w:r>
      </w:ins>
      <w:ins w:id="627" w:author="Green, Will" w:date="2021-09-02T12:15:00Z">
        <w:r w:rsidR="00D478F5">
          <w:rPr>
            <w:rFonts w:eastAsiaTheme="minorEastAsia"/>
          </w:rPr>
          <w:fldChar w:fldCharType="begin" w:fldLock="1"/>
        </w:r>
      </w:ins>
      <w:r w:rsidR="00E15606">
        <w:rPr>
          <w:rFonts w:eastAsiaTheme="minorEastAsia"/>
        </w:rPr>
        <w:instrText>ADDIN CSL_CITATION {"citationItems":[{"id":"ITEM-1","itemData":{"DOI":"10.2139/ssrn.3790399","ISSN":"1556-5068","author":[{"dropping-particle":"","family":"Hall","given":"Victoria Jane","non-dropping-particle":"","parse-names":false,"suffix":""},{"dropping-particle":"","family":"Foulkes","given":"Sarah","non-dropping-particle":"","parse-names":false,"suffix":""},{"dropping-particle":"","family":"Saei","given":"Ayoub","non-dropping-particle":"","parse-names":false,"suffix":""},{"dropping-particle":"","family":"Andrews","given":"Nick","non-dropping-particle":"","parse-names":false,"suffix":""},{"dropping-particle":"","family":"Oguti","given":"Blanche","non-dropping-particle":"","parse-names":false,"suffix":""},{"dropping-particle":"","family":"Charlett","given":"Andre","non-dropping-particle":"","parse-names":false,"suffix":""},{"dropping-particle":"","family":"Wellington","given":"Edgar","non-dropping-particle":"","parse-names":false,"suffix":""},{"dropping-particle":"","family":"Stowe","given":"Julia","non-dropping-particle":"","parse-names":false,"suffix":""},{"dropping-particle":"","family":"Gillson","given":"Natalie","non-dropping-particle":"","parse-names":false,"suffix":""},{"dropping-particle":"","family":"Atti","given":"Ana","non-dropping-particle":"","parse-names":false,"suffix":""},{"dropping-particle":"","family":"Islam","given":"Jasmin","non-dropping-particle":"","parse-names":false,"suffix":""},{"dropping-particle":"","family":"Karagiannis","given":"Ioannis","non-dropping-particle":"","parse-names":false,"suffix":""},{"dropping-particle":"","family":"Munro","given":"Katie","non-dropping-particle":"","parse-names":false,"suffix":""},{"dropping-particle":"","family":"Khawam","given":"Jameel","non-dropping-particle":"","parse-names":false,"suffix":""},{"dropping-particle":"","family":"Group","given":"The SIREN Study","non-dropping-particle":"","parse-names":false,"suffix":""},{"dropping-particle":"","family":"Chand","given":"Meera A.","non-dropping-particle":"","parse-names":false,"suffix":""},{"dropping-particle":"","family":"Brown","given":"Colin","non-dropping-particle":"","parse-names":false,"suffix":""},{"dropping-particle":"","family":"Ramsay","given":"Mary E.","non-dropping-particle":"","parse-names":false,"suffix":""},{"dropping-particle":"","family":"Bernal","given":"Jamie Lopez","non-dropping-particle":"","parse-names":false,"suffix":""},{"dropping-particle":"","family":"Hopkins","given":"Susan","non-dropping-particle":"","parse-names":false,"suffix":""}],"container-title":"SSRN Electronic Journal","id":"ITEM-1","issued":{"date-parts":[["2021"]]},"title":"Effectiveness of BNT162b2 mRNA Vaccine Against Infection and COVID-19 Vaccine Coverage in Healthcare Workers in England, Multicentre Prospective Cohort Study (the SIREN Study)","type":"article-journal"},"uris":["http://www.mendeley.com/documents/?uuid=63204d32-09dd-3997-921f-80427b7798d1"]}],"mendeley":{"formattedCitation":"(35)","plainTextFormattedCitation":"(35)","previouslyFormattedCitation":"(34)"},"properties":{"noteIndex":0},"schema":"https://github.com/citation-style-language/schema/raw/master/csl-citation.json"}</w:instrText>
      </w:r>
      <w:r w:rsidR="00D478F5">
        <w:rPr>
          <w:rFonts w:eastAsiaTheme="minorEastAsia"/>
        </w:rPr>
        <w:fldChar w:fldCharType="separate"/>
      </w:r>
      <w:r w:rsidR="00E15606" w:rsidRPr="00E15606">
        <w:rPr>
          <w:rFonts w:eastAsiaTheme="minorEastAsia"/>
          <w:noProof/>
        </w:rPr>
        <w:t>(35)</w:t>
      </w:r>
      <w:ins w:id="628" w:author="Green, Will" w:date="2021-09-02T12:15:00Z">
        <w:r w:rsidR="00D478F5">
          <w:rPr>
            <w:rFonts w:eastAsiaTheme="minorEastAsia"/>
          </w:rPr>
          <w:fldChar w:fldCharType="end"/>
        </w:r>
      </w:ins>
      <w:r w:rsidR="00277741" w:rsidRPr="009D0311">
        <w:rPr>
          <w:rFonts w:eastAsiaTheme="minorEastAsia"/>
        </w:rPr>
        <w:t xml:space="preserve">. As such, in </w:t>
      </w:r>
      <w:r w:rsidR="00912531" w:rsidRPr="009D0311">
        <w:rPr>
          <w:rFonts w:eastAsiaTheme="minorEastAsia"/>
        </w:rPr>
        <w:t>what follows</w:t>
      </w:r>
      <w:r w:rsidR="00635E2D" w:rsidRPr="009D0311">
        <w:rPr>
          <w:rFonts w:eastAsiaTheme="minorEastAsia"/>
        </w:rPr>
        <w:t>,</w:t>
      </w:r>
      <w:r w:rsidR="006F3C21" w:rsidRPr="009D0311">
        <w:rPr>
          <w:rFonts w:eastAsiaTheme="minorEastAsia"/>
        </w:rPr>
        <w:t xml:space="preserve"> we explore scenarios in which vaccination </w:t>
      </w:r>
      <w:r w:rsidR="00277741" w:rsidRPr="009D0311">
        <w:rPr>
          <w:rFonts w:eastAsiaTheme="minorEastAsia"/>
        </w:rPr>
        <w:t xml:space="preserve">reduces susceptibility to infection, and </w:t>
      </w:r>
      <w:r w:rsidR="006F3C21" w:rsidRPr="009D0311">
        <w:rPr>
          <w:rFonts w:eastAsiaTheme="minorEastAsia"/>
        </w:rPr>
        <w:t>results in a simultaneous and equal reduction in both the generation time</w:t>
      </w:r>
      <w:r w:rsidR="00957457" w:rsidRPr="009D0311">
        <w:rPr>
          <w:rFonts w:eastAsiaTheme="minorEastAsia"/>
        </w:rPr>
        <w:t xml:space="preserve"> distribution</w:t>
      </w:r>
      <w:r w:rsidR="006F3C21" w:rsidRPr="009D0311">
        <w:rPr>
          <w:rFonts w:eastAsiaTheme="minorEastAsia"/>
        </w:rPr>
        <w:t xml:space="preserve"> and the </w:t>
      </w:r>
      <w:del w:id="629" w:author="Green, Will" w:date="2021-09-01T21:50:00Z">
        <w:r w:rsidR="006F3C21" w:rsidRPr="009D0311" w:rsidDel="00012C61">
          <w:rPr>
            <w:rFonts w:eastAsiaTheme="minorEastAsia"/>
          </w:rPr>
          <w:delText>infectiousness</w:delText>
        </w:r>
        <w:r w:rsidR="00277741" w:rsidRPr="009D0311" w:rsidDel="00012C61">
          <w:rPr>
            <w:rFonts w:eastAsiaTheme="minorEastAsia"/>
          </w:rPr>
          <w:delText xml:space="preserve"> </w:delText>
        </w:r>
      </w:del>
      <w:ins w:id="630" w:author="Green, Will" w:date="2021-09-01T21:50:00Z">
        <w:r w:rsidR="00012C61">
          <w:rPr>
            <w:rFonts w:eastAsiaTheme="minorEastAsia"/>
          </w:rPr>
          <w:t xml:space="preserve">peak transmissibility </w:t>
        </w:r>
      </w:ins>
      <w:r w:rsidR="00277741" w:rsidRPr="009D0311">
        <w:rPr>
          <w:rFonts w:eastAsiaTheme="minorEastAsia"/>
        </w:rPr>
        <w:t>among the subset of vaccinated individuals who still get infected</w:t>
      </w:r>
      <w:r w:rsidR="006F3C21" w:rsidRPr="009D0311">
        <w:rPr>
          <w:rFonts w:eastAsiaTheme="minorEastAsia"/>
        </w:rPr>
        <w:t>.</w:t>
      </w:r>
    </w:p>
    <w:p w14:paraId="67042468" w14:textId="3340FB52" w:rsidR="006F3C21" w:rsidRPr="009D0311" w:rsidRDefault="00635E2D" w:rsidP="00760376">
      <w:pPr>
        <w:jc w:val="both"/>
        <w:rPr>
          <w:rFonts w:eastAsiaTheme="minorEastAsia"/>
        </w:rPr>
      </w:pPr>
      <w:r w:rsidRPr="009D0311">
        <w:rPr>
          <w:rFonts w:eastAsiaTheme="minorEastAsia"/>
        </w:rPr>
        <w:t xml:space="preserve">In previous examples we have considered homogeneous mixing between groups. </w:t>
      </w:r>
      <w:r w:rsidR="00760376" w:rsidRPr="009D0311">
        <w:rPr>
          <w:rFonts w:eastAsiaTheme="minorEastAsia"/>
        </w:rPr>
        <w:t>However, v</w:t>
      </w:r>
      <w:r w:rsidRPr="009D0311">
        <w:rPr>
          <w:rFonts w:eastAsiaTheme="minorEastAsia"/>
        </w:rPr>
        <w:t xml:space="preserve">accination is a clear case in which we may also have to consider </w:t>
      </w:r>
      <w:r w:rsidR="00912531" w:rsidRPr="009D0311">
        <w:rPr>
          <w:rFonts w:eastAsiaTheme="minorEastAsia"/>
        </w:rPr>
        <w:t xml:space="preserve">the </w:t>
      </w:r>
      <w:r w:rsidR="00332292" w:rsidRPr="009D0311">
        <w:rPr>
          <w:rFonts w:eastAsiaTheme="minorEastAsia"/>
        </w:rPr>
        <w:t>a</w:t>
      </w:r>
      <w:r w:rsidRPr="009D0311">
        <w:rPr>
          <w:rFonts w:eastAsiaTheme="minorEastAsia"/>
        </w:rPr>
        <w:t>ssortativ</w:t>
      </w:r>
      <w:r w:rsidR="00912531" w:rsidRPr="009D0311">
        <w:rPr>
          <w:rFonts w:eastAsiaTheme="minorEastAsia"/>
        </w:rPr>
        <w:t>ity of</w:t>
      </w:r>
      <w:r w:rsidR="00332292" w:rsidRPr="009D0311">
        <w:rPr>
          <w:rFonts w:eastAsiaTheme="minorEastAsia"/>
        </w:rPr>
        <w:t xml:space="preserve"> mixing</w:t>
      </w:r>
      <w:r w:rsidRPr="009D0311">
        <w:rPr>
          <w:rFonts w:eastAsiaTheme="minorEastAsia"/>
        </w:rPr>
        <w:t>. This could be because of vaccination policy</w:t>
      </w:r>
      <w:r w:rsidR="00470B3F" w:rsidRPr="009D0311">
        <w:rPr>
          <w:rFonts w:eastAsiaTheme="minorEastAsia"/>
        </w:rPr>
        <w:t xml:space="preserve"> such as</w:t>
      </w:r>
      <w:r w:rsidRPr="009D0311">
        <w:rPr>
          <w:rFonts w:eastAsiaTheme="minorEastAsia"/>
        </w:rPr>
        <w:t xml:space="preserve"> targeting </w:t>
      </w:r>
      <w:r w:rsidR="00470B3F" w:rsidRPr="009D0311">
        <w:rPr>
          <w:rFonts w:eastAsiaTheme="minorEastAsia"/>
        </w:rPr>
        <w:t xml:space="preserve">of age </w:t>
      </w:r>
      <w:r w:rsidRPr="009D0311">
        <w:rPr>
          <w:rFonts w:eastAsiaTheme="minorEastAsia"/>
        </w:rPr>
        <w:t>cohort</w:t>
      </w:r>
      <w:r w:rsidR="00470B3F" w:rsidRPr="009D0311">
        <w:rPr>
          <w:rFonts w:eastAsiaTheme="minorEastAsia"/>
        </w:rPr>
        <w:t xml:space="preserve">s </w:t>
      </w:r>
      <w:r w:rsidR="00470B3F" w:rsidRPr="009D0311">
        <w:rPr>
          <w:rFonts w:eastAsiaTheme="minorEastAsia"/>
        </w:rPr>
        <w:fldChar w:fldCharType="begin" w:fldLock="1"/>
      </w:r>
      <w:r w:rsidR="00E15606">
        <w:rPr>
          <w:rFonts w:eastAsiaTheme="minorEastAsia"/>
        </w:rPr>
        <w:instrText>ADDIN CSL_CITATION {"citationItems":[{"id":"ITEM-1","itemData":{"DOI":"10.1101/2020.10.08.20208108","abstract":"In anticipation of COVID-19 vaccine deployment, we use an age-structured mathematical model to investigate the benefits of optimizing age-specific dose allocation to suppress SARS-CoV-2 transmission. Across 179 countries, we find that the highest priority individuals are typically those between 30 and 59 years of age because of their high contact rates and higher risk of infection and disease. We reaffirm that vaccination alone may be insufficient to achieve herd immunity in some settings, and that additional intervention measures may be required. Nevertheless, we show that optimizing the allocation of vaccine doses can more than double their effectiveness.","author":[{"dropping-particle":"","family":"Meehan","given":"Michael T.","non-dropping-particle":"","parse-names":false,"suffix":""},{"dropping-particle":"","family":"Cocks","given":"Daniel G.","non-dropping-particle":"","parse-names":false,"suffix":""},{"dropping-particle":"","family":"Caldwell","given":"Jamie M.","non-dropping-particle":"","parse-names":false,"suffix":""},{"dropping-particle":"","family":"Trauer","given":"James M.","non-dropping-particle":"","parse-names":false,"suffix":""},{"dropping-particle":"","family":"Adekunle","given":"Adeshina I.","non-dropping-particle":"","parse-names":false,"suffix":""},{"dropping-particle":"","family":"Ragonnet","given":"Romain R.","non-dropping-particle":"","parse-names":false,"suffix":""},{"dropping-particle":"","family":"McBryde","given":"Emma S.","non-dropping-particle":"","parse-names":false,"suffix":""}],"container-title":"medRxiv","id":"ITEM-1","issued":{"date-parts":[["2020","12","2"]]},"page":"2020.10.08.20208108","publisher":"medRxiv","title":"Age-targeted dose allocation can halve COVID-19 vaccine requirements","type":"article"},"uris":["http://www.mendeley.com/documents/?uuid=273f8de7-b5df-348a-beb3-9e0ce9a271bf"]},{"id":"ITEM-2","itemData":{"id":"ITEM-2","issued":{"date-parts":[["2020"]]},"title":"Joint Committee on Vaccination and Immunisation: advice on priority groups for COVID-19 vaccination","type":"report"},"uris":["http://www.mendeley.com/documents/?uuid=33a14656-2f70-3e3f-b1ce-fef6b18aece9"]}],"mendeley":{"formattedCitation":"(36,37)","plainTextFormattedCitation":"(36,37)","previouslyFormattedCitation":"(35,36)"},"properties":{"noteIndex":0},"schema":"https://github.com/citation-style-language/schema/raw/master/csl-citation.json"}</w:instrText>
      </w:r>
      <w:r w:rsidR="00470B3F" w:rsidRPr="009D0311">
        <w:rPr>
          <w:rFonts w:eastAsiaTheme="minorEastAsia"/>
        </w:rPr>
        <w:fldChar w:fldCharType="separate"/>
      </w:r>
      <w:r w:rsidR="00E15606" w:rsidRPr="00E15606">
        <w:rPr>
          <w:rFonts w:eastAsiaTheme="minorEastAsia"/>
          <w:noProof/>
        </w:rPr>
        <w:t>(36,37)</w:t>
      </w:r>
      <w:r w:rsidR="00470B3F" w:rsidRPr="009D0311">
        <w:rPr>
          <w:rFonts w:eastAsiaTheme="minorEastAsia"/>
        </w:rPr>
        <w:fldChar w:fldCharType="end"/>
      </w:r>
      <w:r w:rsidRPr="009D0311">
        <w:rPr>
          <w:rFonts w:eastAsiaTheme="minorEastAsia"/>
        </w:rPr>
        <w:t xml:space="preserve"> or because of differential vaccine uptake</w:t>
      </w:r>
      <w:r w:rsidR="00470B3F" w:rsidRPr="009D0311">
        <w:rPr>
          <w:rFonts w:eastAsiaTheme="minorEastAsia"/>
        </w:rPr>
        <w:t xml:space="preserve"> </w:t>
      </w:r>
      <w:r w:rsidR="00470B3F" w:rsidRPr="009D0311">
        <w:rPr>
          <w:rFonts w:eastAsiaTheme="minorEastAsia"/>
        </w:rPr>
        <w:fldChar w:fldCharType="begin" w:fldLock="1"/>
      </w:r>
      <w:r w:rsidR="00E15606">
        <w:rPr>
          <w:rFonts w:eastAsiaTheme="minorEastAsia"/>
        </w:rPr>
        <w:instrText>ADDIN CSL_CITATION {"citationItems":[{"id":"ITEM-1","itemData":{"DOI":"10.1101/2020.12.27.20248899","abstract":"Background Vaccination is crucial to address the COVID-19 pandemic but vaccine hesitancy could undermine control efforts. We aimed to investigate the prevalence of COVID-19 vaccine hesitancy in the UK population, identify which population subgroups are more likely to be vaccine hesitant, and report stated reasons for vaccine hesitancy.\n\nMethods Nationally representative survey data from 12,035 participants were collected from 24th November to 1st December 2020 for wave 6 of the ‘Understanding Society’ COVID-19 web survey. Participants were asked how likely or unlikely they would be to have a vaccine if offered and their main reason for hesitancy. Cross-sectional analysis assessed prevalence of vaccine hesitancy and logistic regression models conducted.\n\nFindings Overall intention to be vaccinated was high (82% likely/very likely). Vaccine hesitancy was higher in women (21.0% vs 14.7%), younger age groups (26.5% in 16-24 year olds vs 4.5% in 75+) and less educated (18.6% no qualifications vs 13.2% degree qualified). Vaccine hesitancy was particularly high in Black (71.8%), Pakistani/Bangladeshi (42.3%), Mixed (32.4%) and non-UK/Irish White (26.4%) ethnic groups. Fully adjusted models showed gender, education and ethnicity were independently associated with vaccine hesitancy. Odds ratios for vaccine hesitancy were 12.96 (95% CI:7.34, 22.89) in the Black/Black British and 2.31 (95% CI:1.55, 3.44) in Pakistani/Bangladeshi ethnic groups (compared to White British/Irish ethnicity) and 3.24 (95%CI:1.93, 5.45) for people with no qualifications compared to degree educated. The main reason for hesitancy was fears over unknown future effects.\n\nInterpretation Older people at greatest COVID-19 mortality risk expressed the greatest willingness to be vaccinated but Black and Pakistani/Bangladeshi ethnic groups had greater vaccine hesitancy. Vaccine programmes should prioritise measures to improve uptake in specific minority ethnic groups.\n\nFunding Medical Research Council\n\nEvidence before this study We searched Embase and Medline up to November 16, 2020, using key words “vaccine hesitancy” and “COVID-19” or “SARS-CoV-2”. Vaccine hesitancy is complex but also context specific. Previous research about vaccine hesitancy relates to existing adult and childhood vaccines, with limited evidence currently available on willingness to be vaccinated for newly available COVID-19 vaccines. Existing vaccination programmes often have lower uptake among more socioeconomically disadva…","author":[{"dropping-particle":"","family":"Robertson","given":"Elaine","non-dropping-particle":"","parse-names":false,"suffix":""},{"dropping-particle":"","family":"Reeve","given":"Kelly S","non-dropping-particle":"","parse-names":false,"suffix":""},{"dropping-particle":"","family":"Niedzwiedz","given":"Claire L","non-dropping-particle":"","parse-names":false,"suffix":""},{"dropping-particle":"","family":"Moore","given":"Jamie","non-dropping-particle":"","parse-names":false,"suffix":""},{"dropping-particle":"","family":"Blake","given":"Margaret","non-dropping-particle":"","parse-names":false,"suffix":""},{"dropping-particle":"","family":"Green","given":"Michael","non-dropping-particle":"","parse-names":false,"suffix":""},{"dropping-particle":"","family":"Katikireddi","given":"Srinivasa Vittal","non-dropping-particle":"","parse-names":false,"suffix":""},{"dropping-particle":"","family":"Benzeval","given":"Michaela J","non-dropping-particle":"","parse-names":false,"suffix":""}],"container-title":"medRxiv","id":"ITEM-1","issued":{"date-parts":[["2021","1","2"]]},"page":"2020.12.27.20248899","publisher":"Cold Spring Harbor Laboratory Press","title":"Predictors of COVID-19 vaccine hesitancy in the UK Household Longitudinal Study","type":"article-journal"},"uris":["http://www.mendeley.com/documents/?uuid=f7a7d39d-183e-3fa5-873d-68d0f144c11c"]},{"id":"ITEM-2","itemData":{"DOI":"10.1371/journal.pone.0087042","ISSN":"1932-6203","abstract":"Schools are known to play a significant role in the spread of influenza. High vaccination coverage can reduce infectious disease spread within schools and the wider community through vaccine-induced immunity in vaccinated individuals and through the indirect effects afforded by herd immunity. In general, herd immunity is greatest when vaccination coverage is highest, but clusters of unvaccinated individuals can reduce herd immunity. Here, we empirically assess the extent of such clustering by measuring whether vaccinated individuals are randomly distributed or demonstrate positive assortativity across a United States high school contact network. Using computational models based on these empirical measurements, we further assess the impact of assortativity on influenza disease dynamics. We found that the contact network was positively assortative with respect to influenza vaccination: unvaccinated individuals tended to be in contact more often with other unvaccinated individuals than with vaccinated individuals, and these effects were most pronounced when we analyzed contact data collected over multiple days. Of note, unvaccinated males contributed substantially more than unvaccinated females towards the measured positive vaccination assortativity. Influenza simulation models using a positively assortative network resulted in larger average outbreak size, and outbreaks were more likely, compared to an otherwise identical network where vaccinated individuals were not clustered. These findings highlight the importance of understanding and addressing heterogeneities in seasonal influenza vaccine uptake for prevention of large, protracted school-based outbreaks of influenza, in addition to continued efforts to increase overall vaccine coverage. © 2014 Barclay et al.","author":[{"dropping-particle":"","family":"Barclay","given":"Victoria C.","non-dropping-particle":"","parse-names":false,"suffix":""},{"dropping-particle":"","family":"Smieszek","given":"Timo","non-dropping-particle":"","parse-names":false,"suffix":""},{"dropping-particle":"","family":"He","given":"Jianping","non-dropping-particle":"","parse-names":false,"suffix":""},{"dropping-particle":"","family":"Cao","given":"Guohong","non-dropping-particle":"","parse-names":false,"suffix":""},{"dropping-particle":"","family":"Rainey","given":"Jeanette J.","non-dropping-particle":"","parse-names":false,"suffix":""},{"dropping-particle":"","family":"Gao","given":"Hongjiang","non-dropping-particle":"","parse-names":false,"suffix":""},{"dropping-particle":"","family":"Uzicanin","given":"Amra","non-dropping-particle":"","parse-names":false,"suffix":""},{"dropping-particle":"","family":"Salathé","given":"Marcel","non-dropping-particle":"","parse-names":false,"suffix":""}],"container-title":"PLoS ONE","editor":[{"dropping-particle":"","family":"McVernon","given":"Jodie","non-dropping-particle":"","parse-names":false,"suffix":""}],"id":"ITEM-2","issue":"2","issued":{"date-parts":[["2014","2","5"]]},"page":"e87042","publisher":"Public Library of Science","title":"Positive Network Assortativity of Influenza Vaccination at a High School: Implications for Outbreak Risk and Herd Immunity","type":"article-journal","volume":"9"},"uris":["http://www.mendeley.com/documents/?uuid=0f54e099-e606-3b48-951c-4552b784c1c7"]}],"mendeley":{"formattedCitation":"(38,39)","plainTextFormattedCitation":"(38,39)","previouslyFormattedCitation":"(37,38)"},"properties":{"noteIndex":0},"schema":"https://github.com/citation-style-language/schema/raw/master/csl-citation.json"}</w:instrText>
      </w:r>
      <w:r w:rsidR="00470B3F" w:rsidRPr="009D0311">
        <w:rPr>
          <w:rFonts w:eastAsiaTheme="minorEastAsia"/>
        </w:rPr>
        <w:fldChar w:fldCharType="separate"/>
      </w:r>
      <w:r w:rsidR="00E15606" w:rsidRPr="00E15606">
        <w:rPr>
          <w:rFonts w:eastAsiaTheme="minorEastAsia"/>
          <w:noProof/>
        </w:rPr>
        <w:t>(38,39)</w:t>
      </w:r>
      <w:r w:rsidR="00470B3F" w:rsidRPr="009D0311">
        <w:rPr>
          <w:rFonts w:eastAsiaTheme="minorEastAsia"/>
        </w:rPr>
        <w:fldChar w:fldCharType="end"/>
      </w:r>
      <w:r w:rsidRPr="009D0311">
        <w:rPr>
          <w:rFonts w:eastAsiaTheme="minorEastAsia"/>
        </w:rPr>
        <w:t xml:space="preserve">. </w:t>
      </w:r>
    </w:p>
    <w:p w14:paraId="7EFEA3BB" w14:textId="5704F415" w:rsidR="00E06357" w:rsidRPr="009D0311" w:rsidRDefault="000B645D" w:rsidP="00470B3F">
      <w:pPr>
        <w:jc w:val="both"/>
        <w:rPr>
          <w:rFonts w:eastAsiaTheme="minorEastAsia"/>
        </w:rPr>
      </w:pPr>
      <w:r w:rsidRPr="009D0311">
        <w:rPr>
          <w:rFonts w:eastAsiaTheme="minorEastAsia"/>
        </w:rPr>
        <w:t xml:space="preserve">We assume vaccination reduces individuals’ </w:t>
      </w:r>
      <w:r w:rsidR="00E02F79" w:rsidRPr="009D0311">
        <w:rPr>
          <w:rFonts w:eastAsiaTheme="minorEastAsia"/>
        </w:rPr>
        <w:t>susceptibility</w:t>
      </w:r>
      <w:r w:rsidRPr="009D0311">
        <w:rPr>
          <w:rFonts w:eastAsiaTheme="minorEastAsia"/>
        </w:rPr>
        <w:t xml:space="preserve"> to infection by 70%. </w:t>
      </w:r>
      <w:r w:rsidR="00470B3F" w:rsidRPr="009D0311">
        <w:rPr>
          <w:rFonts w:eastAsiaTheme="minorEastAsia"/>
        </w:rPr>
        <w:t>We trial three different</w:t>
      </w:r>
      <w:r w:rsidR="00AF5040" w:rsidRPr="009D0311">
        <w:rPr>
          <w:rFonts w:eastAsiaTheme="minorEastAsia"/>
        </w:rPr>
        <w:t xml:space="preserve"> reduction</w:t>
      </w:r>
      <w:r w:rsidR="00954BCA" w:rsidRPr="009D0311">
        <w:rPr>
          <w:rFonts w:eastAsiaTheme="minorEastAsia"/>
        </w:rPr>
        <w:t xml:space="preserve"> factors </w:t>
      </w:r>
      <w:r w:rsidR="00470B3F" w:rsidRPr="009D0311">
        <w:rPr>
          <w:rFonts w:eastAsiaTheme="minorEastAsia"/>
        </w:rPr>
        <w:t>in the</w:t>
      </w:r>
      <w:r w:rsidR="00A15156" w:rsidRPr="009D0311">
        <w:rPr>
          <w:rFonts w:eastAsiaTheme="minorEastAsia"/>
        </w:rPr>
        <w:t xml:space="preserve"> y=x</w:t>
      </w:r>
      <w:r w:rsidR="00470B3F" w:rsidRPr="009D0311">
        <w:rPr>
          <w:rFonts w:eastAsiaTheme="minorEastAsia"/>
        </w:rPr>
        <w:t xml:space="preserve"> direction for the infecti</w:t>
      </w:r>
      <w:r w:rsidR="00156FEB" w:rsidRPr="009D0311">
        <w:rPr>
          <w:rFonts w:eastAsiaTheme="minorEastAsia"/>
        </w:rPr>
        <w:t>vity</w:t>
      </w:r>
      <w:r w:rsidR="00470B3F" w:rsidRPr="009D0311">
        <w:rPr>
          <w:rFonts w:eastAsiaTheme="minorEastAsia"/>
        </w:rPr>
        <w:t xml:space="preserve"> curves of vaccinated individuals: 0.25, 0.5, and 0.75, corresponding to transmission reductions of 93.75%, 75%, and 44% from the vaccinated group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954BCA" w:rsidRPr="009D0311">
        <w:rPr>
          <w:rFonts w:eastAsiaTheme="minorEastAsia"/>
        </w:rPr>
        <w:t>A-C</w:t>
      </w:r>
      <w:r w:rsidR="00470B3F" w:rsidRPr="009D0311">
        <w:rPr>
          <w:rFonts w:eastAsiaTheme="minorEastAsia"/>
        </w:rPr>
        <w:t xml:space="preserve">). The difference in </w:t>
      </w:r>
      <w:ins w:id="631" w:author="Green, Will" w:date="2021-09-02T16:23:00Z">
        <w:r w:rsidR="00C11964">
          <w:rPr>
            <w:rFonts w:eastAsiaTheme="minorEastAsia"/>
          </w:rPr>
          <w:t xml:space="preserve">the unadjusted and adjusted </w:t>
        </w:r>
      </w:ins>
      <w:r w:rsidR="00470B3F" w:rsidRPr="009D0311">
        <w:rPr>
          <w:rFonts w:eastAsiaTheme="minorEastAsia"/>
        </w:rPr>
        <w:t xml:space="preserve">R </w:t>
      </w:r>
      <w:del w:id="632" w:author="Green, Will" w:date="2021-09-02T16:23:00Z">
        <w:r w:rsidR="00470B3F" w:rsidRPr="009D0311" w:rsidDel="00C11964">
          <w:rPr>
            <w:rFonts w:eastAsiaTheme="minorEastAsia"/>
          </w:rPr>
          <w:delText xml:space="preserve">inferred through a heterogeneous approach vs a simple application of the baseline generation time distribution </w:delText>
        </w:r>
      </w:del>
      <w:r w:rsidR="00470B3F" w:rsidRPr="009D0311">
        <w:rPr>
          <w:rFonts w:eastAsiaTheme="minorEastAsia"/>
        </w:rPr>
        <w:t>is highest for disassortative mixing,</w:t>
      </w:r>
      <w:r w:rsidR="00A43D61" w:rsidRPr="009D0311">
        <w:rPr>
          <w:rFonts w:eastAsiaTheme="minorEastAsia"/>
        </w:rPr>
        <w:t xml:space="preserve"> given with disassortative mixing a significant share of transmission passes through the vaccinated group</w:t>
      </w:r>
      <w:r w:rsidR="00A927DF" w:rsidRPr="009D0311">
        <w:rPr>
          <w:rFonts w:eastAsiaTheme="minorEastAsia"/>
        </w:rPr>
        <w:t>, who</w:t>
      </w:r>
      <w:r w:rsidR="00AF5040" w:rsidRPr="009D0311">
        <w:rPr>
          <w:rFonts w:eastAsiaTheme="minorEastAsia"/>
        </w:rPr>
        <w:t>se g</w:t>
      </w:r>
      <w:r w:rsidR="00A927DF" w:rsidRPr="009D0311">
        <w:rPr>
          <w:rFonts w:eastAsiaTheme="minorEastAsia"/>
        </w:rPr>
        <w:t>eneration time distribution is not included in the unweighted single-type approach</w:t>
      </w:r>
      <w:r w:rsidR="00A43D61" w:rsidRPr="009D0311">
        <w:rPr>
          <w:rFonts w:eastAsiaTheme="minorEastAsia"/>
        </w:rPr>
        <w:t xml:space="preserve">. The difference in inferred R </w:t>
      </w:r>
      <w:r w:rsidR="00470B3F" w:rsidRPr="009D0311">
        <w:rPr>
          <w:rFonts w:eastAsiaTheme="minorEastAsia"/>
        </w:rPr>
        <w:t>reduc</w:t>
      </w:r>
      <w:r w:rsidR="00A43D61" w:rsidRPr="009D0311">
        <w:rPr>
          <w:rFonts w:eastAsiaTheme="minorEastAsia"/>
        </w:rPr>
        <w:t>e</w:t>
      </w:r>
      <w:r w:rsidR="00156FEB" w:rsidRPr="009D0311">
        <w:rPr>
          <w:rFonts w:eastAsiaTheme="minorEastAsia"/>
        </w:rPr>
        <w:t>s</w:t>
      </w:r>
      <w:r w:rsidR="00470B3F" w:rsidRPr="009D0311">
        <w:rPr>
          <w:rFonts w:eastAsiaTheme="minorEastAsia"/>
        </w:rPr>
        <w:t xml:space="preserve"> to zero in the limit of totally assortative mixing, as this represents two isolated outbreaks, for which the epidemic growth rate is totally driven by the unvaccinated </w:t>
      </w:r>
      <w:r w:rsidR="00825C7D" w:rsidRPr="009D0311">
        <w:rPr>
          <w:rFonts w:eastAsiaTheme="minorEastAsia"/>
        </w:rPr>
        <w:t>group</w:t>
      </w:r>
      <w:r w:rsidR="00470B3F" w:rsidRPr="009D0311">
        <w:rPr>
          <w:rFonts w:eastAsiaTheme="minorEastAsia"/>
        </w:rPr>
        <w:t xml:space="preserve">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156FEB" w:rsidRPr="009D0311">
        <w:rPr>
          <w:rFonts w:eastAsiaTheme="minorEastAsia"/>
        </w:rPr>
        <w:t>D-F</w:t>
      </w:r>
      <w:r w:rsidR="00470B3F" w:rsidRPr="009D0311">
        <w:rPr>
          <w:rFonts w:eastAsiaTheme="minorEastAsia"/>
        </w:rPr>
        <w:t xml:space="preserve">).  The difference in inferred R reduces especially quickly as the contribution of the unvaccinated group </w:t>
      </w:r>
      <w:r w:rsidR="00A43D61" w:rsidRPr="009D0311">
        <w:rPr>
          <w:rFonts w:eastAsiaTheme="minorEastAsia"/>
        </w:rPr>
        <w:t xml:space="preserve">(for whom the </w:t>
      </w:r>
      <w:del w:id="633" w:author="Green, Will" w:date="2021-09-02T16:23:00Z">
        <w:r w:rsidR="00A43D61" w:rsidRPr="009D0311" w:rsidDel="00C11964">
          <w:rPr>
            <w:rFonts w:eastAsiaTheme="minorEastAsia"/>
          </w:rPr>
          <w:delText xml:space="preserve">baseline </w:delText>
        </w:r>
      </w:del>
      <w:r w:rsidR="00A43D61" w:rsidRPr="009D0311">
        <w:rPr>
          <w:rFonts w:eastAsiaTheme="minorEastAsia"/>
        </w:rPr>
        <w:t xml:space="preserve">generation time distribution is well characterized) </w:t>
      </w:r>
      <w:r w:rsidR="00470B3F" w:rsidRPr="009D0311">
        <w:rPr>
          <w:rFonts w:eastAsiaTheme="minorEastAsia"/>
        </w:rPr>
        <w:t>increases</w:t>
      </w:r>
      <w:r w:rsidR="00A927DF" w:rsidRPr="009D0311">
        <w:rPr>
          <w:rFonts w:eastAsiaTheme="minorEastAsia"/>
        </w:rPr>
        <w:t xml:space="preserve">. This can be seen by considering the relative sizes of the elements of the eigenvector in </w:t>
      </w:r>
      <w:r w:rsidR="00A927DF" w:rsidRPr="009D0311">
        <w:rPr>
          <w:rFonts w:eastAsiaTheme="minorEastAsia"/>
        </w:rPr>
        <w:fldChar w:fldCharType="begin"/>
      </w:r>
      <w:r w:rsidR="00A927DF" w:rsidRPr="009D0311">
        <w:rPr>
          <w:rFonts w:eastAsiaTheme="minorEastAsia"/>
        </w:rPr>
        <w:instrText xml:space="preserve"> REF _Ref61876292 \h </w:instrText>
      </w:r>
      <w:r w:rsidR="00A927DF" w:rsidRPr="009D0311">
        <w:rPr>
          <w:rFonts w:eastAsiaTheme="minorEastAsia"/>
        </w:rPr>
      </w:r>
      <w:r w:rsidR="00A927DF" w:rsidRPr="009D0311">
        <w:rPr>
          <w:rFonts w:eastAsiaTheme="minorEastAsia"/>
        </w:rPr>
        <w:fldChar w:fldCharType="separate"/>
      </w:r>
      <w:r w:rsidR="00C41B0C" w:rsidRPr="009D0311">
        <w:t xml:space="preserve">Equation </w:t>
      </w:r>
      <w:r w:rsidR="00C41B0C">
        <w:rPr>
          <w:noProof/>
        </w:rPr>
        <w:t>5</w:t>
      </w:r>
      <w:r w:rsidR="00A927DF" w:rsidRPr="009D0311">
        <w:rPr>
          <w:rFonts w:eastAsiaTheme="minorEastAsia"/>
        </w:rPr>
        <w:fldChar w:fldCharType="end"/>
      </w:r>
      <w:r w:rsidR="00A927DF" w:rsidRPr="009D0311">
        <w:rPr>
          <w:rFonts w:eastAsiaTheme="minorEastAsia"/>
        </w:rPr>
        <w:t xml:space="preserve"> corresponding to the proportion of infections that are in the vaccinated and unvaccinated </w:t>
      </w:r>
      <w:r w:rsidR="00825C7D" w:rsidRPr="009D0311">
        <w:rPr>
          <w:rFonts w:eastAsiaTheme="minorEastAsia"/>
        </w:rPr>
        <w:t>group</w:t>
      </w:r>
      <w:r w:rsidR="00A927DF" w:rsidRPr="009D0311">
        <w:rPr>
          <w:rFonts w:eastAsiaTheme="minorEastAsia"/>
        </w:rPr>
        <w:t xml:space="preserve">s </w:t>
      </w:r>
      <w:r w:rsidR="00156FEB" w:rsidRPr="009D0311">
        <w:rPr>
          <w:rFonts w:eastAsiaTheme="minorEastAsia"/>
        </w:rPr>
        <w:t>(</w:t>
      </w:r>
      <w:r w:rsidR="00A927DF" w:rsidRPr="009D0311">
        <w:rPr>
          <w:rFonts w:eastAsiaTheme="minorEastAsia"/>
        </w:rPr>
        <w:t xml:space="preserve">shown </w:t>
      </w:r>
      <w:r w:rsidR="00156FEB" w:rsidRPr="009D0311">
        <w:rPr>
          <w:rFonts w:eastAsiaTheme="minorEastAsia"/>
        </w:rPr>
        <w:t xml:space="preserve">in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156FEB" w:rsidRPr="009D0311">
        <w:rPr>
          <w:rFonts w:eastAsiaTheme="minorEastAsia"/>
        </w:rPr>
        <w:t>G-I</w:t>
      </w:r>
      <w:r w:rsidR="00A927DF" w:rsidRPr="009D0311">
        <w:rPr>
          <w:rFonts w:eastAsiaTheme="minorEastAsia"/>
        </w:rPr>
        <w:t xml:space="preserve"> for a growing epidemic, and in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A927DF" w:rsidRPr="009D0311">
        <w:rPr>
          <w:rFonts w:eastAsiaTheme="minorEastAsia"/>
        </w:rPr>
        <w:t>J-L for a shrinking epidemic</w:t>
      </w:r>
      <w:r w:rsidR="00156FEB" w:rsidRPr="009D0311">
        <w:rPr>
          <w:rFonts w:eastAsiaTheme="minorEastAsia"/>
        </w:rPr>
        <w:t>)</w:t>
      </w:r>
      <w:r w:rsidR="00470B3F" w:rsidRPr="009D0311">
        <w:rPr>
          <w:rFonts w:eastAsiaTheme="minorEastAsia"/>
        </w:rPr>
        <w:t xml:space="preserve">. </w:t>
      </w:r>
      <w:r w:rsidR="00A927DF" w:rsidRPr="009D0311">
        <w:rPr>
          <w:rFonts w:eastAsiaTheme="minorEastAsia"/>
        </w:rPr>
        <w:t xml:space="preserve">The greater the k value corresponding to the unvaccinated </w:t>
      </w:r>
      <w:r w:rsidR="00825C7D" w:rsidRPr="009D0311">
        <w:rPr>
          <w:rFonts w:eastAsiaTheme="minorEastAsia"/>
        </w:rPr>
        <w:t>group</w:t>
      </w:r>
      <w:r w:rsidR="00A927DF" w:rsidRPr="009D0311">
        <w:rPr>
          <w:rFonts w:eastAsiaTheme="minorEastAsia"/>
        </w:rPr>
        <w:t xml:space="preserve">, the closer the </w:t>
      </w:r>
      <w:del w:id="634" w:author="Green, Will" w:date="2021-09-02T16:12:00Z">
        <w:r w:rsidR="00A927DF" w:rsidRPr="009D0311" w:rsidDel="00830ED1">
          <w:rPr>
            <w:rFonts w:eastAsiaTheme="minorEastAsia"/>
          </w:rPr>
          <w:delText xml:space="preserve">inferred </w:delText>
        </w:r>
      </w:del>
      <w:ins w:id="635" w:author="Green, Will" w:date="2021-09-02T16:12:00Z">
        <w:r w:rsidR="00830ED1">
          <w:rPr>
            <w:rFonts w:eastAsiaTheme="minorEastAsia"/>
          </w:rPr>
          <w:t xml:space="preserve">adjusted </w:t>
        </w:r>
      </w:ins>
      <w:r w:rsidR="00A927DF" w:rsidRPr="009D0311">
        <w:rPr>
          <w:rFonts w:eastAsiaTheme="minorEastAsia"/>
        </w:rPr>
        <w:t xml:space="preserve">R </w:t>
      </w:r>
      <w:del w:id="636" w:author="Green, Will" w:date="2021-09-02T16:12:00Z">
        <w:r w:rsidR="00A927DF" w:rsidRPr="009D0311" w:rsidDel="00830ED1">
          <w:rPr>
            <w:rFonts w:eastAsiaTheme="minorEastAsia"/>
          </w:rPr>
          <w:delText xml:space="preserve">from the multi-type process </w:delText>
        </w:r>
      </w:del>
      <w:r w:rsidR="00A927DF" w:rsidRPr="009D0311">
        <w:rPr>
          <w:rFonts w:eastAsiaTheme="minorEastAsia"/>
        </w:rPr>
        <w:t xml:space="preserve">is to the </w:t>
      </w:r>
      <w:del w:id="637" w:author="Green, Will" w:date="2021-09-02T16:12:00Z">
        <w:r w:rsidR="00A927DF" w:rsidRPr="009D0311" w:rsidDel="00830ED1">
          <w:rPr>
            <w:rFonts w:eastAsiaTheme="minorEastAsia"/>
          </w:rPr>
          <w:delText xml:space="preserve">inferred </w:delText>
        </w:r>
      </w:del>
      <w:ins w:id="638" w:author="Green, Will" w:date="2021-09-02T16:12:00Z">
        <w:r w:rsidR="00830ED1">
          <w:rPr>
            <w:rFonts w:eastAsiaTheme="minorEastAsia"/>
          </w:rPr>
          <w:t xml:space="preserve">unadjusted </w:t>
        </w:r>
      </w:ins>
      <w:r w:rsidR="00A927DF" w:rsidRPr="009D0311">
        <w:rPr>
          <w:rFonts w:eastAsiaTheme="minorEastAsia"/>
        </w:rPr>
        <w:t>R</w:t>
      </w:r>
      <w:del w:id="639" w:author="Green, Will" w:date="2021-09-02T16:12:00Z">
        <w:r w:rsidR="00A927DF" w:rsidRPr="009D0311" w:rsidDel="00830ED1">
          <w:rPr>
            <w:rFonts w:eastAsiaTheme="minorEastAsia"/>
          </w:rPr>
          <w:delText xml:space="preserve"> from the naïve single-type process</w:delText>
        </w:r>
      </w:del>
      <w:r w:rsidR="00A927DF" w:rsidRPr="009D0311">
        <w:rPr>
          <w:rFonts w:eastAsiaTheme="minorEastAsia"/>
        </w:rPr>
        <w:t>.</w:t>
      </w:r>
    </w:p>
    <w:p w14:paraId="0755A22B" w14:textId="41E13BFB" w:rsidR="004C6F47" w:rsidRPr="009D0311" w:rsidRDefault="004C6F47" w:rsidP="00156FEB">
      <w:pPr>
        <w:pStyle w:val="Caption"/>
        <w:jc w:val="both"/>
      </w:pPr>
      <w:bookmarkStart w:id="640" w:name="_Ref71895082"/>
      <w:bookmarkEnd w:id="605"/>
      <w:r w:rsidRPr="009D0311">
        <w:lastRenderedPageBreak/>
        <w:t xml:space="preserve">Figure </w:t>
      </w:r>
      <w:r w:rsidRPr="009D0311">
        <w:fldChar w:fldCharType="begin"/>
      </w:r>
      <w:r w:rsidRPr="009D0311">
        <w:instrText>SEQ Figure \* ARABIC</w:instrText>
      </w:r>
      <w:r w:rsidRPr="009D0311">
        <w:fldChar w:fldCharType="separate"/>
      </w:r>
      <w:r w:rsidR="00C41B0C">
        <w:rPr>
          <w:noProof/>
        </w:rPr>
        <w:t>5</w:t>
      </w:r>
      <w:r w:rsidRPr="009D0311">
        <w:fldChar w:fldCharType="end"/>
      </w:r>
      <w:bookmarkEnd w:id="640"/>
      <w:r w:rsidRPr="009D0311">
        <w:t xml:space="preserve">: </w:t>
      </w:r>
      <w:r w:rsidR="00470B3F" w:rsidRPr="009D0311">
        <w:t>(</w:t>
      </w:r>
      <w:r w:rsidR="00B4580D" w:rsidRPr="009D0311">
        <w:t>A-C</w:t>
      </w:r>
      <w:r w:rsidR="00470B3F" w:rsidRPr="009D0311">
        <w:t>) Explored scenarios for vaccine impact on the infectivity distribution; (</w:t>
      </w:r>
      <w:r w:rsidR="00B4580D" w:rsidRPr="009D0311">
        <w:t>D-F</w:t>
      </w:r>
      <w:r w:rsidR="00470B3F" w:rsidRPr="009D0311">
        <w:t xml:space="preserve">) </w:t>
      </w:r>
      <w:r w:rsidR="00B4580D" w:rsidRPr="009D0311">
        <w:t>The relative difference in R obtained using a multi-type branching proves vs a</w:t>
      </w:r>
      <w:ins w:id="641" w:author="Green, Will" w:date="2021-09-02T16:22:00Z">
        <w:r w:rsidR="00DB1BC4">
          <w:t>n unadjusted</w:t>
        </w:r>
      </w:ins>
      <w:r w:rsidR="00B4580D" w:rsidRPr="009D0311">
        <w:t xml:space="preserve"> </w:t>
      </w:r>
      <w:del w:id="642" w:author="Green, Will" w:date="2021-09-02T16:22:00Z">
        <w:r w:rsidR="00B4580D" w:rsidRPr="009D0311" w:rsidDel="00DB1BC4">
          <w:delText xml:space="preserve">naïve </w:delText>
        </w:r>
      </w:del>
      <w:r w:rsidR="00B4580D" w:rsidRPr="009D0311">
        <w:t xml:space="preserve">single-type branching process with unvaccinated reference </w:t>
      </w:r>
      <w:r w:rsidR="00825C7D" w:rsidRPr="009D0311">
        <w:t>group</w:t>
      </w:r>
      <w:r w:rsidR="00B4580D" w:rsidRPr="009D0311">
        <w:t xml:space="preserve">, accounting for vaccinated individuals by (i) the extent of assortativity (x-axis), (ii) the size of the asymptomatic </w:t>
      </w:r>
      <w:r w:rsidR="00825C7D" w:rsidRPr="009D0311">
        <w:t>group</w:t>
      </w:r>
      <w:r w:rsidR="00B4580D" w:rsidRPr="009D0311">
        <w:t xml:space="preserve"> (linetype) and (iii) the growth rate of the epidemic (colour)</w:t>
      </w:r>
      <w:r w:rsidR="00B93C47" w:rsidRPr="009D0311">
        <w:t>. We assume that vaccination reduces susceptibility by 70% in all explored scenarios</w:t>
      </w:r>
      <w:r w:rsidR="00470B3F" w:rsidRPr="009D0311">
        <w:t>; (</w:t>
      </w:r>
      <w:r w:rsidR="00B4580D" w:rsidRPr="009D0311">
        <w:t>G-I</w:t>
      </w:r>
      <w:r w:rsidR="00470B3F" w:rsidRPr="009D0311">
        <w:t>) elements of the eigenvector corresponding to the vaccinated and unvaccinated groups in a</w:t>
      </w:r>
      <w:r w:rsidR="00AF5040" w:rsidRPr="009D0311">
        <w:t xml:space="preserve"> growing </w:t>
      </w:r>
      <w:r w:rsidR="00470B3F" w:rsidRPr="009D0311">
        <w:t>epidemic with r=0.3, normalised such that their sum is 1; (</w:t>
      </w:r>
      <w:r w:rsidR="00B4580D" w:rsidRPr="009D0311">
        <w:t>J-L</w:t>
      </w:r>
      <w:r w:rsidR="00470B3F" w:rsidRPr="009D0311">
        <w:t>) elements of the eigenvector corresponding to the vaccinated and unvaccinated groups in a</w:t>
      </w:r>
      <w:r w:rsidR="00AF5040" w:rsidRPr="009D0311">
        <w:t xml:space="preserve"> declining</w:t>
      </w:r>
      <w:r w:rsidR="00470B3F" w:rsidRPr="009D0311">
        <w:t xml:space="preserve"> epidemic with r=-0.3, normalised such that their sum is 1.  For graphs </w:t>
      </w:r>
      <w:r w:rsidR="00B4580D" w:rsidRPr="009D0311">
        <w:t>D</w:t>
      </w:r>
      <w:r w:rsidR="00470B3F" w:rsidRPr="009D0311">
        <w:t xml:space="preserve"> </w:t>
      </w:r>
      <w:r w:rsidR="00B4580D" w:rsidRPr="009D0311">
        <w:t>to L</w:t>
      </w:r>
      <w:r w:rsidR="00470B3F" w:rsidRPr="009D0311">
        <w:t>, the x-axis is a two-part discontinuous linear scale from disassortative to homogeneous and from homogeneous to assortative</w:t>
      </w:r>
      <w:del w:id="643" w:author="Green, Will" w:date="2021-09-02T16:11:00Z">
        <w:r w:rsidR="00B4580D" w:rsidRPr="009D0311" w:rsidDel="001D7BD4">
          <w:delText xml:space="preserve"> (</w:delText>
        </w:r>
        <w:r w:rsidR="00B4580D" w:rsidRPr="009D0311" w:rsidDel="001D7BD4">
          <w:fldChar w:fldCharType="begin"/>
        </w:r>
        <w:r w:rsidR="00B4580D" w:rsidRPr="001D7BD4" w:rsidDel="001D7BD4">
          <w:rPr>
            <w:rPrChange w:id="644" w:author="Green, Will" w:date="2021-09-02T16:11:00Z">
              <w:rPr/>
            </w:rPrChange>
          </w:rPr>
          <w:delInstrText xml:space="preserve"> REF _Ref63855129 \h </w:delInstrText>
        </w:r>
        <w:r w:rsidR="00156FEB" w:rsidRPr="001D7BD4" w:rsidDel="001D7BD4">
          <w:rPr>
            <w:rPrChange w:id="645" w:author="Green, Will" w:date="2021-09-02T16:11:00Z">
              <w:rPr/>
            </w:rPrChange>
          </w:rPr>
          <w:delInstrText xml:space="preserve"> \* MERGEFORMAT </w:delInstrText>
        </w:r>
        <w:r w:rsidR="00B4580D" w:rsidRPr="001D7BD4" w:rsidDel="001D7BD4">
          <w:rPr>
            <w:rPrChange w:id="646" w:author="Green, Will" w:date="2021-09-02T16:11:00Z">
              <w:rPr/>
            </w:rPrChange>
          </w:rPr>
        </w:r>
        <w:r w:rsidR="00B4580D" w:rsidRPr="009D0311" w:rsidDel="001D7BD4">
          <w:fldChar w:fldCharType="separate"/>
        </w:r>
        <w:r w:rsidR="00C41B0C" w:rsidRPr="001D7BD4" w:rsidDel="001D7BD4">
          <w:rPr>
            <w:b/>
            <w:bCs/>
            <w:lang w:val="en-US"/>
            <w:rPrChange w:id="647" w:author="Green, Will" w:date="2021-09-02T16:11:00Z">
              <w:rPr>
                <w:b/>
                <w:bCs/>
                <w:lang w:val="en-US"/>
              </w:rPr>
            </w:rPrChange>
          </w:rPr>
          <w:delText>Error! Reference source not found.</w:delText>
        </w:r>
        <w:r w:rsidR="00B4580D" w:rsidRPr="009D0311" w:rsidDel="001D7BD4">
          <w:fldChar w:fldCharType="end"/>
        </w:r>
        <w:r w:rsidR="00B4580D" w:rsidRPr="009D0311" w:rsidDel="001D7BD4">
          <w:delText>)</w:delText>
        </w:r>
      </w:del>
      <w:r w:rsidR="00470B3F" w:rsidRPr="009D0311">
        <w:t xml:space="preserve">.   </w:t>
      </w:r>
    </w:p>
    <w:p w14:paraId="0D6C6FD5" w14:textId="7FB39FE5" w:rsidR="002463BC" w:rsidRDefault="00064192" w:rsidP="00F46F92">
      <w:pPr>
        <w:rPr>
          <w:ins w:id="648" w:author="Green, Will" w:date="2021-09-01T21:25:00Z"/>
        </w:rPr>
      </w:pPr>
      <w:ins w:id="649" w:author="Green, Will" w:date="2021-09-02T12:35:00Z">
        <w:r w:rsidRPr="00064192">
          <w:drawing>
            <wp:inline distT="0" distB="0" distL="0" distR="0" wp14:anchorId="290A19CA" wp14:editId="59166423">
              <wp:extent cx="5731510" cy="68776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877685"/>
                      </a:xfrm>
                      <a:prstGeom prst="rect">
                        <a:avLst/>
                      </a:prstGeom>
                    </pic:spPr>
                  </pic:pic>
                </a:graphicData>
              </a:graphic>
            </wp:inline>
          </w:drawing>
        </w:r>
      </w:ins>
    </w:p>
    <w:p w14:paraId="15005D31" w14:textId="41E02733" w:rsidR="00194D5F" w:rsidRPr="009D0311" w:rsidRDefault="00194D5F" w:rsidP="00F46F92">
      <w:del w:id="650" w:author="Green, Will" w:date="2021-09-01T21:26:00Z">
        <w:r w:rsidRPr="009D0311" w:rsidDel="002463BC">
          <w:rPr>
            <w:noProof/>
          </w:rPr>
          <w:drawing>
            <wp:inline distT="0" distB="0" distL="0" distR="0" wp14:anchorId="7792CD6E" wp14:editId="4F4C985B">
              <wp:extent cx="4856672" cy="5827898"/>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7979" cy="5841466"/>
                      </a:xfrm>
                      <a:prstGeom prst="rect">
                        <a:avLst/>
                      </a:prstGeom>
                      <a:noFill/>
                      <a:ln>
                        <a:noFill/>
                      </a:ln>
                    </pic:spPr>
                  </pic:pic>
                </a:graphicData>
              </a:graphic>
            </wp:inline>
          </w:drawing>
        </w:r>
      </w:del>
    </w:p>
    <w:bookmarkEnd w:id="162"/>
    <w:p w14:paraId="23CC1A57" w14:textId="0D258E85" w:rsidR="00140A39" w:rsidRPr="009D0311" w:rsidRDefault="004514C4" w:rsidP="00E53597">
      <w:pPr>
        <w:rPr>
          <w:b/>
          <w:bCs/>
        </w:rPr>
      </w:pPr>
      <w:r w:rsidRPr="009D0311">
        <w:rPr>
          <w:b/>
          <w:bCs/>
        </w:rPr>
        <w:t>Discussion</w:t>
      </w:r>
    </w:p>
    <w:p w14:paraId="24784BB8" w14:textId="7388C4B0" w:rsidR="00FF37A7" w:rsidRPr="009D0311" w:rsidRDefault="004514C4" w:rsidP="004514C4">
      <w:pPr>
        <w:jc w:val="both"/>
      </w:pPr>
      <w:r w:rsidRPr="009D0311">
        <w:lastRenderedPageBreak/>
        <w:t xml:space="preserve">In this paper we have shown how </w:t>
      </w:r>
      <w:r w:rsidR="00D335BB" w:rsidRPr="009D0311">
        <w:t>and when heterogeneity in the generation time distribution</w:t>
      </w:r>
      <w:r w:rsidRPr="009D0311">
        <w:t xml:space="preserve"> can distort estimates of the reproduction number.</w:t>
      </w:r>
      <w:r w:rsidR="00FF37A7" w:rsidRPr="009D0311">
        <w:t xml:space="preserve"> </w:t>
      </w:r>
      <w:r w:rsidR="006C42A6" w:rsidRPr="009D0311">
        <w:t>While the impact on the inferred reproduction number is limited in the case of symptomatic</w:t>
      </w:r>
      <w:r w:rsidR="00D335BB" w:rsidRPr="009D0311">
        <w:t xml:space="preserve"> case</w:t>
      </w:r>
      <w:r w:rsidR="006C42A6" w:rsidRPr="009D0311">
        <w:t xml:space="preserve"> isolation</w:t>
      </w:r>
      <w:ins w:id="651" w:author="Green, Will" w:date="2021-09-03T13:14:00Z">
        <w:r w:rsidR="00E15606">
          <w:t xml:space="preserve"> in the parameter range explored here</w:t>
        </w:r>
      </w:ins>
      <w:r w:rsidR="006C42A6" w:rsidRPr="009D0311">
        <w:t xml:space="preserve">, it can be considerable </w:t>
      </w:r>
      <w:r w:rsidR="00D335BB" w:rsidRPr="009D0311">
        <w:t xml:space="preserve">if </w:t>
      </w:r>
      <w:r w:rsidR="006C42A6" w:rsidRPr="009D0311">
        <w:t xml:space="preserve">asymptomatic or vaccinated individuals have particularly different generation time distributions </w:t>
      </w:r>
      <w:r w:rsidR="00D335BB" w:rsidRPr="009D0311">
        <w:t xml:space="preserve">from </w:t>
      </w:r>
      <w:r w:rsidR="006C42A6" w:rsidRPr="009D0311">
        <w:t>unvaccinated, symptomatic individuals</w:t>
      </w:r>
      <w:r w:rsidR="00D335BB" w:rsidRPr="009D0311">
        <w:t xml:space="preserve"> (</w:t>
      </w:r>
      <w:r w:rsidR="006C42A6" w:rsidRPr="009D0311">
        <w:t>for whom the generation time distribution will be best characterized</w:t>
      </w:r>
      <w:r w:rsidR="00D335BB" w:rsidRPr="009D0311">
        <w:t>)</w:t>
      </w:r>
      <w:r w:rsidR="006C42A6" w:rsidRPr="009D0311">
        <w:t xml:space="preserve">. The difference in inferred R will be smaller for lower growth rates; where the </w:t>
      </w:r>
      <w:r w:rsidR="00D37D43" w:rsidRPr="009D0311">
        <w:t>poorly characterized</w:t>
      </w:r>
      <w:r w:rsidR="006C42A6" w:rsidRPr="009D0311">
        <w:t xml:space="preserve"> groups represent a small part of the population; or where there is highly assortative mixing between groups.</w:t>
      </w:r>
    </w:p>
    <w:p w14:paraId="474B87D8" w14:textId="33F7F27F" w:rsidR="00A71E5E" w:rsidRPr="009D0311" w:rsidRDefault="00FF37A7" w:rsidP="004514C4">
      <w:pPr>
        <w:jc w:val="both"/>
      </w:pPr>
      <w:r w:rsidRPr="009D0311">
        <w:t xml:space="preserve">In using the renewal equation, we assumed </w:t>
      </w:r>
      <w:del w:id="652" w:author="Green, Will" w:date="2021-09-02T16:16:00Z">
        <w:r w:rsidRPr="009D0311" w:rsidDel="00830ED1">
          <w:delText xml:space="preserve">infectiousness </w:delText>
        </w:r>
      </w:del>
      <w:ins w:id="653" w:author="Green, Will" w:date="2021-09-02T16:16:00Z">
        <w:r w:rsidR="00830ED1">
          <w:t xml:space="preserve">transmissibility </w:t>
        </w:r>
      </w:ins>
      <w:r w:rsidRPr="009D0311">
        <w:t xml:space="preserve">could be separated into a reproduction number, depending only on calendar time </w:t>
      </w:r>
      <w:r w:rsidRPr="00D37D43">
        <w:rPr>
          <w:i/>
          <w:iCs/>
        </w:rPr>
        <w:t>t</w:t>
      </w:r>
      <w:r w:rsidRPr="009D0311">
        <w:t xml:space="preserve">, and a generation time distribution depending only on time since infection, </w:t>
      </w:r>
      <w:r w:rsidRPr="00D37D43">
        <w:rPr>
          <w:rFonts w:cstheme="minorHAnsi"/>
          <w:i/>
          <w:iCs/>
        </w:rPr>
        <w:t>τ</w:t>
      </w:r>
      <w:r w:rsidRPr="009D0311">
        <w:t xml:space="preserve">. </w:t>
      </w:r>
      <w:r w:rsidR="00D37D43">
        <w:t>However,</w:t>
      </w:r>
      <w:r w:rsidR="00A71E5E" w:rsidRPr="009D0311">
        <w:t xml:space="preserve"> </w:t>
      </w:r>
      <w:r w:rsidR="00592F61" w:rsidRPr="009D0311">
        <w:t>behaviour</w:t>
      </w:r>
      <w:r w:rsidR="00A71E5E" w:rsidRPr="009D0311">
        <w:t xml:space="preserve"> is likely to change as an </w:t>
      </w:r>
      <w:proofErr w:type="gramStart"/>
      <w:r w:rsidR="00C21C16" w:rsidRPr="009D0311">
        <w:t>epidemic progresses</w:t>
      </w:r>
      <w:proofErr w:type="gramEnd"/>
      <w:r w:rsidR="00A71E5E" w:rsidRPr="009D0311">
        <w:t>, for instance through a reduction in out-of-household contacts, which may cause the generation time distribution to change independent</w:t>
      </w:r>
      <w:r w:rsidR="00D335BB" w:rsidRPr="009D0311">
        <w:t>ly</w:t>
      </w:r>
      <w:r w:rsidR="00A71E5E" w:rsidRPr="009D0311">
        <w:t xml:space="preserve"> of </w:t>
      </w:r>
      <w:r w:rsidR="00D335BB" w:rsidRPr="009D0311">
        <w:t>case-</w:t>
      </w:r>
      <w:r w:rsidR="00A71E5E" w:rsidRPr="009D0311">
        <w:t xml:space="preserve">isolation. </w:t>
      </w:r>
    </w:p>
    <w:p w14:paraId="3F783B42" w14:textId="2CE50F0D" w:rsidR="00FF37A7" w:rsidRPr="009D0311" w:rsidRDefault="00A71E5E" w:rsidP="004514C4">
      <w:pPr>
        <w:jc w:val="both"/>
      </w:pPr>
      <w:r w:rsidRPr="009D0311">
        <w:t>For the multi-group case, we assumed that relative infectiousness and susceptibility between groups remain</w:t>
      </w:r>
      <w:r w:rsidR="00D335BB" w:rsidRPr="009D0311">
        <w:t>ed</w:t>
      </w:r>
      <w:r w:rsidRPr="009D0311">
        <w:t xml:space="preserve"> constant through time. This too is a simplifying assumption: interventions such as the adoption of face coverings may alter the relative susceptibility and infectiousness between groups, especially if there is a correlation between</w:t>
      </w:r>
      <w:r w:rsidR="006C42A6" w:rsidRPr="009D0311">
        <w:t xml:space="preserve"> the group and the adoption of certain </w:t>
      </w:r>
      <w:r w:rsidR="00592F61" w:rsidRPr="009D0311">
        <w:t>behaviours</w:t>
      </w:r>
      <w:r w:rsidR="006C42A6" w:rsidRPr="009D0311">
        <w:t>. F</w:t>
      </w:r>
      <w:r w:rsidRPr="009D0311">
        <w:t xml:space="preserve">or example, isolation </w:t>
      </w:r>
      <w:r w:rsidR="006C42A6" w:rsidRPr="009D0311">
        <w:t xml:space="preserve">on symptom onset may well be correlated with compliance to </w:t>
      </w:r>
      <w:r w:rsidRPr="009D0311">
        <w:t>mask-wearing</w:t>
      </w:r>
      <w:r w:rsidR="006C42A6" w:rsidRPr="009D0311">
        <w:t xml:space="preserve"> and handwashing</w:t>
      </w:r>
      <w:r w:rsidRPr="009D0311">
        <w:t>.</w:t>
      </w:r>
    </w:p>
    <w:p w14:paraId="658F1DFD" w14:textId="4D73AEEE" w:rsidR="00E81923" w:rsidRPr="009D0311" w:rsidRDefault="00DD0736" w:rsidP="00E81923">
      <w:pPr>
        <w:jc w:val="both"/>
      </w:pPr>
      <w:r w:rsidRPr="009D0311">
        <w:rPr>
          <w:rFonts w:eastAsiaTheme="minorEastAsia"/>
        </w:rPr>
        <w:t xml:space="preserve">Multiple pathogens have been demonstrated to have both symptomatic and asymptomatic clinical courses, including important epidemic viruses SARS-CoV-2 </w:t>
      </w:r>
      <w:r w:rsidRPr="009D0311">
        <w:rPr>
          <w:rFonts w:eastAsiaTheme="minorEastAsia"/>
        </w:rPr>
        <w:fldChar w:fldCharType="begin" w:fldLock="1"/>
      </w:r>
      <w:r w:rsidR="00E15606">
        <w:rPr>
          <w:rFonts w:eastAsiaTheme="minorEastAsia"/>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given":"Paul","non-dropping-particle":"","parse-names":false,"suffix":""}],"container-title":"medRxiv","id":"ITEM-1","issued":{"date-parts":[["2020","8","14"]]},"page":"2020.08.12.20173690","publisher":"Cold Spring Harbor Laboratory Press","title":"Antibody prevalence for SARS-CoV-2 in England following first peak of the pandemic: REACT2 study in 100,000 adults","type":"article-journal"},"uris":["http://www.mendeley.com/documents/?uuid=693f7839-bcf2-3e00-b218-759caef061f9"]}],"mendeley":{"formattedCitation":"(40)","plainTextFormattedCitation":"(40)","previouslyFormattedCitation":"(39)"},"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40)</w:t>
      </w:r>
      <w:r w:rsidRPr="009D0311">
        <w:rPr>
          <w:rFonts w:eastAsiaTheme="minorEastAsia"/>
        </w:rPr>
        <w:fldChar w:fldCharType="end"/>
      </w:r>
      <w:r w:rsidRPr="009D0311">
        <w:rPr>
          <w:rFonts w:eastAsiaTheme="minorEastAsia"/>
        </w:rPr>
        <w:t xml:space="preserve">, Influenza </w:t>
      </w:r>
      <w:r w:rsidRPr="009D0311">
        <w:rPr>
          <w:rFonts w:eastAsiaTheme="minorEastAsia"/>
        </w:rPr>
        <w:fldChar w:fldCharType="begin" w:fldLock="1"/>
      </w:r>
      <w:r w:rsidR="00E15606">
        <w:rPr>
          <w:rFonts w:eastAsiaTheme="minorEastAsia"/>
        </w:rPr>
        <w:instrText>ADDIN CSL_CITATION {"citationItems":[{"id":"ITEM-1","itemData":{"DOI":"10.1097/EDE.0000000000000340","ISSN":"15315487","PMID":"26133025","abstract":"Background: The fraction of persons with influenza virus infection, who do not report any signs or symptoms throughout the course of infection is referred to as the asymptomatic fraction. Methods: 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 Results: 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 Conclusions: 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author":[{"dropping-particle":"","family":"Leung","given":"Nancy H.L.","non-dropping-particle":"","parse-names":false,"suffix":""},{"dropping-particle":"","family":"Xu","given":"Cuiling","non-dropping-particle":"","parse-names":false,"suffix":""},{"dropping-particle":"","family":"Ip","given":"Dennis K.M.","non-dropping-particle":"","parse-names":false,"suffix":""},{"dropping-particle":"","family":"Cowling","given":"Benjamin J.","non-dropping-particle":"","parse-names":false,"suffix":""}],"container-title":"Epidemiology","id":"ITEM-1","issue":"6","issued":{"date-parts":[["2015","10","1"]]},"page":"862-872","publisher":"Lippincott Williams and Wilkins","title":"The fraction of influenza virus infections that are asymptomatic: A systematic review and meta-analysis","type":"article","volume":"26"},"uris":["http://www.mendeley.com/documents/?uuid=0ecca54c-c4d0-3bfc-942f-ba71df041356"]}],"mendeley":{"formattedCitation":"(41)","plainTextFormattedCitation":"(41)","previouslyFormattedCitation":"(40)"},"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41)</w:t>
      </w:r>
      <w:r w:rsidRPr="009D0311">
        <w:rPr>
          <w:rFonts w:eastAsiaTheme="minorEastAsia"/>
        </w:rPr>
        <w:fldChar w:fldCharType="end"/>
      </w:r>
      <w:r w:rsidRPr="009D0311">
        <w:rPr>
          <w:rFonts w:eastAsiaTheme="minorEastAsia"/>
        </w:rPr>
        <w:t xml:space="preserve">, Ebola Virus Disease </w:t>
      </w:r>
      <w:r w:rsidRPr="009D0311">
        <w:rPr>
          <w:rFonts w:eastAsiaTheme="minorEastAsia"/>
        </w:rPr>
        <w:fldChar w:fldCharType="begin" w:fldLock="1"/>
      </w:r>
      <w:r w:rsidR="00E15606">
        <w:rPr>
          <w:rFonts w:eastAsiaTheme="minorEastAsia"/>
        </w:rPr>
        <w:instrText>ADDIN CSL_CITATION {"citationItems":[{"id":"ITEM-1","itemData":{"DOI":"10.1093/cid/ciw114","ISSN":"15376591","PMID":"26932131","abstract":"Factors affecting our ability to control an Ebola outbreak include transmissibility of the virus and the proportion of transmissions occurring asymptomatically. We performed a meta-analysis of Ebola household secondary attack rate (SAR), disaggregating by type of exposure (direct contact, no direct contact, nursing care, direct contact but no nursing care). The estimated overall household SAR is 12.5% (95% confidence interval [CI], 8.6%-16.3%). Transmission was driven by direct contact, with little transmission occurring in its absence (SAR, 0.8% [95% CI, 0%-2.3%]). The greatest risk factor was the provision of nursing care (SAR, 47.9% [95% CI, 23.3%-72.6%]). There was evidence of a decline in household SAR for direct contact between 1976 and 2014 (P =. 018). We estimate that 27.1% (95% CI, 14.5%-39.6%) of Ebola infections are asymptomatic. Our findings suggest that surveillance and containment measures should be effective for controlling Ebola.","author":[{"dropping-particle":"","family":"Dean","given":"Natalie E.","non-dropping-particle":"","parse-names":false,"suffix":""},{"dropping-particle":"","family":"Halloran","given":"M. Elizabeth","non-dropping-particle":"","parse-names":false,"suffix":""},{"dropping-particle":"","family":"Yang","given":"Yang","non-dropping-particle":"","parse-names":false,"suffix":""},{"dropping-particle":"","family":"Longini","given":"Ira M.","non-dropping-particle":"","parse-names":false,"suffix":""}],"container-title":"Clinical Infectious Diseases","id":"ITEM-1","issue":"10","issued":{"date-parts":[["2016","5","15"]]},"page":"1277-1286","publisher":"Oxford University Press","title":"Transmissibility and pathogenicity of Ebola virus: A systematic review and meta-analysis of household secondary attack rate and asymptomatic infection","type":"article-journal","volume":"62"},"uris":["http://www.mendeley.com/documents/?uuid=fa2173c2-b196-38c2-9e13-24b45de689b3"]}],"mendeley":{"formattedCitation":"(42)","plainTextFormattedCitation":"(42)","previouslyFormattedCitation":"(41)"},"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42)</w:t>
      </w:r>
      <w:r w:rsidRPr="009D0311">
        <w:rPr>
          <w:rFonts w:eastAsiaTheme="minorEastAsia"/>
        </w:rPr>
        <w:fldChar w:fldCharType="end"/>
      </w:r>
      <w:r w:rsidRPr="009D0311">
        <w:rPr>
          <w:rFonts w:eastAsiaTheme="minorEastAsia"/>
        </w:rPr>
        <w:t xml:space="preserve"> and Middle East Respiratory Syndrome (MERS) </w:t>
      </w:r>
      <w:r w:rsidRPr="009D0311">
        <w:rPr>
          <w:rFonts w:eastAsiaTheme="minorEastAsia"/>
        </w:rPr>
        <w:fldChar w:fldCharType="begin" w:fldLock="1"/>
      </w:r>
      <w:r w:rsidR="00E15606">
        <w:rPr>
          <w:rFonts w:eastAsiaTheme="minorEastAsia"/>
        </w:rPr>
        <w:instrText>ADDIN CSL_CITATION {"citationItems":[{"id":"ITEM-1","itemData":{"DOI":"10.1016/j.tmaid.2018.12.003","ISSN":"18730442","PMID":"30550839","abstract":"Background: The Middle East Respiratory Syndrome Coronavirus (MERS-CoV) emerged in 2012 and attracted an international attention as the virus caused multiple healthcare associated outbreaks. There are reports of the role of asymptomatic individuals in the transmission of MERS-CoV, however, the exact role is not known. Method: The MEDLINE/PubMed and Scopus databases were searched for relevant papers published till August 2018 describing asymptomatic MERS-CoV infection. Results: A total of 10 papers were retrieved and included in the final analysis and review. The extent of asymptomatic MERS infection had increased with change in the policy of testing asymptomatic contacts. In early cases in April 2012–October 2013, 12.5% were asymptomatic among 144 PCR laboratory-confirmed MERS-CoV cases while in 2014 the proportion rose to 25.1% among 255 confirmed cases. The proportion of asymptomatic cases reported among pediatric confirmed MERS-CoV cases were higher (41.9%–81.8%). Overall, the detection rate of MERS infection among asymptomatic contacts was 1-3.9% in studies included in this review. Asymptomatic individuals were less likely to have underlying condition compared to fatal cases. Of particular interest is that most of the identified pediatric cases were asymptomatic with no clear explanation. Conclusions: The proportion of asymptomatic MERS cases were detected with increasing frequency as the disease progressed overtime. Those patients were less likely to have comorbid disease and may contribute to the transmission of the virus.","author":[{"dropping-particle":"","family":"Al-Tawfiq","given":"Jaffar A.","non-dropping-particle":"","parse-names":false,"suffix":""},{"dropping-particle":"","family":"Gautret","given":"Philippe","non-dropping-particle":"","parse-names":false,"suffix":""}],"container-title":"Travel Medicine and Infectious Disease","id":"ITEM-1","issued":{"date-parts":[["2019","1","1"]]},"page":"27-32","publisher":"Elsevier USA","title":"Asymptomatic Middle East Respiratory Syndrome Coronavirus (MERS-CoV) infection: Extent and implications for infection control: A systematic review","type":"article","volume":"27"},"uris":["http://www.mendeley.com/documents/?uuid=6a1c8bf9-15e6-3c0c-9ba1-af34fab71993"]}],"mendeley":{"formattedCitation":"(43)","plainTextFormattedCitation":"(43)","previouslyFormattedCitation":"(42)"},"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43)</w:t>
      </w:r>
      <w:r w:rsidRPr="009D0311">
        <w:rPr>
          <w:rFonts w:eastAsiaTheme="minorEastAsia"/>
        </w:rPr>
        <w:fldChar w:fldCharType="end"/>
      </w:r>
      <w:r w:rsidRPr="009D0311">
        <w:rPr>
          <w:rFonts w:eastAsiaTheme="minorEastAsia"/>
        </w:rPr>
        <w:t>.</w:t>
      </w:r>
      <w:r w:rsidR="00912531" w:rsidRPr="009D0311">
        <w:rPr>
          <w:rFonts w:eastAsiaTheme="minorEastAsia"/>
        </w:rPr>
        <w:t xml:space="preserve"> </w:t>
      </w:r>
      <w:r w:rsidR="00E81923" w:rsidRPr="009D0311">
        <w:t xml:space="preserve">Previous work has shown that a difference in the generation time distribution of asymptomatic vs symptomatic carriers of COVID can lead to biased estimates of the effective reproduction number </w:t>
      </w:r>
      <w:r w:rsidR="00E81923" w:rsidRPr="009D0311">
        <w:fldChar w:fldCharType="begin" w:fldLock="1"/>
      </w:r>
      <w:r w:rsidR="00E15606">
        <w:instrText>ADDIN CSL_CITATION {"citationItems":[{"id":"ITEM-1","itemData":{"DOI":"10.1016/j.epidem.2020.100392","ISSN":"18780067","PMID":"32446187","abstract":"The role of asymptomatic carriers in transmission poses challenges for control of the COVID-19 pandemic. Study of asymptomatic transmission and implications for surveillance and disease burden are ongoing, but there has been little study of the implications of asymptomatic transmission on dynamics of disease. We use a mathematical framework to evaluate expected effects of asymptomatic transmission on the basic reproduction number R0 (i.e., the expected number of secondary cases generated by an average primary case in a fully susceptible population) and the fraction of new secondary cases attributable to asymptomatic individuals. If the generation-interval distribution of asymptomatic transmission differs from that of symptomatic transmission, then estimates of the basic reproduction number which do not explicitly account for asymptomatic cases may be systematically biased. Specifically, if asymptomatic cases have a shorter generation interval than symptomatic cases, R0 will be over-estimated, and if they have a longer generation interval, R0 will be under-estimated. Estimates of the realized proportion of asymptomatic transmission during the exponential phase also depend on asymptomatic generation intervals. Our analysis shows that understanding the temporal course of asymptomatic transmission can be important for assessing the importance of this route of transmission, and for disease dynamics. This provides an additional motivation for investigating both the importance and relative duration of asymptomatic transmission.","author":[{"dropping-particle":"","family":"Park","given":"Sang Woo","non-dropping-particle":"","parse-names":false,"suffix":""},{"dropping-particle":"","family":"Cornforth","given":"Daniel M.","non-dropping-particle":"","parse-names":false,"suffix":""},{"dropping-particle":"","family":"Dushoff","given":"Jonathan","non-dropping-particle":"","parse-names":false,"suffix":""},{"dropping-particle":"","family":"Weitz","given":"Joshua S.","non-dropping-particle":"","parse-names":false,"suffix":""}],"container-title":"Epidemics","id":"ITEM-1","issued":{"date-parts":[["2020","6","1"]]},"page":"100392","publisher":"Elsevier B.V.","title":"The time scale of asymptomatic transmission affects estimates of epidemic potential in the COVID-19 outbreak","type":"article-journal","volume":"31"},"uris":["http://www.mendeley.com/documents/?uuid=738f93b8-0057-3961-af86-3a60b81ed9bf"]}],"mendeley":{"formattedCitation":"(44)","plainTextFormattedCitation":"(44)","previouslyFormattedCitation":"(43)"},"properties":{"noteIndex":0},"schema":"https://github.com/citation-style-language/schema/raw/master/csl-citation.json"}</w:instrText>
      </w:r>
      <w:r w:rsidR="00E81923" w:rsidRPr="009D0311">
        <w:fldChar w:fldCharType="separate"/>
      </w:r>
      <w:r w:rsidR="00E15606" w:rsidRPr="00E15606">
        <w:rPr>
          <w:noProof/>
        </w:rPr>
        <w:t>(44)</w:t>
      </w:r>
      <w:r w:rsidR="00E81923" w:rsidRPr="009D0311">
        <w:fldChar w:fldCharType="end"/>
      </w:r>
      <w:r w:rsidR="00E81923" w:rsidRPr="009D0311">
        <w:t xml:space="preserve">. </w:t>
      </w:r>
    </w:p>
    <w:p w14:paraId="6D456E18" w14:textId="53D39E25" w:rsidR="00A15156" w:rsidRPr="009D0311" w:rsidRDefault="00E95AB4" w:rsidP="00DD0736">
      <w:pPr>
        <w:jc w:val="both"/>
        <w:rPr>
          <w:rFonts w:eastAsiaTheme="minorEastAsia"/>
        </w:rPr>
      </w:pPr>
      <w:r w:rsidRPr="009D0311">
        <w:rPr>
          <w:rFonts w:eastAsiaTheme="minorEastAsia"/>
        </w:rPr>
        <w:t xml:space="preserve">The </w:t>
      </w:r>
      <w:del w:id="654" w:author="Green, Will" w:date="2021-09-02T16:16:00Z">
        <w:r w:rsidRPr="009D0311" w:rsidDel="00830ED1">
          <w:rPr>
            <w:rFonts w:eastAsiaTheme="minorEastAsia"/>
          </w:rPr>
          <w:delText xml:space="preserve">infectious </w:delText>
        </w:r>
      </w:del>
      <w:ins w:id="655" w:author="Green, Will" w:date="2021-09-02T16:16:00Z">
        <w:r w:rsidR="00830ED1">
          <w:rPr>
            <w:rFonts w:eastAsiaTheme="minorEastAsia"/>
          </w:rPr>
          <w:t xml:space="preserve">transmissibility </w:t>
        </w:r>
      </w:ins>
      <w:r w:rsidRPr="009D0311">
        <w:rPr>
          <w:rFonts w:eastAsiaTheme="minorEastAsia"/>
        </w:rPr>
        <w:t xml:space="preserve">profile of an individual depends principally on the extent and duration of viral shedding, and their effective contact rate. </w:t>
      </w:r>
      <w:r w:rsidR="00912531" w:rsidRPr="009D0311">
        <w:rPr>
          <w:rFonts w:eastAsiaTheme="minorEastAsia"/>
        </w:rPr>
        <w:t xml:space="preserve">Symptom presentation </w:t>
      </w:r>
      <w:r w:rsidR="00181EC3" w:rsidRPr="009D0311">
        <w:rPr>
          <w:rFonts w:eastAsiaTheme="minorEastAsia"/>
        </w:rPr>
        <w:t xml:space="preserve">may impact </w:t>
      </w:r>
      <w:r w:rsidR="007468B2" w:rsidRPr="009D0311">
        <w:rPr>
          <w:rFonts w:eastAsiaTheme="minorEastAsia"/>
        </w:rPr>
        <w:t>both</w:t>
      </w:r>
      <w:r w:rsidR="00181EC3" w:rsidRPr="009D0311">
        <w:rPr>
          <w:rFonts w:eastAsiaTheme="minorEastAsia"/>
        </w:rPr>
        <w:t xml:space="preserve"> variables.</w:t>
      </w:r>
      <w:r w:rsidRPr="009D0311">
        <w:rPr>
          <w:rFonts w:eastAsiaTheme="minorEastAsia"/>
        </w:rPr>
        <w:t xml:space="preserve"> </w:t>
      </w:r>
    </w:p>
    <w:p w14:paraId="45468A76" w14:textId="46DB91E4" w:rsidR="00912531" w:rsidRPr="009D0311" w:rsidRDefault="00181EC3" w:rsidP="00DD0736">
      <w:pPr>
        <w:jc w:val="both"/>
        <w:rPr>
          <w:rFonts w:eastAsiaTheme="minorEastAsia"/>
        </w:rPr>
      </w:pPr>
      <w:r w:rsidRPr="009D0311">
        <w:rPr>
          <w:rFonts w:eastAsiaTheme="minorEastAsia"/>
        </w:rPr>
        <w:t>Viral shedding will itself depend on individual viral load</w:t>
      </w:r>
      <w:r w:rsidR="007468B2" w:rsidRPr="009D0311">
        <w:rPr>
          <w:rFonts w:eastAsiaTheme="minorEastAsia"/>
        </w:rPr>
        <w:t>,</w:t>
      </w:r>
      <w:r w:rsidRPr="009D0311">
        <w:rPr>
          <w:rFonts w:eastAsiaTheme="minorEastAsia"/>
        </w:rPr>
        <w:t xml:space="preserve"> and the efficiency and duration of viral expulsion. </w:t>
      </w:r>
      <w:r w:rsidR="00E95AB4" w:rsidRPr="009D0311">
        <w:rPr>
          <w:rFonts w:eastAsiaTheme="minorEastAsia"/>
        </w:rPr>
        <w:t>Viral load studies for influenza infection</w:t>
      </w:r>
      <w:r w:rsidRPr="009D0311">
        <w:rPr>
          <w:rFonts w:eastAsiaTheme="minorEastAsia"/>
        </w:rPr>
        <w:t xml:space="preserve"> have shown that </w:t>
      </w:r>
      <w:r w:rsidR="00E95AB4" w:rsidRPr="009D0311">
        <w:rPr>
          <w:rFonts w:eastAsiaTheme="minorEastAsia"/>
        </w:rPr>
        <w:t xml:space="preserve">asymptomatic and paucisymptomatic cases had </w:t>
      </w:r>
      <w:r w:rsidRPr="009D0311">
        <w:rPr>
          <w:rFonts w:eastAsiaTheme="minorEastAsia"/>
        </w:rPr>
        <w:t>1-2 log</w:t>
      </w:r>
      <w:r w:rsidRPr="009D0311">
        <w:rPr>
          <w:rFonts w:eastAsiaTheme="minorEastAsia"/>
          <w:vertAlign w:val="subscript"/>
        </w:rPr>
        <w:t xml:space="preserve">10 </w:t>
      </w:r>
      <w:r w:rsidRPr="009D0311">
        <w:rPr>
          <w:rFonts w:eastAsiaTheme="minorEastAsia"/>
        </w:rPr>
        <w:t>fewer copies of viral RNA than symptomatic cases</w:t>
      </w:r>
      <w:r w:rsidR="002C2842" w:rsidRPr="009D0311">
        <w:rPr>
          <w:rFonts w:eastAsiaTheme="minorEastAsia"/>
        </w:rPr>
        <w:t>,</w:t>
      </w:r>
      <w:r w:rsidRPr="009D0311">
        <w:rPr>
          <w:rFonts w:eastAsiaTheme="minorEastAsia"/>
        </w:rPr>
        <w:t xml:space="preserve"> </w:t>
      </w:r>
      <w:r w:rsidR="00D37D43">
        <w:rPr>
          <w:rFonts w:eastAsiaTheme="minorEastAsia"/>
        </w:rPr>
        <w:t xml:space="preserve">and </w:t>
      </w:r>
      <w:r w:rsidR="00E95AB4" w:rsidRPr="009D0311">
        <w:rPr>
          <w:rFonts w:eastAsiaTheme="minorEastAsia"/>
        </w:rPr>
        <w:t xml:space="preserve">shorter shedding times </w:t>
      </w:r>
      <w:r w:rsidR="00E95AB4" w:rsidRPr="009D0311">
        <w:rPr>
          <w:rFonts w:eastAsiaTheme="minorEastAsia"/>
        </w:rPr>
        <w:fldChar w:fldCharType="begin" w:fldLock="1"/>
      </w:r>
      <w:r w:rsidR="00E15606">
        <w:rPr>
          <w:rFonts w:eastAsiaTheme="minorEastAsia"/>
        </w:rPr>
        <w:instrText>ADDIN CSL_CITATION {"citationItems":[{"id":"ITEM-1","itemData":{"DOI":"10.1093/cid/ciw841","ISSN":"15376591","PMID":"28011603","abstract":"Background: Influenza virus infections are associated with a wide spectrum of disease. However, few studies have investigated in detail the epidemiological and virological characteristics of asymptomatic and mild illness with influenza virus infections.\nMethods: In a community-based study in Hong Kong from 2008 to 2014, we followed up initially healthy individuals who were household contacts of symptomatic persons with laboratory-confirmed influenza, to identify secondary infections. Information from daily symptom diaries was used to classify infections as symptomatic (≥2 signs/symptoms, including fever ≥37.8°C, headache, myalgia, cough, sore throat, runny nose and sputum), paucisymptomatic (1 symptom only), or asymptomatic (none of these symptoms). We compared the patterns of influenza viral shedding between these groups.\nResults: We identified 235 virologically confirmed secondary cases of influenza virus infection in the household setting, including 31 (13%) paucisymptomatic and 25 (11%) asymptomatic cases. The duration of viral RNA shedding was shorter and declined more rapidly in paucisymptomatic and asymptomatic than in symptomatic cases. The mean levels of influenza viral RNA shedding in asymptomatic and paucisymptomatic cases were approximately 1-2 log10 copies lower than in symptomatic cases.\nConclusions: The presence of influenza viral shedding in patients with influenza who have very few or no symptoms reflects their potential for transmitting the virus to close contacts. These findings suggest that further research is needed to investigate the contribution of persons with asymptomatic or clinically mild influenza virus infections to influenza virus transmission in household, institutional, and community settings.","author":[{"dropping-particle":"","family":"Ip","given":"Dennis K.M.","non-dropping-particle":"","parse-names":false,"suffix":""},{"dropping-particle":"","family":"Lau","given":"Lincoln L.H.","non-dropping-particle":"","parse-names":false,"suffix":""},{"dropping-particle":"","family":"Leung","given":"Nancy H.L.","non-dropping-particle":"","parse-names":false,"suffix":""},{"dropping-particle":"","family":"Fang","given":"Vicky J.","non-dropping-particle":"","parse-names":false,"suffix":""},{"dropping-particle":"","family":"Chan","given":"Kwok Hung","non-dropping-particle":"","parse-names":false,"suffix":""},{"dropping-particle":"","family":"Chu","given":"Daniel K.W.","non-dropping-particle":"","parse-names":false,"suffix":""},{"dropping-particle":"","family":"Leung","given":"Gabriel M.","non-dropping-particle":"","parse-names":false,"suffix":""},{"dropping-particle":"","family":"Peiris","given":"J. S.Malik","non-dropping-particle":"","parse-names":false,"suffix":""},{"dropping-particle":"","family":"Uyeki","given":"Timothy M.","non-dropping-particle":"","parse-names":false,"suffix":""},{"dropping-particle":"","family":"Cowling","given":"Benjamin J.","non-dropping-particle":"","parse-names":false,"suffix":""}],"container-title":"Clinical infectious diseases : an official publication of the Infectious Diseases Society of America","id":"ITEM-1","issue":"6","issued":{"date-parts":[["2017","3","15"]]},"page":"736-742","title":"Viral Shedding and Transmission Potential of Asymptomatic and Paucisymptomatic Influenza Virus Infections in the Community","type":"article-journal","volume":"64"},"uris":["http://www.mendeley.com/documents/?uuid=25d5342f-7af6-3fd3-8a75-29b7865a8532"]}],"mendeley":{"formattedCitation":"(45)","plainTextFormattedCitation":"(45)","previouslyFormattedCitation":"(44)"},"properties":{"noteIndex":0},"schema":"https://github.com/citation-style-language/schema/raw/master/csl-citation.json"}</w:instrText>
      </w:r>
      <w:r w:rsidR="00E95AB4" w:rsidRPr="009D0311">
        <w:rPr>
          <w:rFonts w:eastAsiaTheme="minorEastAsia"/>
        </w:rPr>
        <w:fldChar w:fldCharType="separate"/>
      </w:r>
      <w:r w:rsidR="00E15606" w:rsidRPr="00E15606">
        <w:rPr>
          <w:rFonts w:eastAsiaTheme="minorEastAsia"/>
          <w:noProof/>
        </w:rPr>
        <w:t>(45)</w:t>
      </w:r>
      <w:r w:rsidR="00E95AB4" w:rsidRPr="009D0311">
        <w:rPr>
          <w:rFonts w:eastAsiaTheme="minorEastAsia"/>
        </w:rPr>
        <w:fldChar w:fldCharType="end"/>
      </w:r>
      <w:r w:rsidRPr="009D0311">
        <w:rPr>
          <w:rFonts w:eastAsiaTheme="minorEastAsia"/>
        </w:rPr>
        <w:t xml:space="preserve">. </w:t>
      </w:r>
      <w:r w:rsidR="00E95AB4" w:rsidRPr="009D0311">
        <w:rPr>
          <w:rFonts w:eastAsiaTheme="minorEastAsia"/>
        </w:rPr>
        <w:t xml:space="preserve"> </w:t>
      </w:r>
      <w:r w:rsidRPr="009D0311">
        <w:rPr>
          <w:rFonts w:eastAsiaTheme="minorEastAsia"/>
        </w:rPr>
        <w:t xml:space="preserve">Similarly, studies on </w:t>
      </w:r>
      <w:r w:rsidR="00E95AB4" w:rsidRPr="009D0311">
        <w:rPr>
          <w:rFonts w:eastAsiaTheme="minorEastAsia"/>
        </w:rPr>
        <w:t>MERS</w:t>
      </w:r>
      <w:r w:rsidRPr="009D0311">
        <w:rPr>
          <w:rFonts w:eastAsiaTheme="minorEastAsia"/>
        </w:rPr>
        <w:t xml:space="preserve"> found the </w:t>
      </w:r>
      <w:r w:rsidR="00E95AB4" w:rsidRPr="009D0311">
        <w:rPr>
          <w:rFonts w:eastAsiaTheme="minorEastAsia"/>
        </w:rPr>
        <w:t xml:space="preserve">duration of PCR-positivity increased with disease severity </w:t>
      </w:r>
      <w:r w:rsidR="00E95AB4" w:rsidRPr="009D0311">
        <w:rPr>
          <w:rFonts w:eastAsiaTheme="minorEastAsia"/>
        </w:rPr>
        <w:fldChar w:fldCharType="begin" w:fldLock="1"/>
      </w:r>
      <w:r w:rsidR="00E15606">
        <w:rPr>
          <w:rFonts w:eastAsiaTheme="minorEastAsia"/>
        </w:rPr>
        <w:instrText>ADDIN CSL_CITATION {"citationItems":[{"id":"ITEM-1","itemData":{"DOI":"10.3201/eid2207.160040","ISSN":"10806059","PMID":"27314227","abstract":"In January 2013, several months after Middle East respiratory syndrome coronavirus (MERS-CoV) was first identified in Saudi Arabia, Abu Dhabi, United Arab Emirates, began surveillance for MERS-CoV. We analyzed medical chart and laboratory data collected by the Health Authority-Abu Dhabi during January 2013-May 2014. Using real-time reverse transcription PCR, we tested respiratory tract samples for MERS-CoV and identified 65 case-patients. Of these patients, 23 (35%) were asymptomatic at the time of testing, and 4 (6%) showed positive test results for &gt;3 weeks (1 had severe symptoms and 3 had mild symptoms). We also identified 6 clusters of MERS-CoV cases. This report highlights the potential for virus shedding by mildly ill and asymptomatic case-patients. These findings will be useful for MERS-CoV management and infection prevention strategies.","author":[{"dropping-particle":"","family":"Hosani","given":"Farida Ismail","non-dropping-particle":"Al","parse-names":false,"suffix":""},{"dropping-particle":"","family":"Pringle","given":"Kimberly","non-dropping-particle":"","parse-names":false,"suffix":""},{"dropping-particle":"","family":"Mulla","given":"Mariam","non-dropping-particle":"Al","parse-names":false,"suffix":""},{"dropping-particle":"","family":"Kim","given":"Lindsay","non-dropping-particle":"","parse-names":false,"suffix":""},{"dropping-particle":"","family":"Pham","given":"Huong","non-dropping-particle":"","parse-names":false,"suffix":""},{"dropping-particle":"","family":"Alami","given":"Negar N.","non-dropping-particle":"","parse-names":false,"suffix":""},{"dropping-particle":"","family":"Khudhair","given":"Ahmed","non-dropping-particle":"","parse-names":false,"suffix":""},{"dropping-particle":"","family":"Hall","given":"Aron J.","non-dropping-particle":"","parse-names":false,"suffix":""},{"dropping-particle":"","family":"Aden","given":"Bashir","non-dropping-particle":"","parse-names":false,"suffix":""},{"dropping-particle":"","family":"Saleh","given":"Feda","non-dropping-particle":"El","parse-names":false,"suffix":""},{"dropping-particle":"","family":"Dhaheri","given":"Wafa","non-dropping-particle":"Al","parse-names":false,"suffix":""},{"dropping-particle":"","family":"Bandar","given":"Zyad","non-dropping-particle":"Al","parse-names":false,"suffix":""},{"dropping-particle":"","family":"Bunga","given":"Sudhir","non-dropping-particle":"","parse-names":false,"suffix":""},{"dropping-particle":"","family":"Abou Elkheir","given":"Kheir","non-dropping-particle":"","parse-names":false,"suffix":""},{"dropping-particle":"","family":"Tao","given":"Ying","non-dropping-particle":"","parse-names":false,"suffix":""},{"dropping-particle":"","family":"Hunter","given":"Jennifer C.","non-dropping-particle":"","parse-names":false,"suffix":""},{"dropping-particle":"","family":"Nguyen","given":"Duc","non-dropping-particle":"","parse-names":false,"suffix":""},{"dropping-particle":"","family":"Turner","given":"Andrew","non-dropping-particle":"","parse-names":false,"suffix":""},{"dropping-particle":"","family":"Pradeep","given":"Krishna","non-dropping-particle":"","parse-names":false,"suffix":""},{"dropping-particle":"","family":"Sasse","given":"Jurgen","non-dropping-particle":"","parse-names":false,"suffix":""},{"dropping-particle":"","family":"Weber","given":"Stefan","non-dropping-particle":"","parse-names":false,"suffix":""},{"dropping-particle":"","family":"Tong","given":"Suxiang","non-dropping-particle":"","parse-names":false,"suffix":""},{"dropping-particle":"","family":"Whitaker","given":"Brett L.","non-dropping-particle":"","parse-names":false,"suffix":""},{"dropping-particle":"","family":"Haynes","given":"Lia M.","non-dropping-particle":"","parse-names":false,"suffix":""},{"dropping-particle":"","family":"Curns","given":"Aaron","non-dropping-particle":"","parse-names":false,"suffix":""},{"dropping-particle":"","family":"Gerber","given":"Susan I.","non-dropping-particle":"","parse-names":false,"suffix":""}],"container-title":"Emerging Infectious Diseases","id":"ITEM-1","issue":"7","issued":{"date-parts":[["2016","7","1"]]},"page":"1162-1168","publisher":"Centers for Disease Control and Prevention (CDC)","title":"Response to emergence of middle east respiratory syndrome coronavirus, Abu Dhabi, United Arab Emirates, 2013-2014","type":"article-journal","volume":"22"},"uris":["http://www.mendeley.com/documents/?uuid=3e958842-a6a0-34d5-9958-fa87ca23473a"]}],"mendeley":{"formattedCitation":"(46)","plainTextFormattedCitation":"(46)","previouslyFormattedCitation":"(45)"},"properties":{"noteIndex":0},"schema":"https://github.com/citation-style-language/schema/raw/master/csl-citation.json"}</w:instrText>
      </w:r>
      <w:r w:rsidR="00E95AB4" w:rsidRPr="009D0311">
        <w:rPr>
          <w:rFonts w:eastAsiaTheme="minorEastAsia"/>
        </w:rPr>
        <w:fldChar w:fldCharType="separate"/>
      </w:r>
      <w:r w:rsidR="00E15606" w:rsidRPr="00E15606">
        <w:rPr>
          <w:rFonts w:eastAsiaTheme="minorEastAsia"/>
          <w:noProof/>
        </w:rPr>
        <w:t>(46)</w:t>
      </w:r>
      <w:r w:rsidR="00E95AB4" w:rsidRPr="009D0311">
        <w:rPr>
          <w:rFonts w:eastAsiaTheme="minorEastAsia"/>
        </w:rPr>
        <w:fldChar w:fldCharType="end"/>
      </w:r>
      <w:r w:rsidR="00E95AB4" w:rsidRPr="009D0311">
        <w:rPr>
          <w:rFonts w:eastAsiaTheme="minorEastAsia"/>
        </w:rPr>
        <w:t xml:space="preserve">. Symptoms themselves also increase viral </w:t>
      </w:r>
      <w:r w:rsidR="00D7665D" w:rsidRPr="009D0311">
        <w:rPr>
          <w:rFonts w:eastAsiaTheme="minorEastAsia"/>
        </w:rPr>
        <w:t>expulsion</w:t>
      </w:r>
      <w:r w:rsidRPr="009D0311">
        <w:rPr>
          <w:rFonts w:eastAsiaTheme="minorEastAsia"/>
        </w:rPr>
        <w:t xml:space="preserve">: </w:t>
      </w:r>
      <w:r w:rsidR="00D7665D" w:rsidRPr="009D0311">
        <w:rPr>
          <w:rFonts w:eastAsiaTheme="minorEastAsia"/>
        </w:rPr>
        <w:t xml:space="preserve">a cough can produce an estimated 3,000 droplets, and a sneeze an estimated 40,000 </w:t>
      </w:r>
      <w:r w:rsidR="00D7665D" w:rsidRPr="009D0311">
        <w:rPr>
          <w:rFonts w:eastAsiaTheme="minorEastAsia"/>
        </w:rPr>
        <w:fldChar w:fldCharType="begin" w:fldLock="1"/>
      </w:r>
      <w:r w:rsidR="00E15606">
        <w:rPr>
          <w:rFonts w:eastAsiaTheme="minorEastAsia"/>
        </w:rPr>
        <w:instrText>ADDIN CSL_CITATION {"citationItems":[{"id":"ITEM-1","itemData":{"DOI":"10.1016/S0196-6553(98)70046-X","ISSN":"01966553","PMID":"9721404","abstract":"Assessment of strategies for engineering controls for the prevention of airborne infectious disease transmission to patients and to health care and related workers requires consideration of the factors relevant to aerosol characterization. These factors include aerosol generation, particle sizes and concentrations, organism viability, infectivity and virulence, air-flow and climate, and environmental sampling and analysis. The major focus on attention to engineering controls comes from recent increases in tuberculosis, particularly the multidrug-resistant varieties in the general hospital population, the severely immunocompromised, and those in at-risk and confined environments such as prisons, long-term care facilities, and shelters for the homeless. Many workers are in close contact with persons who have active, undiagnosed, or insufficiently treated tuberculosis. Additionally, patients and health care workers may be exposed to a variety of pathogenic human viruses, opportunistic fungi, and bacteria. This report therefore focuses on the nature of infectious aerosol transmission in an attempt to determine which factors can be systematically addressed to result in proven, applied engineering approaches to the control of infectious aerosols in hospital and health care facility environments. The infectious aerosols of consideration are those that are generated as particles of respirable size by both human and environmental sources and that have the capability of remaining viable and airborne for extended periods in the indoor environment. This definition precludes skin and mucous membrane exposures occurring from splashes (rather than true aerosols) of blood or body fluids containing infectious disease agents. There are no epidemiologic or laboratory studies documenting the transmission of bloodborne virus by way of aerosols.","author":[{"dropping-particle":"","family":"Cole","given":"E. C.","non-dropping-particle":"","parse-names":false,"suffix":""},{"dropping-particle":"","family":"Cook","given":"C. E.","non-dropping-particle":"","parse-names":false,"suffix":""}],"container-title":"American Journal of Infection Control","id":"ITEM-1","issue":"4","issued":{"date-parts":[["1998"]]},"page":"453-464","publisher":"Mosby Inc.","title":"Characterization of infectious aerosols in health care facilities: An aid to effective engineering controls and preventive strategies","type":"article-journal","volume":"26"},"uris":["http://www.mendeley.com/documents/?uuid=cc6c1fe9-0e19-3628-a8e7-1c3ea674eefb"]}],"mendeley":{"formattedCitation":"(47)","plainTextFormattedCitation":"(47)","previouslyFormattedCitation":"(46)"},"properties":{"noteIndex":0},"schema":"https://github.com/citation-style-language/schema/raw/master/csl-citation.json"}</w:instrText>
      </w:r>
      <w:r w:rsidR="00D7665D" w:rsidRPr="009D0311">
        <w:rPr>
          <w:rFonts w:eastAsiaTheme="minorEastAsia"/>
        </w:rPr>
        <w:fldChar w:fldCharType="separate"/>
      </w:r>
      <w:r w:rsidR="00E15606" w:rsidRPr="00E15606">
        <w:rPr>
          <w:rFonts w:eastAsiaTheme="minorEastAsia"/>
          <w:noProof/>
        </w:rPr>
        <w:t>(47)</w:t>
      </w:r>
      <w:r w:rsidR="00D7665D" w:rsidRPr="009D0311">
        <w:rPr>
          <w:rFonts w:eastAsiaTheme="minorEastAsia"/>
        </w:rPr>
        <w:fldChar w:fldCharType="end"/>
      </w:r>
      <w:r w:rsidR="00D7665D" w:rsidRPr="009D0311">
        <w:rPr>
          <w:rFonts w:eastAsiaTheme="minorEastAsia"/>
        </w:rPr>
        <w:t xml:space="preserve">; both far more efficient </w:t>
      </w:r>
      <w:r w:rsidR="00D37D43">
        <w:rPr>
          <w:rFonts w:eastAsiaTheme="minorEastAsia"/>
        </w:rPr>
        <w:t xml:space="preserve">shedding processes </w:t>
      </w:r>
      <w:r w:rsidR="00D7665D" w:rsidRPr="009D0311">
        <w:rPr>
          <w:rFonts w:eastAsiaTheme="minorEastAsia"/>
        </w:rPr>
        <w:t xml:space="preserve">than breathing or talking </w:t>
      </w:r>
      <w:r w:rsidR="00D7665D" w:rsidRPr="009D0311">
        <w:rPr>
          <w:rFonts w:eastAsiaTheme="minorEastAsia"/>
        </w:rPr>
        <w:fldChar w:fldCharType="begin" w:fldLock="1"/>
      </w:r>
      <w:r w:rsidR="00E15606">
        <w:rPr>
          <w:rFonts w:eastAsiaTheme="minorEastAsia"/>
        </w:rPr>
        <w:instrText>ADDIN CSL_CITATION {"citationItems":[{"id":"ITEM-1","itemData":{"ISSN":"03671038","PMID":"21009905","author":[{"dropping-particle":"","family":"Duguid","given":"JP","non-dropping-particle":"","parse-names":false,"suffix":""}],"container-title":"Edinburgh medical journal","id":"ITEM-1","issue":"11","issued":{"date-parts":[["1945","11","1"]]},"page":"385-401","publisher":"Biomedical Journal Digitization Project","title":"The numbers and the sites of origin of the droplets expelled during expiratory activities","type":"article-journal","volume":"52"},"uris":["http://www.mendeley.com/documents/?uuid=eba84b2c-65a0-36a7-bb58-1cccf47cb732"]}],"mendeley":{"formattedCitation":"(48)","plainTextFormattedCitation":"(48)","previouslyFormattedCitation":"(47)"},"properties":{"noteIndex":0},"schema":"https://github.com/citation-style-language/schema/raw/master/csl-citation.json"}</w:instrText>
      </w:r>
      <w:r w:rsidR="00D7665D" w:rsidRPr="009D0311">
        <w:rPr>
          <w:rFonts w:eastAsiaTheme="minorEastAsia"/>
        </w:rPr>
        <w:fldChar w:fldCharType="separate"/>
      </w:r>
      <w:r w:rsidR="00E15606" w:rsidRPr="00E15606">
        <w:rPr>
          <w:rFonts w:eastAsiaTheme="minorEastAsia"/>
          <w:noProof/>
        </w:rPr>
        <w:t>(48)</w:t>
      </w:r>
      <w:r w:rsidR="00D7665D" w:rsidRPr="009D0311">
        <w:rPr>
          <w:rFonts w:eastAsiaTheme="minorEastAsia"/>
        </w:rPr>
        <w:fldChar w:fldCharType="end"/>
      </w:r>
      <w:r w:rsidR="00D7665D" w:rsidRPr="009D0311">
        <w:rPr>
          <w:rFonts w:eastAsiaTheme="minorEastAsia"/>
        </w:rPr>
        <w:t>.</w:t>
      </w:r>
      <w:r w:rsidR="002C2842" w:rsidRPr="009D0311">
        <w:rPr>
          <w:rFonts w:eastAsiaTheme="minorEastAsia"/>
        </w:rPr>
        <w:t xml:space="preserve"> </w:t>
      </w:r>
    </w:p>
    <w:p w14:paraId="5BD72817" w14:textId="0308AD0E" w:rsidR="00761F00" w:rsidRPr="009D0311" w:rsidRDefault="00DD0736" w:rsidP="00761F00">
      <w:pPr>
        <w:jc w:val="both"/>
        <w:rPr>
          <w:rFonts w:eastAsiaTheme="minorEastAsia"/>
        </w:rPr>
      </w:pPr>
      <w:r w:rsidRPr="009D0311">
        <w:rPr>
          <w:rFonts w:eastAsiaTheme="minorEastAsia"/>
        </w:rPr>
        <w:t xml:space="preserve">There have been varying conclusions from studies on the difference in viral load between symptomatic and asymptomatic infections in SARS-CoV-2 infection. Where some studies have found viral load to be similar between symptomatic and asymptomatic </w:t>
      </w:r>
      <w:r w:rsidR="002933DE" w:rsidRPr="009D0311">
        <w:rPr>
          <w:rFonts w:eastAsiaTheme="minorEastAsia"/>
        </w:rPr>
        <w:t>SARS-CoV-2</w:t>
      </w:r>
      <w:r w:rsidRPr="009D0311">
        <w:rPr>
          <w:rFonts w:eastAsiaTheme="minorEastAsia"/>
        </w:rPr>
        <w:t xml:space="preserve"> patients </w:t>
      </w:r>
      <w:r w:rsidRPr="009D0311">
        <w:rPr>
          <w:rFonts w:eastAsiaTheme="minorEastAsia"/>
        </w:rPr>
        <w:fldChar w:fldCharType="begin" w:fldLock="1"/>
      </w:r>
      <w:r w:rsidR="00E15606">
        <w:rPr>
          <w:rFonts w:eastAsiaTheme="minorEastAsia"/>
        </w:rPr>
        <w:instrText>ADDIN CSL_CITATION {"citationItems":[{"id":"ITEM-1","itemData":{"DOI":"10.1016/j.jinf.2020.06.067","ISSN":"15322742","PMID":"32615199","abstract":"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1","issue":"3","issued":{"date-parts":[["2020","9","1"]]},"page":"357-371","publisher":"W.B. Saunders Ltd","title":"SARS-CoV-2 detection, viral load and infectivity over the course of an infection","type":"article","volume":"81"},"uris":["http://www.mendeley.com/documents/?uuid=807f66eb-1504-3c58-bca7-4f219cbc5315"]},{"id":"ITEM-2","itemData":{"DOI":"10.1136/thoraxjnl-2020-215042","ISSN":"14683296","PMID":"32963115","abstract":"Background Asymptomatic individuals with SARS-CoV-2 infection have viable viral loads and have been linked to several transmission cases. However, data on the viral loads in such individuals are lacking. We assessed the viral loads in asymptomatic individuals with SARS-CoV-2 infection in comparison with those in symptomatic patients with COVID-19. Methods Study participants were recruited from a community facility designated for the isolation of patients with mild COVID-19 in South Korea. The presence of symptoms was evaluated with a questionnaire-based survey. Viral loads in the upper respiratory tract were measured with real-time reverse transcription-PCR (RT-PCR) targeting the E, RdRp and N genes of SARS-CoV-2, with a cycle threshold (Ct) value of 40 for determining positivity. Results In 213 patients with SARS-CoV-2 infection, 41 (19%) had remained asymptomatic from potential exposure to laboratory confirmation and admission; of them, 39 (95%) underwent follow-up RT-PCR testing after a median 13 days. In 172 symptomatic patients, 144 (84%) underwent follow-up RT-PCR testing. Twenty-one (54%) asymptomatic individuals and 92 (64%) symptomatic patients tested positive for SARS-CoV-2 at follow-up. Asymptomatic individuals and symptomatic patients did not show any significant differences in the mean Ct values of the E (31.15 vs 31.43; p&gt;0.99), RdRp (32.26 vs 32.93; p=0.92) and N (33.05 vs 33.28; p&gt;0.99) genes. Conclusion Approximately one-fifth of the individuals without severe symptoms were asymptomatic, and their viral loads were comparable to those in symptomatic patients. A large proportion of mildly symptomatic patients with COVID-19 or asymptomatic individuals with SARS-CoV-2 showed persistent positive upper respiratory RT-PCR results at follow-up.","author":[{"dropping-particle":"","family":"Ra","given":"Sang Hyun","non-dropping-particle":"","parse-names":false,"suffix":""},{"dropping-particle":"","family":"Lim","given":"Joon Seo","non-dropping-particle":"","parse-names":false,"suffix":""},{"dropping-particle":"","family":"Kim","given":"Gwang Un","non-dropping-particle":"","parse-names":false,"suffix":""},{"dropping-particle":"","family":"Kim","given":"Min Jae","non-dropping-particle":"","parse-names":false,"suffix":""},{"dropping-particle":"","family":"Jung","given":"Jiwon","non-dropping-particle":"","parse-names":false,"suffix":""},{"dropping-particle":"","family":"Kim","given":"Sung Han","non-dropping-particle":"","parse-names":false,"suffix":""}],"container-title":"Thorax","id":"ITEM-2","issue":"1","issued":{"date-parts":[["2021","1","1"]]},"page":"61-63","publisher":"BMJ Publishing Group","title":"Upper respiratory viral load in asymptomatic individuals and mildly symptomatic patients with SARS-CoV-2 infection","type":"article-journal","volume":"76"},"uris":["http://www.mendeley.com/documents/?uuid=d8fa0fa3-5b65-3a3c-9077-5cc4f1e8c52f"]}],"mendeley":{"formattedCitation":"(49,50)","plainTextFormattedCitation":"(49,50)","previouslyFormattedCitation":"(48,49)"},"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49,50)</w:t>
      </w:r>
      <w:r w:rsidRPr="009D0311">
        <w:rPr>
          <w:rFonts w:eastAsiaTheme="minorEastAsia"/>
        </w:rPr>
        <w:fldChar w:fldCharType="end"/>
      </w:r>
      <w:r w:rsidRPr="009D0311">
        <w:rPr>
          <w:rFonts w:eastAsiaTheme="minorEastAsia"/>
        </w:rPr>
        <w:t xml:space="preserve">, others have found statistically significant differences in viral load </w:t>
      </w:r>
      <w:r w:rsidRPr="009D0311">
        <w:rPr>
          <w:rFonts w:eastAsiaTheme="minorEastAsia"/>
        </w:rPr>
        <w:fldChar w:fldCharType="begin" w:fldLock="1"/>
      </w:r>
      <w:r w:rsidR="00E15606">
        <w:rPr>
          <w:rFonts w:eastAsiaTheme="minorEastAsia"/>
        </w:rPr>
        <w:instrText>ADDIN CSL_CITATION {"citationItems":[{"id":"ITEM-1","itemData":{"DOI":"10.1016/j.ijid.2020.05.030","ISSN":"18783511","PMID":"32437933","abstract":"Data are limited on the viral load, viral shedding patterns, and potential infectivity of asymptomatic patients (APs) with coronavirus disease 2019 (COVID-19). This study included 31 adult patients who were virologically confirmed to have COVID-19 but were asymptomatic on admission. Among these 31 patients, 22 presented symptoms after admission and were defined as asymptomatic patients in the incubation period (APIs); the other nine patients remained asymptomatic during hospitalization and were defined as asymptomatic patients (APs). The median cycle threshold (Ct) value of APs (39.0, interquartile range (IQR) 37.5–39.5) was significantly higher than that of APIs (34.5, IQR 32.2–37.0), indicating a lower viral load in APs. However, the duration of viral shedding remained similar in the two groups (7 days, IQR 5–14 days vs. 8 days, IQR 5–16 days). The study findings demonstrated that although APs with COVID-19 have a lower viral load, they still have certain period of viral shedding, which suggests the possibility of transmission during their asymptomatic period. Further longitudinal surveillance of these asymptomatic cases via virus nucleic acid testing are warranted.","author":[{"dropping-particle":"","family":"Zhou","given":"Rui","non-dropping-particle":"","parse-names":false,"suffix":""},{"dropping-particle":"","family":"Li","given":"Furong","non-dropping-particle":"","parse-names":false,"suffix":""},{"dropping-particle":"","family":"Chen","given":"Fengjuan","non-dropping-particle":"","parse-names":false,"suffix":""},{"dropping-particle":"","family":"Liu","given":"Huamin","non-dropping-particle":"","parse-names":false,"suffix":""},{"dropping-particle":"","family":"Zheng","given":"Jiazhen","non-dropping-particle":"","parse-names":false,"suffix":""},{"dropping-particle":"","family":"Lei","given":"Chunliang","non-dropping-particle":"","parse-names":false,"suffix":""},{"dropping-particle":"","family":"Wu","given":"Xianbo","non-dropping-particle":"","parse-names":false,"suffix":""}],"container-title":"International Journal of Infectious Diseases","id":"ITEM-1","issued":{"date-parts":[["2020","7","1"]]},"page":"288-290","publisher":"Elsevier B.V.","title":"Viral dynamics in asymptomatic patients with COVID-19","type":"article-journal","volume":"96"},"uris":["http://www.mendeley.com/documents/?uuid=0079ee70-986d-3154-bde5-cc4720cc894b"]},{"id":"ITEM-2","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2","issued":{"date-parts":[["2020","4","18"]]},"page":"2020.04.17.20053157","publisher":"Cold Spring Harbor Laboratory Press","title":"Suppression of COVID-19 outbreak in the municipality of Vo, Italy","type":"article-journal"},"uris":["http://www.mendeley.com/documents/?uuid=228838cd-7404-3051-8178-943e10301fde"]}],"mendeley":{"formattedCitation":"(51,52)","plainTextFormattedCitation":"(51,52)","previouslyFormattedCitation":"(50,51)"},"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51,52)</w:t>
      </w:r>
      <w:r w:rsidRPr="009D0311">
        <w:rPr>
          <w:rFonts w:eastAsiaTheme="minorEastAsia"/>
        </w:rPr>
        <w:fldChar w:fldCharType="end"/>
      </w:r>
      <w:r w:rsidRPr="009D0311">
        <w:rPr>
          <w:rFonts w:eastAsiaTheme="minorEastAsia"/>
        </w:rPr>
        <w:t xml:space="preserve"> and clearance time </w:t>
      </w:r>
      <w:r w:rsidRPr="009D0311">
        <w:rPr>
          <w:rFonts w:eastAsiaTheme="minorEastAsia"/>
        </w:rPr>
        <w:fldChar w:fldCharType="begin" w:fldLock="1"/>
      </w:r>
      <w:r w:rsidR="00E15606">
        <w:rPr>
          <w:rFonts w:eastAsiaTheme="minorEastAsia"/>
        </w:rPr>
        <w:instrText>ADDIN CSL_CITATION {"citationItems":[{"id":"ITEM-1","itemData":{"DOI":"10.1093/cid/ciaa711","ISSN":"1058-4838","abstract":"Little is known about the natural history of asymptomatic severe acute respiratory syndrome coronavirus 2 (SARS-CoV-2) infection.We conducted a prospective study at a quarantine center for coronavirus disease 2019 in Ho Chi Minh City, Vietnam. We enrolled quarantined people with reverse-transcription polymerase chain reaction (RT-PCR)–confirmed SARS-CoV-2 infection, collecting clinical data, travel and contact history, and saliva at enrollment and daily nasopharyngeal/throat swabs (NTSs) for RT-PCR testing. We compared the natural history and transmission potential of asymptomatic and symptomatic individuals.Between 10 March and 4 April 2020, 14 000 quarantined people were tested for SARS-CoV-2; 49 were positive. Of these, 30 participated in the study: 13 (43%) never had symptoms and 17 (57%) were symptomatic. Seventeen (57%) participants imported cases. Compared with symptomatic individuals, asymptomatic people were less likely to have detectable SARS-CoV-2 in NTS collected at enrollment (8/13 [62%] vs 17/17 [100%]; P = .02). SARS-CoV-2 RNA was detected in 20 of 27 (74%) available saliva samples (7 of 11 [64%] in the asymptomatic group and 13 of 16 [81%] in the symptomatic group; P = .56). Analysis of RT-PCR positivity probability showed that asymptomatic participants had faster viral clearance than symptomatic participants (P &amp;lt; .001 for difference over the first 19 days). This difference was most pronounced during the first week of follow-up. Two of the asymptomatic individuals appeared to transmit SARS-CoV-2 to 4 contacts.Asymptomatic SARS-CoV-2 infection is common and can be detected by analysis of saliva or NTSs. The NTS viral loads fall faster in asymptomatic individuals, but these individuals appear able to transmit the virus to others.","author":[{"dropping-particle":"","family":"Vinh Chau","given":"Nguyen","non-dropping-particle":"Van","parse-names":false,"suffix":""},{"dropping-particle":"","family":"Lam","given":"Vo Thanh","non-dropping-particle":"","parse-names":false,"suffix":""},{"dropping-particle":"","family":"Dung","given":"Nguyen Thanh","non-dropping-particle":"","parse-names":false,"suffix":""},{"dropping-particle":"","family":"Yen","given":"Lam Minh","non-dropping-particle":"","parse-names":false,"suffix":""},{"dropping-particle":"","family":"Minh","given":"Ngo Ngoc Quang","non-dropping-particle":"","parse-names":false,"suffix":""},{"dropping-particle":"","family":"Hung","given":"Le Manh","non-dropping-particle":"","parse-names":false,"suffix":""},{"dropping-particle":"","family":"Ngoc","given":"Nghiem My","non-dropping-particle":"","parse-names":false,"suffix":""},{"dropping-particle":"","family":"Dung","given":"Nguyen Tri","non-dropping-particle":"","parse-names":false,"suffix":""},{"dropping-particle":"","family":"Man","given":"Dinh Nguyen Huy","non-dropping-particle":"","parse-names":false,"suffix":""},{"dropping-particle":"","family":"Nguyet","given":"Lam Anh","non-dropping-particle":"","parse-names":false,"suffix":""},{"dropping-particle":"","family":"Nhat","given":"Le Thanh Hoang","non-dropping-particle":"","parse-names":false,"suffix":""},{"dropping-particle":"","family":"Nhu","given":"Le Nguyen Truc","non-dropping-particle":"","parse-names":false,"suffix":""},{"dropping-particle":"","family":"Ny","given":"Nguyen Thi Han","non-dropping-particle":"","parse-names":false,"suffix":""},{"dropping-particle":"","family":"Hong","given":"Nguyen Thi Thu","non-dropping-particle":"","parse-names":false,"suffix":""},{"dropping-particle":"","family":"Kestelyn","given":"Evelyne","non-dropping-particle":"","parse-names":false,"suffix":""},{"dropping-particle":"","family":"Dung","given":"Nguyen Thi Phuong","non-dropping-particle":"","parse-names":false,"suffix":""},{"dropping-particle":"","family":"Xuan","given":"Tran Chanh","non-dropping-particle":"","parse-names":false,"suffix":""},{"dropping-particle":"","family":"Hien","given":"Tran Tinh","non-dropping-particle":"","parse-names":false,"suffix":""},{"dropping-particle":"","family":"Phong","given":"Nguyen Thanh","non-dropping-particle":"","parse-names":false,"suffix":""},{"dropping-particle":"","family":"Tu","given":"Tran Nguyen Hoang","non-dropping-particle":"","parse-names":false,"suffix":""},{"dropping-particle":"","family":"Geskus","given":"Ronald B","non-dropping-particle":"","parse-names":false,"suffix":""},{"dropping-particle":"","family":"Thanh","given":"Tran Tan","non-dropping-particle":"","parse-names":false,"suffix":""},{"dropping-particle":"","family":"Truong","given":"Nguyen Thanh","non-dropping-particle":"","parse-names":false,"suffix":""},{"dropping-particle":"","family":"Binh","given":"Nguyen Tan","non-dropping-particle":"","parse-names":false,"suffix":""},{"dropping-particle":"","family":"Thuong","given":"Tang Chi","non-dropping-particle":"","parse-names":false,"suffix":""},{"dropping-particle":"","family":"Thwaites","given":"Guy","non-dropping-particle":"","parse-names":false,"suffix":""},{"dropping-particle":"","family":"Tan","given":"Le","non-dropping-particle":"Van","parse-names":false,"suffix":""},{"dropping-particle":"","family":"Vinh Chau","given":"Nguyen","non-dropping-particle":"Van","parse-names":false,"suffix":""},{"dropping-particle":"","family":"Dung","given":"Nguyen Thanh","non-dropping-particle":"","parse-names":false,"suffix":""},{"dropping-particle":"","family":"Hung","given":"Le Manh","non-dropping-particle":"","parse-names":false,"suffix":""},{"dropping-particle":"","family":"Loan","given":"Huynh Thi","non-dropping-particle":"","parse-names":false,"suffix":""},{"dropping-particle":"","family":"Truong","given":"Nguyen Thanh","non-dropping-particle":"","parse-names":false,"suffix":""},{"dropping-particle":"","family":"Phong","given":"Nguyen Thanh","non-dropping-particle":"","parse-names":false,"suffix":""},{"dropping-particle":"","family":"Man","given":"Dinh Nguyen Huy","non-dropping-particle":"","parse-names":false,"suffix":""},{"dropping-particle":"","family":"Hao","given":"Nguyen","non-dropping-particle":"Van","parse-names":false,"suffix":""},{"dropping-particle":"","family":"Thuy","given":"Duong Bich","non-dropping-particle":"","parse-names":false,"suffix":""},{"dropping-particle":"","family":"Ngoc","given":"Nghiem My","non-dropping-particle":"","parse-names":false,"suffix":""},{"dropping-particle":"","family":"Lan","given":"Nguyen Phu Huong","non-dropping-particle":"","parse-names":false,"suffix":""},{"dropping-particle":"","family":"Thoa","given":"Pham Thi Ngoc","non-dropping-particle":"","parse-names":false,"suffix":""},{"dropping-particle":"","family":"Thao","given":"Tran Nguyen Phuong","non-dropping-particle":"","parse-names":false,"suffix":""},{"dropping-particle":"","family":"Phuong","given":"Tran Thi Lan","non-dropping-particle":"","parse-names":false,"suffix":""},{"dropping-particle":"","family":"Uyen","given":"Le Thi Tam","non-dropping-particle":"","parse-names":false,"suffix":""},{"dropping-particle":"","family":"Tam","given":"Tran Thi Thanh","non-dropping-particle":"","parse-names":false,"suffix":""},{"dropping-particle":"","family":"That","given":"Bui Thi Ton","non-dropping-particle":"","parse-names":false,"suffix":""},{"dropping-particle":"","family":"Nhung","given":"Huynh Kim","non-dropping-particle":"","parse-names":false,"suffix":""},{"dropping-particle":"","family":"Tai","given":"Ngo Tan","non-dropping-particle":"","parse-names":false,"suffix":""},{"dropping-particle":"","family":"Tu","given":"Tran Nguyen Hoang","non-dropping-particle":"","parse-names":false,"suffix":""},{"dropping-particle":"","family":"Vuong","given":"Vo Trong","non-dropping-particle":"","parse-names":false,"suffix":""},{"dropping-particle":"","family":"Ty","given":"Dinh Thi Bich","non-dropping-particle":"","parse-names":false,"suffix":""},{"dropping-particle":"","family":"Dung","given":"Le Thi","non-dropping-particle":"","parse-names":false,"suffix":""},{"dropping-particle":"","family":"Uyen","given":"Thai Lam","non-dropping-particle":"","parse-names":false,"suffix":""},{"dropping-particle":"","family":"Tien","given":"Nguyen Thi My","non-dropping-particle":"","parse-names":false,"suffix":""},{"dropping-particle":"","family":"Thao","given":"Ho Thi Thu","non-dropping-particle":"","parse-names":false,"suffix":""},{"dropping-particle":"","family":"Thao","given":"Nguyen Ngoc","non-dropping-particle":"","parse-names":false,"suffix":""},{"dropping-particle":"","family":"Vuong","given":"Huynh Ngoc Thien","non-dropping-particle":"","parse-names":false,"suffix":""},{"dropping-particle":"","family":"Thao","given":"Pham Ngoc Phuong","non-dropping-particle":"","parse-names":false,"suffix":""},{"dropping-particle":"","family":"Phuong","given":"Phan Minh","non-dropping-particle":"","parse-names":false,"suffix":""},{"dropping-particle":"","family":"Tam","given":"Dong Thi Hoai","non-dropping-particle":"","parse-names":false,"suffix":""},{"dropping-particle":"","family":"Kestelyn","given":"Evelyne","non-dropping-particle":"","parse-names":false,"suffix":""},{"dropping-particle":"","family":"Joseph","given":"Donovan","non-dropping-particle":"","parse-names":false,"suffix":""},{"dropping-particle":"","family":"Geskus","given":"Ronald","non-dropping-particle":"","parse-names":false,"suffix":""},{"dropping-particle":"","family":"Thwaites","given":"Guy","non-dropping-particle":"","parse-names":false,"suffix":""},{"dropping-particle":"","family":"Doorn","given":"H Rogier","non-dropping-particle":"van","parse-names":false,"suffix":""},{"dropping-particle":"","family":"Hien","given":"Ho","non-dropping-particle":"Van","parse-names":false,"suffix":""},{"dropping-particle":"","family":"Huy","given":"Huynh Le Anh","non-dropping-particle":"","parse-names":false,"suffix":""},{"dropping-particle":"","family":"Ha","given":"Huynh Ngan","non-dropping-particle":"","parse-names":false,"suffix":""},{"dropping-particle":"","family":"Yen","given":"Huynh Xuan","non-dropping-particle":"","parse-names":false,"suffix":""},{"dropping-particle":"","family":"Nuil","given":"Jennifer","non-dropping-particle":"Van","parse-names":false,"suffix":""},{"dropping-particle":"","family":"Day","given":"Jeremy","non-dropping-particle":"","parse-names":false,"suffix":""},{"dropping-particle":"","family":"Donovan","given":"Joseph","non-dropping-particle":"","parse-names":false,"suffix":""},{"dropping-particle":"","family":"Lawson","given":"Katrina","non-dropping-particle":"","parse-names":false,"suffix":""},{"dropping-particle":"","family":"Nguyet","given":"Lam Anh","non-dropping-particle":"","parse-names":false,"suffix":""},{"dropping-particle":"","family":"Yen","given":"Lam Minh","non-dropping-particle":"","parse-names":false,"suffix":""},{"dropping-particle":"","family":"Nhu","given":"Le Nguyen Truc","non-dropping-particle":"","parse-names":false,"suffix":""},{"dropping-particle":"","family":"Nhat","given":"Le Thanh Hoang","non-dropping-particle":"","parse-names":false,"suffix":""},{"dropping-particle":"","family":"Tan","given":"Le","non-dropping-particle":"Van","parse-names":false,"suffix":""},{"dropping-particle":"","family":"Odette","given":"Sonia Lewycka","non-dropping-particle":"","parse-names":false,"suffix":""},{"dropping-particle":"","family":"Thwaites","given":"Louise","non-dropping-particle":"","parse-names":false,"suffix":""},{"dropping-particle":"","family":"Rabaa","given":"Maia","non-dropping-particle":"","parse-names":false,"suffix":""},{"dropping-particle":"","family":"Choisy","given":"Marc","non-dropping-particle":"","parse-names":false,"suffix":""},{"dropping-particle":"","family":"Chambers","given":"Mary","non-dropping-particle":"","parse-names":false,"suffix":""},{"dropping-particle":"","family":"Rahman","given":"Motiur","non-dropping-particle":"","parse-names":false,"suffix":""},{"dropping-particle":"","family":"Hoa","given":"Ngo Thi","non-dropping-particle":"","parse-names":false,"suffix":""},{"dropping-particle":"","family":"Nhien","given":"Nguyen Thanh Thuy","non-dropping-particle":"","parse-names":false,"suffix":""},{"dropping-particle":"","family":"Ny","given":"Nguyen Thi Han","non-dropping-particle":"","parse-names":false,"suffix":""},{"dropping-particle":"","family":"Tuyen","given":"Nguyen Thi Kim","non-dropping-particle":"","parse-names":false,"suffix":""},{"dropping-particle":"","family":"Dung","given":"Nguyen Thi Phuong","non-dropping-particle":"","parse-names":false,"suffix":""},{"dropping-particle":"","family":"Hong","given":"Nguyen Thi Thu","non-dropping-particle":"","parse-names":false,"suffix":""},{"dropping-particle":"","family":"Truong","given":"Nguyen Xuan","non-dropping-particle":"","parse-names":false,"suffix":""},{"dropping-particle":"","family":"Khanh","given":"Phan Nguyen Quoc","non-dropping-particle":"","parse-names":false,"suffix":""},{"dropping-particle":"","family":"Yen","given":"Phung Le Kim","non-dropping-particle":"","parse-names":false,"suffix":""},{"dropping-particle":"","family":"Yacoub","given":"Sophie","non-dropping-particle":"","parse-names":false,"suffix":""},{"dropping-particle":"","family":"Kesteman","given":"Thomas","non-dropping-particle":"","parse-names":false,"suffix":""},{"dropping-particle":"","family":"Thuong","given":"Nguyen Thuy Thuong","non-dropping-particle":"","parse-names":false,"suffix":""},{"dropping-particle":"","family":"Thanh","given":"Tran Tan","non-dropping-particle":"","parse-names":false,"suffix":""},{"dropping-particle":"","family":"Hien","given":"Tran Tinh","non-dropping-particle":"","parse-names":false,"suffix":""},{"dropping-particle":"","family":"Hang","given":"Vu Thi Ty","non-dropping-particle":"","parse-names":false,"suffix":""},{"dropping-particle":"","family":"Dung","given":"Nguyen Tri","non-dropping-particle":"","parse-names":false,"suffix":""},{"dropping-particle":"","family":"Nga","given":"Le Hong","non-dropping-particle":"","parse-names":false,"suffix":""}],"container-title":"Clinical Infectious Diseases","id":"ITEM-1","issue":"10","issued":{"date-parts":[["2020","12","17"]]},"page":"2679-2687","publisher":"Oxford University Press (OUP)","title":"The Natural History and Transmission Potential of Asymptomatic Severe Acute Respiratory Syndrome Coronavirus 2 Infection","type":"article-journal","volume":"71"},"uris":["http://www.mendeley.com/documents/?uuid=ec4f3f4d-e73f-37fe-96b4-1c975828ae42"]},{"id":"ITEM-2","itemData":{"DOI":"10.1001/jamanetworkopen.2020.10182","ISSN":"25743805","PMID":"32459353","author":[{"dropping-particle":"","family":"Yang","given":"Rongrong","non-dropping-particle":"","parse-names":false,"suffix":""},{"dropping-particle":"","family":"Gui","given":"Xien","non-dropping-particle":"","parse-names":false,"suffix":""},{"dropping-particle":"","family":"Xiong","given":"Yong","non-dropping-particle":"","parse-names":false,"suffix":""}],"container-title":"JAMA network open","id":"ITEM-2","issue":"5","issued":{"date-parts":[["2020","5","1"]]},"page":"e2010182","publisher":"NLM (Medline)","title":"Comparison of Clinical Characteristics of Patients with Asymptomatic vs Symptomatic Coronavirus Disease 2019 in Wuhan, China","type":"article-journal","volume":"3"},"uris":["http://www.mendeley.com/documents/?uuid=839fae46-7ac5-3d7d-a5d4-bbb7d65aa3c5"]}],"mendeley":{"formattedCitation":"(53,54)","plainTextFormattedCitation":"(53,54)","previouslyFormattedCitation":"(52,53)"},"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53,54)</w:t>
      </w:r>
      <w:r w:rsidRPr="009D0311">
        <w:rPr>
          <w:rFonts w:eastAsiaTheme="minorEastAsia"/>
        </w:rPr>
        <w:fldChar w:fldCharType="end"/>
      </w:r>
      <w:r w:rsidRPr="009D0311">
        <w:rPr>
          <w:rFonts w:eastAsiaTheme="minorEastAsia"/>
        </w:rPr>
        <w:t xml:space="preserve">, or that shedding duration increases with disease severity </w:t>
      </w:r>
      <w:r w:rsidRPr="009D0311">
        <w:rPr>
          <w:rFonts w:eastAsiaTheme="minorEastAsia"/>
        </w:rPr>
        <w:fldChar w:fldCharType="begin" w:fldLock="1"/>
      </w:r>
      <w:r w:rsidR="00E15606">
        <w:rPr>
          <w:rFonts w:eastAsiaTheme="minorEastAsia"/>
        </w:rPr>
        <w:instrText>ADDIN CSL_CITATION {"citationItems":[{"id":"ITEM-1","itemData":{"DOI":"10.1016/j.ijid.2020.06.091","ISSN":"18783511","PMID":"32619760","abstract":"Objective: The novel coronavirus disease 2019 (COVID-19), caused by severe acute respiratory syndrome coronavirus 2 (SARS-CoV-2), has become a global pandemic, but the factors influencing viral RNA shedding, which would help inform optimal control strategies, remain unclear. Methods: The clinical course and viral RNA shedding pattern of 267 consecutive symptomatic COVID-19 patients admitted to the hospital from January 20, 2020 to March 15, 2020 were evaluated retrospectively. Results: The median duration of viral RNA shedding was 12 days (interquartile range 8–16 days) after the onset of illness. Of the 267 patients included in this study, 65.2% had viral RNA clearance within 14 days, 88.8% within 21 days, and 94.4% within 28 days. Older age (hazard ratio (HR) 0.99, 95% confidence interval (CI) 0.98–1.00; p = 0.04), time lag from illness onset to hospital admission (HR 0.91, 95% CI 0.88–0.94; p &lt; 0.001), diarrhea (HR 0.59, 95% CI 0.36–0.96; p = 0.036), corticosteroid treatment (HR 0.60, 95% CI 0.39–0.94; p = 0.024), and lopinavir/ritonavir use (HR 0.70, 95% CI 0.52–0.94; p = 0.014) were significantly and independently associated with prolonged viral RNA shedding. Conclusions: Early detection and timely hospital admission may be warranted for symptomatic COVID-19 patients, especially for older patients and patients with diarrhea. Corticosteroid treatment is associated with prolonged viral RNA shedding and should be used with caution. Lopinavir/ritonavir use may be associated with prolonged viral RNA shedding in non-severe patients; further randomized controlled trials are needed to confirm this finding.","author":[{"dropping-particle":"","family":"Chen","given":"Xudan","non-dropping-particle":"","parse-names":false,"suffix":""},{"dropping-particle":"","family":"Zhu","given":"Baoyi","non-dropping-particle":"","parse-names":false,"suffix":""},{"dropping-particle":"","family":"Hong","given":"Wenxin","non-dropping-particle":"","parse-names":false,"suffix":""},{"dropping-particle":"","family":"Zeng","given":"Jianwen","non-dropping-particle":"","parse-names":false,"suffix":""},{"dropping-particle":"","family":"He","given":"Xi","non-dropping-particle":"","parse-names":false,"suffix":""},{"dropping-particle":"","family":"Chen","given":"Jingfeng","non-dropping-particle":"","parse-names":false,"suffix":""},{"dropping-particle":"","family":"Zheng","given":"Haipeng","non-dropping-particle":"","parse-names":false,"suffix":""},{"dropping-particle":"","family":"Qiu","given":"Shuang","non-dropping-particle":"","parse-names":false,"suffix":""},{"dropping-particle":"","family":"Deng","given":"Ying","non-dropping-particle":"","parse-names":false,"suffix":""},{"dropping-particle":"","family":"Chan","given":"Juliana C.N.","non-dropping-particle":"","parse-names":false,"suffix":""},{"dropping-particle":"","family":"Wang","given":"Jian","non-dropping-particle":"","parse-names":false,"suffix":""},{"dropping-particle":"","family":"Zhang","given":"Yuying","non-dropping-particle":"","parse-names":false,"suffix":""}],"container-title":"International Journal of Infectious Diseases","id":"ITEM-1","issued":{"date-parts":[["2020","9","1"]]},"page":"252-260","publisher":"Elsevier B.V.","title":"Associations of clinical characteristics and treatment regimens with the duration of viral RNA shedding in patients with COVID-19","type":"article-journal","volume":"98"},"uris":["http://www.mendeley.com/documents/?uuid=fc6447fc-ae07-36b2-8616-ec8d233e6014"]}],"mendeley":{"formattedCitation":"(55)","plainTextFormattedCitation":"(55)","previouslyFormattedCitation":"(54)"},"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55)</w:t>
      </w:r>
      <w:r w:rsidRPr="009D0311">
        <w:rPr>
          <w:rFonts w:eastAsiaTheme="minorEastAsia"/>
        </w:rPr>
        <w:fldChar w:fldCharType="end"/>
      </w:r>
      <w:r w:rsidRPr="009D0311">
        <w:rPr>
          <w:rFonts w:eastAsiaTheme="minorEastAsia"/>
        </w:rPr>
        <w:t>.</w:t>
      </w:r>
      <w:r w:rsidR="00DE28C1" w:rsidRPr="009D0311">
        <w:rPr>
          <w:rFonts w:eastAsiaTheme="minorEastAsia"/>
        </w:rPr>
        <w:t xml:space="preserve"> A further study in Catalonia has found severity to be positively correlated with viral load, </w:t>
      </w:r>
      <w:r w:rsidR="002D7D90" w:rsidRPr="009D0311">
        <w:rPr>
          <w:rFonts w:eastAsiaTheme="minorEastAsia"/>
        </w:rPr>
        <w:t xml:space="preserve">and that higher viral loads led to a greater extent of onward transmission </w:t>
      </w:r>
      <w:r w:rsidR="002D7D90" w:rsidRPr="009D0311">
        <w:rPr>
          <w:rFonts w:eastAsiaTheme="minorEastAsia"/>
        </w:rPr>
        <w:fldChar w:fldCharType="begin" w:fldLock="1"/>
      </w:r>
      <w:r w:rsidR="00E15606">
        <w:rPr>
          <w:rFonts w:eastAsiaTheme="minorEastAsia"/>
        </w:rPr>
        <w:instrText>ADDIN CSL_CITATION {"citationItems":[{"id":"ITEM-1","itemData":{"URL":"https://www.gov.uk/government/news/new-legal-duty-to-self-isolate-comes-into-force-today","accessed":{"date-parts":[["2021","2","10"]]},"id":"ITEM-1","issued":{"date-parts":[["0"]]},"title":"New legal duty to self-isolate comes into force today - GOV.UK","type":"webpage"},"uris":["http://www.mendeley.com/documents/?uuid=3d829288-cd13-3a47-a0e6-0467b4dc16b2"]}],"mendeley":{"formattedCitation":"(56)","plainTextFormattedCitation":"(56)","previouslyFormattedCitation":"(55)"},"properties":{"noteIndex":0},"schema":"https://github.com/citation-style-language/schema/raw/master/csl-citation.json"}</w:instrText>
      </w:r>
      <w:r w:rsidR="002D7D90" w:rsidRPr="009D0311">
        <w:rPr>
          <w:rFonts w:eastAsiaTheme="minorEastAsia"/>
        </w:rPr>
        <w:fldChar w:fldCharType="separate"/>
      </w:r>
      <w:r w:rsidR="00E15606" w:rsidRPr="00E15606">
        <w:rPr>
          <w:rFonts w:eastAsiaTheme="minorEastAsia"/>
          <w:noProof/>
        </w:rPr>
        <w:t>(56)</w:t>
      </w:r>
      <w:r w:rsidR="002D7D90" w:rsidRPr="009D0311">
        <w:rPr>
          <w:rFonts w:eastAsiaTheme="minorEastAsia"/>
        </w:rPr>
        <w:fldChar w:fldCharType="end"/>
      </w:r>
      <w:r w:rsidR="002D7D90" w:rsidRPr="009D0311">
        <w:rPr>
          <w:rFonts w:eastAsiaTheme="minorEastAsia"/>
        </w:rPr>
        <w:t xml:space="preserve">. </w:t>
      </w:r>
      <w:r w:rsidRPr="009D0311">
        <w:rPr>
          <w:rFonts w:eastAsiaTheme="minorEastAsia"/>
        </w:rPr>
        <w:t xml:space="preserve">A recent literature review including 79 studies on SARS-CoV-2 concluded that the sum of evidence suggests viral load is similar between symptomatic and asymptomatic </w:t>
      </w:r>
      <w:r w:rsidR="002C2842" w:rsidRPr="009D0311">
        <w:rPr>
          <w:rFonts w:eastAsiaTheme="minorEastAsia"/>
        </w:rPr>
        <w:t>individuals</w:t>
      </w:r>
      <w:r w:rsidRPr="009D0311">
        <w:rPr>
          <w:rFonts w:eastAsiaTheme="minorEastAsia"/>
        </w:rPr>
        <w:t>, most studies ‘demonstrate faster viral clearance among asymptomatic than those who are symptomatic</w:t>
      </w:r>
      <w:r w:rsidR="00761F00">
        <w:rPr>
          <w:rFonts w:eastAsiaTheme="minorEastAsia"/>
        </w:rPr>
        <w:t>’</w:t>
      </w:r>
      <w:r w:rsidRPr="009D0311">
        <w:rPr>
          <w:rFonts w:eastAsiaTheme="minorEastAsia"/>
        </w:rPr>
        <w:t xml:space="preserve"> </w:t>
      </w:r>
      <w:r w:rsidRPr="009D0311">
        <w:rPr>
          <w:rFonts w:eastAsiaTheme="minorEastAsia"/>
        </w:rPr>
        <w:fldChar w:fldCharType="begin" w:fldLock="1"/>
      </w:r>
      <w:r w:rsidR="00E15606">
        <w:rPr>
          <w:rFonts w:eastAsiaTheme="minorEastAsia"/>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1","1"]]},"page":"e13-e22","publisher":"Elsevier BV","title":"SARS-CoV-2, SARS-CoV, and MERS-CoV viral load dynamics, duration of viral shedding, and infectiousness: a systematic review and meta-analysis","type":"article-journal","volume":"2"},"uris":["http://www.mendeley.com/documents/?uuid=29602503-15c4-3dc9-a4df-36941530f529"]}],"mendeley":{"formattedCitation":"(57)","plainTextFormattedCitation":"(57)","previouslyFormattedCitation":"(56)"},"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57)</w:t>
      </w:r>
      <w:r w:rsidRPr="009D0311">
        <w:rPr>
          <w:rFonts w:eastAsiaTheme="minorEastAsia"/>
        </w:rPr>
        <w:fldChar w:fldCharType="end"/>
      </w:r>
      <w:r w:rsidRPr="009D0311">
        <w:rPr>
          <w:rFonts w:eastAsiaTheme="minorEastAsia"/>
        </w:rPr>
        <w:t>.</w:t>
      </w:r>
      <w:r w:rsidR="00AC4A36" w:rsidRPr="009D0311">
        <w:rPr>
          <w:rFonts w:eastAsiaTheme="minorEastAsia"/>
        </w:rPr>
        <w:t xml:space="preserve"> </w:t>
      </w:r>
      <w:r w:rsidR="00761F00">
        <w:rPr>
          <w:rFonts w:eastAsiaTheme="minorEastAsia"/>
        </w:rPr>
        <w:t>A</w:t>
      </w:r>
      <w:r w:rsidR="00761F00" w:rsidRPr="009D0311">
        <w:rPr>
          <w:rFonts w:eastAsiaTheme="minorEastAsia"/>
        </w:rPr>
        <w:t xml:space="preserve"> </w:t>
      </w:r>
      <w:r w:rsidR="00761F00">
        <w:rPr>
          <w:rFonts w:eastAsiaTheme="minorEastAsia"/>
        </w:rPr>
        <w:t xml:space="preserve">further </w:t>
      </w:r>
      <w:r w:rsidR="00761F00" w:rsidRPr="009D0311">
        <w:rPr>
          <w:rFonts w:eastAsiaTheme="minorEastAsia"/>
        </w:rPr>
        <w:t xml:space="preserve">systematic review of the reproduction number and secondary attack rate </w:t>
      </w:r>
      <w:r w:rsidR="00761F00" w:rsidRPr="009D0311">
        <w:rPr>
          <w:rFonts w:eastAsiaTheme="minorEastAsia"/>
        </w:rPr>
        <w:lastRenderedPageBreak/>
        <w:t xml:space="preserve">suggested asymptomatic cases were around one seventh as infectious as symptomatic individuals </w:t>
      </w:r>
      <w:r w:rsidR="00761F00" w:rsidRPr="009D0311">
        <w:rPr>
          <w:rFonts w:eastAsiaTheme="minorEastAsia"/>
        </w:rPr>
        <w:fldChar w:fldCharType="begin" w:fldLock="1"/>
      </w:r>
      <w:r w:rsidR="00E15606">
        <w:rPr>
          <w:rFonts w:eastAsiaTheme="minorEastAsia"/>
        </w:rPr>
        <w:instrText>ADDIN CSL_CITATION {"citationItems":[{"id":"ITEM-1","itemData":{"DOI":"10.1093/cid/ciab100","ISSN":"1058-4838","abstract":"Background. Understanding the drivers of severe acute respiratory syndrome coronavirus 2 (SARS-CoV-2) transmission is crucial for control policies, but evidence of transmission rates in different settings remains limited. Methods. We conducted a systematic review to estimate secondary attack rates (SARs) and observed reproduction numbers (R obs) in different settings exploring differences by age, symptom status, and duration of exposure. To account for additional study heterogeneity, we employed a beta-binomial model to pool SARs across studies and a negative-binomial model to estimate R obs. Results. Households showed the highest transmission rates, with a pooled SAR of 21.1% (95% confidence interval [CI]:17.4-24.8). SARs were significantly higher where the duration of household exposure exceeded 5 days compared with exposure of ≤5 days. SARs related to contacts at social events with family and friends were higher than those for low-risk casual contacts (5.9% vs 1.2%). Estimates of SARs and R obs for asymptomatic index cases were approximately one-seventh, and for presymptomatic two-thirds of those for symptomatic index cases. We found some evidence for reduced transmission potential both from and to individuals younger than 20 years of age in the household context, which is more limited when examining all settings. Conclusions. Our results suggest that exposure in settings with familiar contacts increases SARS-CoV-2 transmission potential. Additionally, the differences observed in transmissibility by index case symptom status and duration of exposure have important implications for control strategies, such as contact tracing, testing, and rapid isolation of cases. There were limited data to explore transmission patterns in workplaces, schools, and care homes, highlighting the need for further research in such settings.","author":[{"dropping-particle":"","family":"Thompson","given":"Hayley A","non-dropping-particle":"","parse-names":false,"suffix":""},{"dropping-particle":"","family":"Mousa","given":"Andria","non-dropping-particle":"","parse-names":false,"suffix":""},{"dropping-particle":"","family":"Dighe","given":"Amy","non-dropping-particle":"","parse-names":false,"suffix":""},{"dropping-particle":"","family":"Fu","given":"Han","non-dropping-particle":"","parse-names":false,"suffix":""},{"dropping-particle":"","family":"Arnedo-Pena","given":"Alberto","non-dropping-particle":"","parse-names":false,"suffix":""},{"dropping-particle":"","family":"Barrett","given":"Peter","non-dropping-particle":"","parse-names":false,"suffix":""},{"dropping-particle":"","family":"Bellido-Blasco","given":"Juan","non-dropping-particle":"","parse-names":false,"suffix":""},{"dropping-particle":"","family":"Bi","given":"Qifang","non-dropping-particle":"","parse-names":false,"suffix":""},{"dropping-particle":"","family":"Caputi","given":"Antonio","non-dropping-particle":"","parse-names":false,"suffix":""},{"dropping-particle":"","family":"Chaw","given":"Liling","non-dropping-particle":"","parse-names":false,"suffix":""},{"dropping-particle":"","family":"Maria","given":"Luigi","non-dropping-particle":"De","parse-names":false,"suffix":""},{"dropping-particle":"","family":"Hoffmann","given":"Matthias","non-dropping-particle":"","parse-names":false,"suffix":""},{"dropping-particle":"","family":"Mahapure","given":"Kiran","non-dropping-particle":"","parse-names":false,"suffix":""},{"dropping-particle":"","family":"Ng","given":"Kangqi","non-dropping-particle":"","parse-names":false,"suffix":""},{"dropping-particle":"","family":"Raghuram","given":"Jagadesan","non-dropping-particle":"","parse-names":false,"suffix":""},{"dropping-particle":"","family":"Singh","given":"Gurpreet","non-dropping-particle":"","parse-names":false,"suffix":""},{"dropping-particle":"","family":"Soman","given":"Biju","non-dropping-particle":"","parse-names":false,"suffix":""},{"dropping-particle":"","family":"Soriano","given":"Vicente","non-dropping-particle":"","parse-names":false,"suffix":""},{"dropping-particle":"","family":"Valent","given":"Francesca","non-dropping-particle":"","parse-names":false,"suffix":""},{"dropping-particle":"","family":"Vimercati","given":"Luigi","non-dropping-particle":"","parse-names":false,"suffix":""},{"dropping-particle":"","family":"Wee","given":"Liang En","non-dropping-particle":"","parse-names":false,"suffix":""},{"dropping-particle":"","family":"Wong","given":"Justin","non-dropping-particle":"","parse-names":false,"suffix":""},{"dropping-particle":"","family":"Ghani","given":"Azra C","non-dropping-particle":"","parse-names":false,"suffix":""},{"dropping-particle":"","family":"Ferguson","given":"Neil M","non-dropping-particle":"","parse-names":false,"suffix":""}],"container-title":"Clinical Infectious Diseases","id":"ITEM-1","issued":{"date-parts":[["2021","2","9"]]},"publisher":"Oxford University Press (OUP)","title":"Severe Acute Respiratory Syndrome Coronavirus 2 (SARS-CoV-2) Setting-specific Transmission Rates: A Systematic Review and Meta-analysis","type":"article-journal"},"uris":["http://www.mendeley.com/documents/?uuid=36a8352c-00dd-3c08-94a4-dd5e6b510b05"]}],"mendeley":{"formattedCitation":"(58)","plainTextFormattedCitation":"(58)","previouslyFormattedCitation":"(57)"},"properties":{"noteIndex":0},"schema":"https://github.com/citation-style-language/schema/raw/master/csl-citation.json"}</w:instrText>
      </w:r>
      <w:r w:rsidR="00761F00" w:rsidRPr="009D0311">
        <w:rPr>
          <w:rFonts w:eastAsiaTheme="minorEastAsia"/>
        </w:rPr>
        <w:fldChar w:fldCharType="separate"/>
      </w:r>
      <w:r w:rsidR="00E15606" w:rsidRPr="00E15606">
        <w:rPr>
          <w:rFonts w:eastAsiaTheme="minorEastAsia"/>
          <w:noProof/>
        </w:rPr>
        <w:t>(58)</w:t>
      </w:r>
      <w:r w:rsidR="00761F00" w:rsidRPr="009D0311">
        <w:rPr>
          <w:rFonts w:eastAsiaTheme="minorEastAsia"/>
        </w:rPr>
        <w:fldChar w:fldCharType="end"/>
      </w:r>
      <w:r w:rsidR="00761F00" w:rsidRPr="009D0311">
        <w:rPr>
          <w:rFonts w:eastAsiaTheme="minorEastAsia"/>
        </w:rPr>
        <w:t>.</w:t>
      </w:r>
    </w:p>
    <w:p w14:paraId="3CEE5040" w14:textId="0D959BBB" w:rsidR="00AC4A36" w:rsidRPr="009D0311" w:rsidRDefault="00AC4A36" w:rsidP="00AC4A36">
      <w:pPr>
        <w:jc w:val="both"/>
        <w:rPr>
          <w:rFonts w:eastAsiaTheme="minorEastAsia"/>
        </w:rPr>
      </w:pPr>
      <w:r w:rsidRPr="009D0311">
        <w:rPr>
          <w:rFonts w:eastAsiaTheme="minorEastAsia"/>
        </w:rPr>
        <w:t xml:space="preserve">Conversely, symptomatic </w:t>
      </w:r>
      <w:r w:rsidR="002933DE" w:rsidRPr="009D0311">
        <w:rPr>
          <w:rFonts w:eastAsiaTheme="minorEastAsia"/>
        </w:rPr>
        <w:t>SARS-CoV-2</w:t>
      </w:r>
      <w:r w:rsidRPr="009D0311">
        <w:rPr>
          <w:rFonts w:eastAsiaTheme="minorEastAsia"/>
        </w:rPr>
        <w:t xml:space="preserve"> </w:t>
      </w:r>
      <w:r w:rsidR="002933DE" w:rsidRPr="009D0311">
        <w:rPr>
          <w:rFonts w:eastAsiaTheme="minorEastAsia"/>
        </w:rPr>
        <w:t xml:space="preserve">infecteds </w:t>
      </w:r>
      <w:r w:rsidRPr="009D0311">
        <w:rPr>
          <w:rFonts w:eastAsiaTheme="minorEastAsia"/>
        </w:rPr>
        <w:t>are likely to reduce their contacts following onset</w:t>
      </w:r>
      <w:r w:rsidR="00761F00">
        <w:rPr>
          <w:rFonts w:eastAsiaTheme="minorEastAsia"/>
        </w:rPr>
        <w:t xml:space="preserve">: in the UK, </w:t>
      </w:r>
      <w:r w:rsidRPr="009D0311">
        <w:rPr>
          <w:rFonts w:eastAsiaTheme="minorEastAsia"/>
        </w:rPr>
        <w:t xml:space="preserve">isolation of 10 days </w:t>
      </w:r>
      <w:r w:rsidR="00761F00">
        <w:rPr>
          <w:rFonts w:eastAsiaTheme="minorEastAsia"/>
        </w:rPr>
        <w:t xml:space="preserve">is </w:t>
      </w:r>
      <w:r w:rsidRPr="009D0311">
        <w:rPr>
          <w:rFonts w:eastAsiaTheme="minorEastAsia"/>
        </w:rPr>
        <w:t xml:space="preserve">mandated for individuals developing symptoms (and </w:t>
      </w:r>
      <w:r w:rsidR="00761F00">
        <w:rPr>
          <w:rFonts w:eastAsiaTheme="minorEastAsia"/>
        </w:rPr>
        <w:t xml:space="preserve">subsequently </w:t>
      </w:r>
      <w:r w:rsidRPr="009D0311">
        <w:rPr>
          <w:rFonts w:eastAsiaTheme="minorEastAsia"/>
        </w:rPr>
        <w:t xml:space="preserve">receiving a positive test for) </w:t>
      </w:r>
      <w:r w:rsidR="002933DE" w:rsidRPr="009D0311">
        <w:rPr>
          <w:rFonts w:eastAsiaTheme="minorEastAsia"/>
        </w:rPr>
        <w:t>of COVID-19</w:t>
      </w:r>
      <w:r w:rsidRPr="009D0311">
        <w:rPr>
          <w:rFonts w:eastAsiaTheme="minorEastAsia"/>
        </w:rPr>
        <w:t xml:space="preserve">, and for </w:t>
      </w:r>
      <w:r w:rsidR="002933DE" w:rsidRPr="009D0311">
        <w:rPr>
          <w:rFonts w:eastAsiaTheme="minorEastAsia"/>
        </w:rPr>
        <w:t xml:space="preserve">their </w:t>
      </w:r>
      <w:r w:rsidRPr="009D0311">
        <w:rPr>
          <w:rFonts w:eastAsiaTheme="minorEastAsia"/>
        </w:rPr>
        <w:t>household</w:t>
      </w:r>
      <w:r w:rsidR="002933DE" w:rsidRPr="009D0311">
        <w:rPr>
          <w:rFonts w:eastAsiaTheme="minorEastAsia"/>
        </w:rPr>
        <w:t>s</w:t>
      </w:r>
      <w:r w:rsidRPr="009D0311">
        <w:rPr>
          <w:rFonts w:eastAsiaTheme="minorEastAsia"/>
        </w:rPr>
        <w:t xml:space="preserve"> </w:t>
      </w:r>
      <w:r w:rsidRPr="009D0311">
        <w:rPr>
          <w:rFonts w:eastAsiaTheme="minorEastAsia"/>
        </w:rPr>
        <w:fldChar w:fldCharType="begin" w:fldLock="1"/>
      </w:r>
      <w:r w:rsidR="00E15606">
        <w:rPr>
          <w:rFonts w:eastAsiaTheme="minorEastAsia"/>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9)","plainTextFormattedCitation":"(59)","previouslyFormattedCitation":"(58)"},"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59)</w:t>
      </w:r>
      <w:r w:rsidRPr="009D0311">
        <w:rPr>
          <w:rFonts w:eastAsiaTheme="minorEastAsia"/>
        </w:rPr>
        <w:fldChar w:fldCharType="end"/>
      </w:r>
      <w:r w:rsidRPr="009D0311">
        <w:rPr>
          <w:rFonts w:eastAsiaTheme="minorEastAsia"/>
        </w:rPr>
        <w:t xml:space="preserve">. </w:t>
      </w:r>
    </w:p>
    <w:p w14:paraId="5FBB4816" w14:textId="3ADE00FE" w:rsidR="00B05F87" w:rsidRPr="009D0311" w:rsidRDefault="00B05F87" w:rsidP="00DD0736">
      <w:pPr>
        <w:jc w:val="both"/>
        <w:rPr>
          <w:rFonts w:eastAsiaTheme="minorEastAsia"/>
        </w:rPr>
      </w:pPr>
      <w:r w:rsidRPr="009D0311">
        <w:rPr>
          <w:rFonts w:eastAsiaTheme="minorEastAsia"/>
        </w:rPr>
        <w:t>Vaccination often has an important impact on viral load</w:t>
      </w:r>
      <w:r w:rsidR="00722D0E" w:rsidRPr="009D0311">
        <w:rPr>
          <w:rFonts w:eastAsiaTheme="minorEastAsia"/>
        </w:rPr>
        <w:t xml:space="preserve"> and/or infectiousness over time</w:t>
      </w:r>
      <w:r w:rsidRPr="009D0311">
        <w:rPr>
          <w:rFonts w:eastAsiaTheme="minorEastAsia"/>
        </w:rPr>
        <w:t>, for instance with oral poliovirus vaccine (OPV</w:t>
      </w:r>
      <w:r w:rsidR="00761F00">
        <w:rPr>
          <w:rFonts w:eastAsiaTheme="minorEastAsia"/>
        </w:rPr>
        <w:t>)</w:t>
      </w:r>
      <w:r w:rsidRPr="009D0311">
        <w:rPr>
          <w:rFonts w:eastAsiaTheme="minorEastAsia"/>
        </w:rPr>
        <w:t xml:space="preserve"> and inactivated poliovirus vaccine (IPV) </w:t>
      </w:r>
      <w:r w:rsidRPr="009D0311">
        <w:rPr>
          <w:rFonts w:eastAsiaTheme="minorEastAsia"/>
        </w:rPr>
        <w:fldChar w:fldCharType="begin" w:fldLock="1"/>
      </w:r>
      <w:r w:rsidR="00E15606">
        <w:rPr>
          <w:rFonts w:eastAsiaTheme="minorEastAsia"/>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33,34)","plainTextFormattedCitation":"(33,34)","previouslyFormattedCitation":"(32,33)"},"properties":{"noteIndex":0},"schema":"https://github.com/citation-style-language/schema/raw/master/csl-citation.json"}</w:instrText>
      </w:r>
      <w:r w:rsidRPr="009D0311">
        <w:rPr>
          <w:rFonts w:eastAsiaTheme="minorEastAsia"/>
        </w:rPr>
        <w:fldChar w:fldCharType="separate"/>
      </w:r>
      <w:r w:rsidR="00E15606" w:rsidRPr="00E15606">
        <w:rPr>
          <w:rFonts w:eastAsiaTheme="minorEastAsia"/>
          <w:noProof/>
        </w:rPr>
        <w:t>(33,34)</w:t>
      </w:r>
      <w:r w:rsidRPr="009D0311">
        <w:rPr>
          <w:rFonts w:eastAsiaTheme="minorEastAsia"/>
        </w:rPr>
        <w:fldChar w:fldCharType="end"/>
      </w:r>
      <w:r w:rsidRPr="009D0311">
        <w:rPr>
          <w:rFonts w:eastAsiaTheme="minorEastAsia"/>
        </w:rPr>
        <w:t>.</w:t>
      </w:r>
      <w:r w:rsidR="00D335BB" w:rsidRPr="009D0311">
        <w:rPr>
          <w:rFonts w:eastAsiaTheme="minorEastAsia"/>
        </w:rPr>
        <w:t xml:space="preserve"> </w:t>
      </w:r>
      <w:r w:rsidRPr="009D0311">
        <w:rPr>
          <w:rFonts w:eastAsiaTheme="minorEastAsia"/>
        </w:rPr>
        <w:t xml:space="preserve">The importance of understanding the generation time distribution of </w:t>
      </w:r>
      <w:r w:rsidR="0007618D" w:rsidRPr="009D0311">
        <w:rPr>
          <w:rFonts w:eastAsiaTheme="minorEastAsia"/>
        </w:rPr>
        <w:t xml:space="preserve">multiple groups </w:t>
      </w:r>
      <w:r w:rsidRPr="009D0311">
        <w:rPr>
          <w:rFonts w:eastAsiaTheme="minorEastAsia"/>
        </w:rPr>
        <w:t xml:space="preserve">becomes increasingly important with disassortative mixing. This </w:t>
      </w:r>
      <w:r w:rsidR="0007618D" w:rsidRPr="009D0311">
        <w:rPr>
          <w:rFonts w:eastAsiaTheme="minorEastAsia"/>
        </w:rPr>
        <w:t xml:space="preserve">may be </w:t>
      </w:r>
      <w:r w:rsidRPr="009D0311">
        <w:rPr>
          <w:rFonts w:eastAsiaTheme="minorEastAsia"/>
        </w:rPr>
        <w:t xml:space="preserve">particularly important when estimating the reproduction number of sexually transmitted infections in heterosexual contact networks, for instance </w:t>
      </w:r>
      <w:r w:rsidR="0007618D" w:rsidRPr="009D0311">
        <w:rPr>
          <w:rFonts w:eastAsiaTheme="minorEastAsia"/>
        </w:rPr>
        <w:t xml:space="preserve">with </w:t>
      </w:r>
      <w:r w:rsidRPr="009D0311">
        <w:rPr>
          <w:rFonts w:eastAsiaTheme="minorEastAsia"/>
        </w:rPr>
        <w:t xml:space="preserve">HPV, for which vaccination </w:t>
      </w:r>
      <w:r w:rsidR="0007618D" w:rsidRPr="009D0311">
        <w:rPr>
          <w:rFonts w:eastAsiaTheme="minorEastAsia"/>
        </w:rPr>
        <w:t xml:space="preserve">uptake </w:t>
      </w:r>
      <w:r w:rsidR="00761F00">
        <w:rPr>
          <w:rFonts w:eastAsiaTheme="minorEastAsia"/>
        </w:rPr>
        <w:t xml:space="preserve">was </w:t>
      </w:r>
      <w:r w:rsidR="0007618D" w:rsidRPr="009D0311">
        <w:rPr>
          <w:rFonts w:eastAsiaTheme="minorEastAsia"/>
        </w:rPr>
        <w:t xml:space="preserve">previously limited to </w:t>
      </w:r>
      <w:r w:rsidRPr="009D0311">
        <w:rPr>
          <w:rFonts w:eastAsiaTheme="minorEastAsia"/>
        </w:rPr>
        <w:t xml:space="preserve">females. </w:t>
      </w:r>
    </w:p>
    <w:p w14:paraId="1C3FEEDD" w14:textId="5DED058A" w:rsidR="00A25F12" w:rsidRPr="009D0311" w:rsidRDefault="00ED6735" w:rsidP="00DD0736">
      <w:pPr>
        <w:jc w:val="both"/>
        <w:rPr>
          <w:rFonts w:eastAsiaTheme="minorEastAsia"/>
        </w:rPr>
      </w:pPr>
      <w:r w:rsidRPr="009D0311">
        <w:rPr>
          <w:rFonts w:eastAsiaTheme="minorEastAsia"/>
        </w:rPr>
        <w:t>As vaccine</w:t>
      </w:r>
      <w:r w:rsidR="0007618D" w:rsidRPr="009D0311">
        <w:rPr>
          <w:rFonts w:eastAsiaTheme="minorEastAsia"/>
        </w:rPr>
        <w:t>s against SARS-CoV-2 are</w:t>
      </w:r>
      <w:r w:rsidRPr="009D0311">
        <w:rPr>
          <w:rFonts w:eastAsiaTheme="minorEastAsia"/>
        </w:rPr>
        <w:t xml:space="preserve"> rolled out over the coming months, understanding the impact of the vaccine on the</w:t>
      </w:r>
      <w:r w:rsidR="00815C4C" w:rsidRPr="009D0311">
        <w:rPr>
          <w:rFonts w:eastAsiaTheme="minorEastAsia"/>
        </w:rPr>
        <w:t xml:space="preserve"> susceptibility and</w:t>
      </w:r>
      <w:r w:rsidRPr="009D0311">
        <w:rPr>
          <w:rFonts w:eastAsiaTheme="minorEastAsia"/>
        </w:rPr>
        <w:t xml:space="preserve"> </w:t>
      </w:r>
      <w:del w:id="656" w:author="Green, Will" w:date="2021-09-02T16:17:00Z">
        <w:r w:rsidRPr="009D0311" w:rsidDel="00830ED1">
          <w:rPr>
            <w:rFonts w:eastAsiaTheme="minorEastAsia"/>
          </w:rPr>
          <w:delText xml:space="preserve">infectious </w:delText>
        </w:r>
      </w:del>
      <w:ins w:id="657" w:author="Green, Will" w:date="2021-09-02T16:17:00Z">
        <w:r w:rsidR="00830ED1">
          <w:rPr>
            <w:rFonts w:eastAsiaTheme="minorEastAsia"/>
          </w:rPr>
          <w:t>transmissibility</w:t>
        </w:r>
        <w:r w:rsidR="00830ED1" w:rsidRPr="009D0311">
          <w:rPr>
            <w:rFonts w:eastAsiaTheme="minorEastAsia"/>
          </w:rPr>
          <w:t xml:space="preserve"> </w:t>
        </w:r>
      </w:ins>
      <w:r w:rsidRPr="009D0311">
        <w:rPr>
          <w:rFonts w:eastAsiaTheme="minorEastAsia"/>
        </w:rPr>
        <w:t>profile will be increasingly important</w:t>
      </w:r>
      <w:r w:rsidR="00B05F87" w:rsidRPr="009D0311">
        <w:rPr>
          <w:rFonts w:eastAsiaTheme="minorEastAsia"/>
        </w:rPr>
        <w:t xml:space="preserve"> for accurate inference of R</w:t>
      </w:r>
      <w:r w:rsidRPr="009D0311">
        <w:rPr>
          <w:rFonts w:eastAsiaTheme="minorEastAsia"/>
        </w:rPr>
        <w:t xml:space="preserve">. Given the vaccine schedule </w:t>
      </w:r>
      <w:r w:rsidR="00761F00">
        <w:rPr>
          <w:rFonts w:eastAsiaTheme="minorEastAsia"/>
        </w:rPr>
        <w:t xml:space="preserve">is </w:t>
      </w:r>
      <w:r w:rsidRPr="009D0311">
        <w:rPr>
          <w:rFonts w:eastAsiaTheme="minorEastAsia"/>
        </w:rPr>
        <w:t>broadly age-</w:t>
      </w:r>
      <w:r w:rsidR="00761F00">
        <w:rPr>
          <w:rFonts w:eastAsiaTheme="minorEastAsia"/>
        </w:rPr>
        <w:t>prioritised,</w:t>
      </w:r>
      <w:r w:rsidRPr="009D0311">
        <w:rPr>
          <w:rFonts w:eastAsiaTheme="minorEastAsia"/>
        </w:rPr>
        <w:t xml:space="preserve"> mixing </w:t>
      </w:r>
      <w:r w:rsidR="00761F00">
        <w:rPr>
          <w:rFonts w:eastAsiaTheme="minorEastAsia"/>
        </w:rPr>
        <w:t xml:space="preserve">by vaccination status </w:t>
      </w:r>
      <w:r w:rsidRPr="009D0311">
        <w:rPr>
          <w:rFonts w:eastAsiaTheme="minorEastAsia"/>
        </w:rPr>
        <w:t xml:space="preserve">will be </w:t>
      </w:r>
      <w:r w:rsidR="00B05F87" w:rsidRPr="009D0311">
        <w:rPr>
          <w:rFonts w:eastAsiaTheme="minorEastAsia"/>
        </w:rPr>
        <w:t xml:space="preserve">more </w:t>
      </w:r>
      <w:r w:rsidRPr="009D0311">
        <w:rPr>
          <w:rFonts w:eastAsiaTheme="minorEastAsia"/>
        </w:rPr>
        <w:t>assortative.</w:t>
      </w:r>
      <w:r w:rsidR="00A927DF" w:rsidRPr="009D0311">
        <w:rPr>
          <w:rFonts w:eastAsiaTheme="minorEastAsia"/>
        </w:rPr>
        <w:t xml:space="preserve"> </w:t>
      </w:r>
    </w:p>
    <w:p w14:paraId="2F81AC7E" w14:textId="314AE9A6" w:rsidR="006C42A6" w:rsidRPr="009D0311" w:rsidRDefault="00722D0E" w:rsidP="004514C4">
      <w:pPr>
        <w:jc w:val="both"/>
      </w:pPr>
      <w:r w:rsidRPr="009D0311">
        <w:rPr>
          <w:rFonts w:eastAsiaTheme="minorEastAsia"/>
        </w:rPr>
        <w:t>Estimating</w:t>
      </w:r>
      <w:r w:rsidR="00277741" w:rsidRPr="009D0311">
        <w:t xml:space="preserve"> </w:t>
      </w:r>
      <w:r w:rsidRPr="009D0311">
        <w:t xml:space="preserve">the </w:t>
      </w:r>
      <w:r w:rsidR="00277741" w:rsidRPr="009D0311">
        <w:t xml:space="preserve">contemporaneous </w:t>
      </w:r>
      <w:r w:rsidR="00F70642" w:rsidRPr="009D0311">
        <w:t xml:space="preserve">generation time distribution should be regarded as similarly important to estimation of the reproduction number itself, which </w:t>
      </w:r>
      <w:r w:rsidR="00F3688E" w:rsidRPr="009D0311">
        <w:t xml:space="preserve">currently occupies the work of </w:t>
      </w:r>
      <w:r w:rsidR="00F70642" w:rsidRPr="009D0311">
        <w:t>academic modelling groups worldwide</w:t>
      </w:r>
      <w:r w:rsidR="00277741" w:rsidRPr="009D0311">
        <w:t xml:space="preserve"> for SARS-CoV-2</w:t>
      </w:r>
      <w:r w:rsidR="00F70642" w:rsidRPr="009D0311">
        <w:t xml:space="preserve">. </w:t>
      </w:r>
      <w:r w:rsidR="00DB34AB" w:rsidRPr="009D0311">
        <w:t xml:space="preserve">Better capturing the heterogeneities of </w:t>
      </w:r>
      <w:r w:rsidR="00F70642" w:rsidRPr="009D0311">
        <w:t>the generation time distribution will be</w:t>
      </w:r>
      <w:r w:rsidR="00DB34AB" w:rsidRPr="009D0311">
        <w:t>come</w:t>
      </w:r>
      <w:r w:rsidR="00F70642" w:rsidRPr="009D0311">
        <w:t xml:space="preserve"> increasingly important as vaccination is rolled out, as well as with the emergence of new strains which may exhibit different </w:t>
      </w:r>
      <w:del w:id="658" w:author="Green, Will" w:date="2021-09-02T16:17:00Z">
        <w:r w:rsidR="0007618D" w:rsidRPr="009D0311" w:rsidDel="00830ED1">
          <w:delText xml:space="preserve">infectious </w:delText>
        </w:r>
      </w:del>
      <w:ins w:id="659" w:author="Green, Will" w:date="2021-09-02T16:17:00Z">
        <w:r w:rsidR="00830ED1">
          <w:t>transmissibility</w:t>
        </w:r>
        <w:r w:rsidR="00830ED1" w:rsidRPr="009D0311">
          <w:t xml:space="preserve"> </w:t>
        </w:r>
      </w:ins>
      <w:r w:rsidR="00F70642" w:rsidRPr="009D0311">
        <w:t>profiles.</w:t>
      </w:r>
      <w:r w:rsidR="0007618D" w:rsidRPr="009D0311">
        <w:t xml:space="preserve"> Upcoming </w:t>
      </w:r>
      <w:r w:rsidR="002933DE" w:rsidRPr="009D0311">
        <w:rPr>
          <w:rFonts w:eastAsiaTheme="minorEastAsia"/>
        </w:rPr>
        <w:t xml:space="preserve">SARS-CoV-2 </w:t>
      </w:r>
      <w:r w:rsidR="0007618D" w:rsidRPr="009D0311">
        <w:t xml:space="preserve">challenge trials in the UK should enable detailed analysis of viral load profiles and symptomatic rates, which can inform updated generation time distributions </w:t>
      </w:r>
      <w:r w:rsidR="0007618D" w:rsidRPr="009D0311">
        <w:fldChar w:fldCharType="begin" w:fldLock="1"/>
      </w:r>
      <w:r w:rsidR="00E15606">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9)","plainTextFormattedCitation":"(59)","previouslyFormattedCitation":"(58)"},"properties":{"noteIndex":0},"schema":"https://github.com/citation-style-language/schema/raw/master/csl-citation.json"}</w:instrText>
      </w:r>
      <w:r w:rsidR="0007618D" w:rsidRPr="009D0311">
        <w:fldChar w:fldCharType="separate"/>
      </w:r>
      <w:r w:rsidR="00E15606" w:rsidRPr="00E15606">
        <w:rPr>
          <w:noProof/>
        </w:rPr>
        <w:t>(59)</w:t>
      </w:r>
      <w:r w:rsidR="0007618D" w:rsidRPr="009D0311">
        <w:fldChar w:fldCharType="end"/>
      </w:r>
      <w:r w:rsidR="0007618D" w:rsidRPr="009D0311">
        <w:t>.</w:t>
      </w:r>
    </w:p>
    <w:p w14:paraId="71859AAA" w14:textId="79C7D714" w:rsidR="00A15156" w:rsidRPr="009D0311" w:rsidRDefault="006D6A22" w:rsidP="00E53597">
      <w:r w:rsidRPr="009D0311">
        <w:t xml:space="preserve">While estimation of the generation time </w:t>
      </w:r>
      <w:r w:rsidR="00957457" w:rsidRPr="009D0311">
        <w:t xml:space="preserve">distribution </w:t>
      </w:r>
      <w:r w:rsidRPr="009D0311">
        <w:t>is necessarily a time</w:t>
      </w:r>
      <w:r w:rsidR="00F3688E" w:rsidRPr="009D0311">
        <w:t>-</w:t>
      </w:r>
      <w:r w:rsidRPr="009D0311">
        <w:t xml:space="preserve">consuming </w:t>
      </w:r>
      <w:r w:rsidR="00592F61" w:rsidRPr="009D0311">
        <w:t>endeavour</w:t>
      </w:r>
      <w:r w:rsidRPr="009D0311">
        <w:t xml:space="preserve">, testing systems </w:t>
      </w:r>
      <w:r w:rsidR="00F3688E" w:rsidRPr="009D0311">
        <w:t>should integrate additional epidemiological information in tandem with their test</w:t>
      </w:r>
      <w:r w:rsidR="008518C6" w:rsidRPr="009D0311">
        <w:t xml:space="preserve"> and trace </w:t>
      </w:r>
      <w:r w:rsidR="00F3688E" w:rsidRPr="009D0311">
        <w:t>protocols</w:t>
      </w:r>
      <w:r w:rsidR="008518C6" w:rsidRPr="009D0311">
        <w:t>. Updated estimates of the serial interval could be obtained by requiring test applicants to supply their symptom onset date, with linkage to traced contacts should they also enter the testing system. For a more direct means to estimate changes in the generation time distribution, or indeed the incubation period, individuals could be asked for dates of contact with known infected in the previous week, and this too linked with contacts who enter the test and trace system.</w:t>
      </w:r>
      <w:r w:rsidR="00F3688E" w:rsidRPr="009D0311">
        <w:t xml:space="preserve"> </w:t>
      </w:r>
    </w:p>
    <w:p w14:paraId="10D1FCB7" w14:textId="77777777" w:rsidR="00D37D43" w:rsidRDefault="00D37D43">
      <w:pPr>
        <w:rPr>
          <w:b/>
          <w:bCs/>
        </w:rPr>
      </w:pPr>
      <w:r>
        <w:rPr>
          <w:b/>
          <w:bCs/>
        </w:rPr>
        <w:t>Funding</w:t>
      </w:r>
    </w:p>
    <w:p w14:paraId="73AE6632" w14:textId="568CF7F7" w:rsidR="00D37D43" w:rsidRDefault="00D37D43" w:rsidP="00D37D43">
      <w:r w:rsidRPr="00D37D43">
        <w:t xml:space="preserve">This study is partially funded by the National Institute for Health Research (NIHR) Health Protection Research Unit in Modelling and Health Economics, a partnership between Public Health England, Imperial College London and LSHTM (grant code NIHR200908); and acknowledges funding from the MRC Centre for Global Infectious Disease Analysis (reference MR/R015600/1), jointly funded by the UK Medical Research Council (MRC) and the UK Foreign, Commonwealth &amp; Development Office (FCDO), under the MRC/FCDO Concordat agreement and is also part of the EDCTP2 programme supported by the European Union; and acknowledges funding </w:t>
      </w:r>
      <w:r w:rsidR="000E6334">
        <w:t xml:space="preserve">from the </w:t>
      </w:r>
      <w:r w:rsidR="000E6334" w:rsidRPr="000E6334">
        <w:t>Abdul Latif Jameel Institute for Disease and Emergency Analytics</w:t>
      </w:r>
      <w:r w:rsidR="000E6334">
        <w:t xml:space="preserve"> jointly funded by Community Jameel</w:t>
      </w:r>
      <w:r w:rsidRPr="00D37D43">
        <w:t xml:space="preserve">. </w:t>
      </w:r>
    </w:p>
    <w:p w14:paraId="1557ED14" w14:textId="3A449254" w:rsidR="00D37D43" w:rsidRPr="00D37D43" w:rsidRDefault="00D37D43" w:rsidP="00D37D43">
      <w:pPr>
        <w:rPr>
          <w:i/>
          <w:iCs/>
        </w:rPr>
      </w:pPr>
      <w:r w:rsidRPr="00D37D43">
        <w:rPr>
          <w:i/>
          <w:iCs/>
        </w:rPr>
        <w:t xml:space="preserve">Disclaimer: "The views expressed are those of the author(s) and not necessarily those of the NIHR, Public Health England or the Department of Health and Social Care." </w:t>
      </w:r>
    </w:p>
    <w:p w14:paraId="7512F48E" w14:textId="77777777" w:rsidR="00953DE8" w:rsidRDefault="00953DE8">
      <w:pPr>
        <w:rPr>
          <w:b/>
          <w:bCs/>
        </w:rPr>
      </w:pPr>
      <w:r>
        <w:rPr>
          <w:b/>
          <w:bCs/>
        </w:rPr>
        <w:br w:type="page"/>
      </w:r>
    </w:p>
    <w:p w14:paraId="0292B2C0" w14:textId="246C9814" w:rsidR="00F3688E" w:rsidRPr="00D37D43" w:rsidRDefault="00D37D43" w:rsidP="00E53597">
      <w:pPr>
        <w:rPr>
          <w:b/>
          <w:bCs/>
        </w:rPr>
      </w:pPr>
      <w:r>
        <w:rPr>
          <w:b/>
          <w:bCs/>
        </w:rPr>
        <w:lastRenderedPageBreak/>
        <w:t>References</w:t>
      </w:r>
    </w:p>
    <w:p w14:paraId="7CB0FF10" w14:textId="0171F51B" w:rsidR="00E15606" w:rsidRPr="00E15606" w:rsidRDefault="00A468C0" w:rsidP="00E15606">
      <w:pPr>
        <w:widowControl w:val="0"/>
        <w:autoSpaceDE w:val="0"/>
        <w:autoSpaceDN w:val="0"/>
        <w:adjustRightInd w:val="0"/>
        <w:spacing w:line="240" w:lineRule="auto"/>
        <w:ind w:left="640" w:hanging="640"/>
        <w:rPr>
          <w:rFonts w:ascii="Calibri" w:hAnsi="Calibri" w:cs="Calibri"/>
          <w:noProof/>
          <w:szCs w:val="24"/>
        </w:rPr>
      </w:pPr>
      <w:r w:rsidRPr="009D0311">
        <w:fldChar w:fldCharType="begin" w:fldLock="1"/>
      </w:r>
      <w:r w:rsidRPr="009D0311">
        <w:instrText xml:space="preserve">ADDIN Mendeley Bibliography CSL_BIBLIOGRAPHY </w:instrText>
      </w:r>
      <w:r w:rsidRPr="009D0311">
        <w:fldChar w:fldCharType="separate"/>
      </w:r>
      <w:r w:rsidR="00E15606" w:rsidRPr="00E15606">
        <w:rPr>
          <w:rFonts w:ascii="Calibri" w:hAnsi="Calibri" w:cs="Calibri"/>
          <w:noProof/>
          <w:szCs w:val="24"/>
        </w:rPr>
        <w:t xml:space="preserve">1. </w:t>
      </w:r>
      <w:r w:rsidR="00E15606" w:rsidRPr="00E15606">
        <w:rPr>
          <w:rFonts w:ascii="Calibri" w:hAnsi="Calibri" w:cs="Calibri"/>
          <w:noProof/>
          <w:szCs w:val="24"/>
        </w:rPr>
        <w:tab/>
        <w:t>COVID-19 Map - Johns Hopkins Coronavirus Resource Center [Internet]. [cited 2021 Mar 10]. Available from: https://coronavirus.jhu.edu/map.html</w:t>
      </w:r>
    </w:p>
    <w:p w14:paraId="2D35F39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 </w:t>
      </w:r>
      <w:r w:rsidRPr="00E15606">
        <w:rPr>
          <w:rFonts w:ascii="Calibri" w:hAnsi="Calibri" w:cs="Calibri"/>
          <w:noProof/>
          <w:szCs w:val="24"/>
        </w:rPr>
        <w:tab/>
        <w:t xml:space="preserve">Billah MA, Miah MM, Khan MN. Reproductive number of coronavirus: A systematic review and meta-analysis based on global level evidence. Flacco ME, editor. PLoS One. 2020 Nov 11;15(11):e0242128. </w:t>
      </w:r>
    </w:p>
    <w:p w14:paraId="09CE9531"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 </w:t>
      </w:r>
      <w:r w:rsidRPr="00E15606">
        <w:rPr>
          <w:rFonts w:ascii="Calibri" w:hAnsi="Calibri" w:cs="Calibri"/>
          <w:noProof/>
          <w:szCs w:val="24"/>
        </w:rPr>
        <w:tab/>
        <w:t xml:space="preserve">Wallinga J, Teunis P. Different epidemic curves for severe acute respiratory syndrome reveal similar impacts of control measures. Am J Epidemiol. 2004 Sep 15;160(6):509–16. </w:t>
      </w:r>
    </w:p>
    <w:p w14:paraId="553E2828"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 </w:t>
      </w:r>
      <w:r w:rsidRPr="00E15606">
        <w:rPr>
          <w:rFonts w:ascii="Calibri" w:hAnsi="Calibri" w:cs="Calibri"/>
          <w:noProof/>
          <w:szCs w:val="24"/>
        </w:rPr>
        <w:tab/>
        <w:t xml:space="preserve">Thompson RN, Stockwin JE, van Gaalen RD, Polonsky JA, Kamvar ZN, Demarsh PA, et al. Improved inference of time-varying reproduction numbers during infectious disease outbreaks. Epidemics. 2019; </w:t>
      </w:r>
    </w:p>
    <w:p w14:paraId="4C975894"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 </w:t>
      </w:r>
      <w:r w:rsidRPr="00E15606">
        <w:rPr>
          <w:rFonts w:ascii="Calibri" w:hAnsi="Calibri" w:cs="Calibri"/>
          <w:noProof/>
          <w:szCs w:val="24"/>
        </w:rPr>
        <w:tab/>
        <w:t xml:space="preserve">Cori A, Ferguson NM, Fraser C, Cauchemez S. A New Framework and Software to Estimate Time-Varying Reproduction Numbers During Epidemics. Am J Epidemiol. 2013 Nov 1;178(9):1505–12. </w:t>
      </w:r>
    </w:p>
    <w:p w14:paraId="652DFBA2"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6. </w:t>
      </w:r>
      <w:r w:rsidRPr="00E15606">
        <w:rPr>
          <w:rFonts w:ascii="Calibri" w:hAnsi="Calibri" w:cs="Calibri"/>
          <w:noProof/>
          <w:szCs w:val="24"/>
        </w:rPr>
        <w:tab/>
        <w:t xml:space="preserve">Riley S, Fraser C, Donnelly CA, Ghani AC, Abu-Raddad LJ, Hedley AJ, et al. Transmission dynamics of the etiological agent of SARS in Hong Kong: Impact of public health interventions. Science (80- ). 2003 Jun 20;300(5627):1961–6. </w:t>
      </w:r>
    </w:p>
    <w:p w14:paraId="301B55D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7. </w:t>
      </w:r>
      <w:r w:rsidRPr="00E15606">
        <w:rPr>
          <w:rFonts w:ascii="Calibri" w:hAnsi="Calibri" w:cs="Calibri"/>
          <w:noProof/>
          <w:szCs w:val="24"/>
        </w:rPr>
        <w:tab/>
        <w:t xml:space="preserve">Fraser C. Estimating Individual and Household Reproduction Numbers in an Emerging Epidemic. Galvani A, editor. PLoS One. 2007 Aug 22;2(8):e758. </w:t>
      </w:r>
    </w:p>
    <w:p w14:paraId="23B8C05F"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8. </w:t>
      </w:r>
      <w:r w:rsidRPr="00E15606">
        <w:rPr>
          <w:rFonts w:ascii="Calibri" w:hAnsi="Calibri" w:cs="Calibri"/>
          <w:noProof/>
          <w:szCs w:val="24"/>
        </w:rPr>
        <w:tab/>
        <w:t xml:space="preserve">Gostic KM, McGough L, Baskerville EB, Abbott S, Joshi K, Tedijanto C, et al. Practical considerations for measuring the effective reproductive number, Rt. PLOS Comput Biol. 2020 Dec 10;16(12):e1008409. </w:t>
      </w:r>
    </w:p>
    <w:p w14:paraId="01B8B6E3"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9. </w:t>
      </w:r>
      <w:r w:rsidRPr="00E15606">
        <w:rPr>
          <w:rFonts w:ascii="Calibri" w:hAnsi="Calibri" w:cs="Calibri"/>
          <w:noProof/>
          <w:szCs w:val="24"/>
        </w:rPr>
        <w:tab/>
        <w:t xml:space="preserve">Britton T, Scalia-Tomba G. Estimation in emerging epidemics: Biases and remedies. J R Soc Interface. 2019 Jan 1;16(150). </w:t>
      </w:r>
    </w:p>
    <w:p w14:paraId="264CC2B0"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0. </w:t>
      </w:r>
      <w:r w:rsidRPr="00E15606">
        <w:rPr>
          <w:rFonts w:ascii="Calibri" w:hAnsi="Calibri" w:cs="Calibri"/>
          <w:noProof/>
          <w:szCs w:val="24"/>
        </w:rPr>
        <w:tab/>
        <w:t xml:space="preserve">Svensson Å. A note on generation times in epidemic models. Math Biosci. 2007 Jul 1;208(1):300–11. </w:t>
      </w:r>
    </w:p>
    <w:p w14:paraId="69D5917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1. </w:t>
      </w:r>
      <w:r w:rsidRPr="00E15606">
        <w:rPr>
          <w:rFonts w:ascii="Calibri" w:hAnsi="Calibri" w:cs="Calibri"/>
          <w:noProof/>
          <w:szCs w:val="24"/>
        </w:rPr>
        <w:tab/>
        <w:t xml:space="preserve">Park SW, Sun K, Champredon D, Li M, Bolker BM, Earn DJD, et al. Forward-looking serial intervals correctly link epidemic growth to reproduction numbers. Proc Natl Acad Sci U S A. 2020 Jan 12;118(2). </w:t>
      </w:r>
    </w:p>
    <w:p w14:paraId="413A3D33"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2. </w:t>
      </w:r>
      <w:r w:rsidRPr="00E15606">
        <w:rPr>
          <w:rFonts w:ascii="Calibri" w:hAnsi="Calibri" w:cs="Calibri"/>
          <w:noProof/>
          <w:szCs w:val="24"/>
        </w:rPr>
        <w:tab/>
        <w:t xml:space="preserve">Lehtinen S, Ashcroft P, Bonhoeffer S. On the relationship between serial interval, infectiousness profile and generation time. </w:t>
      </w:r>
    </w:p>
    <w:p w14:paraId="724AA57E"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3. </w:t>
      </w:r>
      <w:r w:rsidRPr="00E15606">
        <w:rPr>
          <w:rFonts w:ascii="Calibri" w:hAnsi="Calibri" w:cs="Calibri"/>
          <w:noProof/>
          <w:szCs w:val="24"/>
        </w:rPr>
        <w:tab/>
        <w:t xml:space="preserve">Cheng HY, Jian SW, Liu DP, Ng TC, Huang WT, Lin HH. Contact Tracing Assessment of COVID-19 Transmission Dynamics in Taiwan and Risk at Different Exposure Periods before and after Symptom Onset. JAMA Intern Med. 2020 Sep 1;180(9):1156–63. </w:t>
      </w:r>
    </w:p>
    <w:p w14:paraId="34BBB60E"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4. </w:t>
      </w:r>
      <w:r w:rsidRPr="00E15606">
        <w:rPr>
          <w:rFonts w:ascii="Calibri" w:hAnsi="Calibri" w:cs="Calibri"/>
          <w:noProof/>
          <w:szCs w:val="24"/>
        </w:rPr>
        <w:tab/>
        <w:t xml:space="preserve">Du Z, Xu X, Wu Y, Wang L, Cowling BJ, Meyers LA. Serial interval of COVID-19 among publicly reported confirmed cases. Vol. 26, Emerging Infectious Diseases. Centers for Disease Control and Prevention (CDC); 2020. p. 1341–3. </w:t>
      </w:r>
    </w:p>
    <w:p w14:paraId="2044047D"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5. </w:t>
      </w:r>
      <w:r w:rsidRPr="00E15606">
        <w:rPr>
          <w:rFonts w:ascii="Calibri" w:hAnsi="Calibri" w:cs="Calibri"/>
          <w:noProof/>
          <w:szCs w:val="24"/>
        </w:rPr>
        <w:tab/>
        <w:t xml:space="preserve">Li Q, Guan X, Wu P, Wang X, Zhou L, Tong Y, et al. Early Transmission Dynamics in Wuhan, China, of Novel Coronavirus–Infected Pneumonia. N Engl J Med. 2020 Mar 26;382(13):1199–207. </w:t>
      </w:r>
    </w:p>
    <w:p w14:paraId="6C6CFB3C"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6. </w:t>
      </w:r>
      <w:r w:rsidRPr="00E15606">
        <w:rPr>
          <w:rFonts w:ascii="Calibri" w:hAnsi="Calibri" w:cs="Calibri"/>
          <w:noProof/>
          <w:szCs w:val="24"/>
        </w:rPr>
        <w:tab/>
        <w:t xml:space="preserve">Ma S, Zhang J, Zeng M, Yun Q, Guo W, Zheng Y, et al. Epidemiological parameters of coronavirus disease 2019: A pooled analysis of publicly reported individual data of 1155 cases </w:t>
      </w:r>
      <w:r w:rsidRPr="00E15606">
        <w:rPr>
          <w:rFonts w:ascii="Calibri" w:hAnsi="Calibri" w:cs="Calibri"/>
          <w:noProof/>
          <w:szCs w:val="24"/>
        </w:rPr>
        <w:lastRenderedPageBreak/>
        <w:t xml:space="preserve">from seven countries. medRxiv. medRxiv; 2020. p. 2020.03.21.20040329. </w:t>
      </w:r>
    </w:p>
    <w:p w14:paraId="2BEF261B"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7. </w:t>
      </w:r>
      <w:r w:rsidRPr="00E15606">
        <w:rPr>
          <w:rFonts w:ascii="Calibri" w:hAnsi="Calibri" w:cs="Calibri"/>
          <w:noProof/>
          <w:szCs w:val="24"/>
        </w:rPr>
        <w:tab/>
        <w:t xml:space="preserve">Bi Q, Wu Y, Mei S, Ye C, Zou X, Zhang Z, et al. Epidemiology and transmission of COVID-19 in 391 cases and 1286 of their close contacts in Shenzhen, China: a retrospective cohort study. Lancet Infect Dis. 2020 Aug 1;20(8):911–9. </w:t>
      </w:r>
    </w:p>
    <w:p w14:paraId="1095B6A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8. </w:t>
      </w:r>
      <w:r w:rsidRPr="00E15606">
        <w:rPr>
          <w:rFonts w:ascii="Calibri" w:hAnsi="Calibri" w:cs="Calibri"/>
          <w:noProof/>
          <w:szCs w:val="24"/>
        </w:rPr>
        <w:tab/>
        <w:t xml:space="preserve">Fraser C. Estimating individual and household reproduction numbers in an emerging epidemic. PLoS One. 2007 Aug 22;2(8). </w:t>
      </w:r>
    </w:p>
    <w:p w14:paraId="5A8CB3CD"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19. </w:t>
      </w:r>
      <w:r w:rsidRPr="00E15606">
        <w:rPr>
          <w:rFonts w:ascii="Calibri" w:hAnsi="Calibri" w:cs="Calibri"/>
          <w:noProof/>
          <w:szCs w:val="24"/>
        </w:rPr>
        <w:tab/>
        <w:t xml:space="preserve">Diekmann O, Heesterbeek J. Mathematical Epidemiology of Infectious Diseases. Wiley; 2000. </w:t>
      </w:r>
    </w:p>
    <w:p w14:paraId="62DAB3D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0. </w:t>
      </w:r>
      <w:r w:rsidRPr="00E15606">
        <w:rPr>
          <w:rFonts w:ascii="Calibri" w:hAnsi="Calibri" w:cs="Calibri"/>
          <w:noProof/>
          <w:szCs w:val="24"/>
        </w:rPr>
        <w:tab/>
        <w:t xml:space="preserve">Wallinga J, Lipsitch M. How generation intervals shape the relationship between growth rates and reproductive numbers. Proc R Soc B Biol Sci. 2007 Feb 22;274(1609):599–604. </w:t>
      </w:r>
    </w:p>
    <w:p w14:paraId="7B31F5F3"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1. </w:t>
      </w:r>
      <w:r w:rsidRPr="00E15606">
        <w:rPr>
          <w:rFonts w:ascii="Calibri" w:hAnsi="Calibri" w:cs="Calibri"/>
          <w:noProof/>
          <w:szCs w:val="24"/>
        </w:rPr>
        <w:tab/>
        <w:t>Gupta S, Anderson R, May R. Networks of sexual contacts: implications for the pattern of spread of HIV | Ovid [Internet]. 1989 [cited 2021 Mar 5]. Available from: https://oce.ovid.com/article/00002030-198912000-00005/HTML</w:t>
      </w:r>
    </w:p>
    <w:p w14:paraId="46B569FB"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2. </w:t>
      </w:r>
      <w:r w:rsidRPr="00E15606">
        <w:rPr>
          <w:rFonts w:ascii="Calibri" w:hAnsi="Calibri" w:cs="Calibri"/>
          <w:noProof/>
          <w:szCs w:val="24"/>
        </w:rPr>
        <w:tab/>
        <w:t xml:space="preserve">Garske T, Cori A, Ariyarajah A, Blake IM, Dorigatti I, Eckmanns T, et al. Heterogeneities in the case fatality ratio in the West African Ebola outbreak 2013–2016. Philos Trans R Soc B Biol Sci. 2017 May 26;372(1721):20160308. </w:t>
      </w:r>
    </w:p>
    <w:p w14:paraId="38AFA205"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3. </w:t>
      </w:r>
      <w:r w:rsidRPr="00E15606">
        <w:rPr>
          <w:rFonts w:ascii="Calibri" w:hAnsi="Calibri" w:cs="Calibri"/>
          <w:noProof/>
          <w:szCs w:val="24"/>
        </w:rPr>
        <w:tab/>
        <w:t xml:space="preserve">Chowell G, Nishiura H. Transmission dynamics and control of Ebola virus disease (EVD): A review. Vol. 12, BMC Medicine. BioMed Central Ltd.; 2014. p. 1–16. </w:t>
      </w:r>
    </w:p>
    <w:p w14:paraId="44E75981"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4. </w:t>
      </w:r>
      <w:r w:rsidRPr="00E15606">
        <w:rPr>
          <w:rFonts w:ascii="Calibri" w:hAnsi="Calibri" w:cs="Calibri"/>
          <w:noProof/>
          <w:szCs w:val="24"/>
        </w:rPr>
        <w:tab/>
        <w:t xml:space="preserve">Faye O, Boëlle PY, Heleze E, Faye O, Loucoubar C, Magassouba N, et al. Chains of transmission and control of Ebola virus disease in Conakry, Guinea, in 2014: An observational study. Lancet Infect Dis. 2015 Mar 1;15(3):320–6. </w:t>
      </w:r>
    </w:p>
    <w:p w14:paraId="7A6192D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5. </w:t>
      </w:r>
      <w:r w:rsidRPr="00E15606">
        <w:rPr>
          <w:rFonts w:ascii="Calibri" w:hAnsi="Calibri" w:cs="Calibri"/>
          <w:noProof/>
          <w:szCs w:val="24"/>
        </w:rPr>
        <w:tab/>
        <w:t xml:space="preserve">Challen R, Brooks-Pollock E, Tsaneva-Atanasova K, Danon L. Meta-analysis of the SARS-CoV-2 serial interval and the impact of parameter uncertainty on the COVID-19 reproduction number. medRxiv. medRxiv; 2020. p. 2020.11.17.20231548. </w:t>
      </w:r>
    </w:p>
    <w:p w14:paraId="0C4B07F1"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6. </w:t>
      </w:r>
      <w:r w:rsidRPr="00E15606">
        <w:rPr>
          <w:rFonts w:ascii="Calibri" w:hAnsi="Calibri" w:cs="Calibri"/>
          <w:noProof/>
          <w:szCs w:val="24"/>
        </w:rPr>
        <w:tab/>
        <w:t xml:space="preserve">Linton NM, Kobayashi T, Yang Y, Hayashi K, Akhmetzhanov AR, Jung S-M, et al. Incubation Period and Other Epidemiological Characteristics of 2019 Novel Coronavirus Infections with Right Truncation: A Statistical Analysis of Publicly Available Case Data. </w:t>
      </w:r>
    </w:p>
    <w:p w14:paraId="357C671E"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7. </w:t>
      </w:r>
      <w:r w:rsidRPr="00E15606">
        <w:rPr>
          <w:rFonts w:ascii="Calibri" w:hAnsi="Calibri" w:cs="Calibri"/>
          <w:noProof/>
          <w:szCs w:val="24"/>
        </w:rPr>
        <w:tab/>
        <w:t xml:space="preserve">Byrne AW, Mcevoy D, Collins AB, Hunt K, Casey M, Barber A, et al. Inferred duration of infectious period of SARS-CoV-2: rapid scoping review and analysis of available evidence for asymptomatic and symptomatic COVID-19 cases. BMJ Open. 2020;10:39856. </w:t>
      </w:r>
    </w:p>
    <w:p w14:paraId="008CB714"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8. </w:t>
      </w:r>
      <w:r w:rsidRPr="00E15606">
        <w:rPr>
          <w:rFonts w:ascii="Calibri" w:hAnsi="Calibri" w:cs="Calibri"/>
          <w:noProof/>
          <w:szCs w:val="24"/>
        </w:rPr>
        <w:tab/>
        <w:t xml:space="preserve">Abbott S, Hellewell J, Thompson RN, Sherratt K, Gibbs HP, Bosse NI, et al. Estimating the time-varying reproduction number of SARS-CoV-2 using national and subnational case counts. Wellcome Open Res. 2020 Dec 8;5:112. </w:t>
      </w:r>
    </w:p>
    <w:p w14:paraId="31583130"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29. </w:t>
      </w:r>
      <w:r w:rsidRPr="00E15606">
        <w:rPr>
          <w:rFonts w:ascii="Calibri" w:hAnsi="Calibri" w:cs="Calibri"/>
          <w:noProof/>
          <w:szCs w:val="24"/>
        </w:rPr>
        <w:tab/>
        <w:t>PHE &amp; NHSX. Daily summary: Coronavirus in the UK [Internet]. https://coronavirus.data.gov.uk/. 2020 [cited 2021 Feb 23]. Available from: https://coronavirus.data.gov.uk/</w:t>
      </w:r>
    </w:p>
    <w:p w14:paraId="1F63DDC0"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0. </w:t>
      </w:r>
      <w:r w:rsidRPr="00E15606">
        <w:rPr>
          <w:rFonts w:ascii="Calibri" w:hAnsi="Calibri" w:cs="Calibri"/>
          <w:noProof/>
          <w:szCs w:val="24"/>
        </w:rPr>
        <w:tab/>
        <w:t xml:space="preserve">Hu S, Wang W, Wang Y, Litvinova M, Luo K, Ren L, et al. Infectivity, susceptibility, and risk factors associated with SARS-CoV-2 transmission under intensive contact tracing in Hunan, China. medRxiv. medRxiv; 2020. p. 2020.07.23.20160317. </w:t>
      </w:r>
    </w:p>
    <w:p w14:paraId="553ECF86"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1. </w:t>
      </w:r>
      <w:r w:rsidRPr="00E15606">
        <w:rPr>
          <w:rFonts w:ascii="Calibri" w:hAnsi="Calibri" w:cs="Calibri"/>
          <w:noProof/>
          <w:szCs w:val="24"/>
        </w:rPr>
        <w:tab/>
        <w:t xml:space="preserve">Regev-Yochay G, Amit S, Bergwerk M, Lipsitch M, Leshem E, Kahn R, et al. Decreased infectivity following BNT162b2 vaccination: A prospective cohort study in Israel. Lancet Reg Heal – Eur. 2021 Aug 1;7:100150. </w:t>
      </w:r>
    </w:p>
    <w:p w14:paraId="65AC35C9"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2. </w:t>
      </w:r>
      <w:r w:rsidRPr="00E15606">
        <w:rPr>
          <w:rFonts w:ascii="Calibri" w:hAnsi="Calibri" w:cs="Calibri"/>
          <w:noProof/>
          <w:szCs w:val="24"/>
        </w:rPr>
        <w:tab/>
        <w:t xml:space="preserve">Levine-Tiefenbrun M, Yelin I, Katz R, Herzel E, Golan Z, Schreiber L, et al. Initial report of </w:t>
      </w:r>
      <w:r w:rsidRPr="00E15606">
        <w:rPr>
          <w:rFonts w:ascii="Calibri" w:hAnsi="Calibri" w:cs="Calibri"/>
          <w:noProof/>
          <w:szCs w:val="24"/>
        </w:rPr>
        <w:lastRenderedPageBreak/>
        <w:t xml:space="preserve">decreased SARS-CoV-2 viral load after inoculation with the BNT162b2 vaccine. Nat Med 2021 275. 2021 Mar 29;27(5):790–2. </w:t>
      </w:r>
    </w:p>
    <w:p w14:paraId="1A9849F9"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3. </w:t>
      </w:r>
      <w:r w:rsidRPr="00E15606">
        <w:rPr>
          <w:rFonts w:ascii="Calibri" w:hAnsi="Calibri" w:cs="Calibri"/>
          <w:noProof/>
          <w:szCs w:val="24"/>
        </w:rPr>
        <w:tab/>
        <w:t xml:space="preserve">Laassri M, Lottenbach K, Belshe R, Wolff M, Rennels M, Plotkin S, et al. Effect of different vaccination schedules on excretion of oral poliovirus vaccine strains. J Infect Dis. 2005 Dec 15;192(12):2092–8. </w:t>
      </w:r>
    </w:p>
    <w:p w14:paraId="5F5A82C9"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4. </w:t>
      </w:r>
      <w:r w:rsidRPr="00E15606">
        <w:rPr>
          <w:rFonts w:ascii="Calibri" w:hAnsi="Calibri" w:cs="Calibri"/>
          <w:noProof/>
          <w:szCs w:val="24"/>
        </w:rPr>
        <w:tab/>
        <w:t xml:space="preserve">Alexander JP, Gary HE, Pallansch MA. Duration of poliovirus excretion and its implications for acute flaccid paralysis surveillance: A review of the literature. J Infect Dis. 1997 Feb 1;175(2 SUPPL.):8176–82. </w:t>
      </w:r>
    </w:p>
    <w:p w14:paraId="2E58551A"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5. </w:t>
      </w:r>
      <w:r w:rsidRPr="00E15606">
        <w:rPr>
          <w:rFonts w:ascii="Calibri" w:hAnsi="Calibri" w:cs="Calibri"/>
          <w:noProof/>
          <w:szCs w:val="24"/>
        </w:rPr>
        <w:tab/>
        <w:t xml:space="preserve">Hall VJ, Foulkes S, Saei A, Andrews N, Oguti B, Charlett A, et al. Effectiveness of BNT162b2 mRNA Vaccine Against Infection and COVID-19 Vaccine Coverage in Healthcare Workers in England, Multicentre Prospective Cohort Study (the SIREN Study). SSRN Electron J. 2021; </w:t>
      </w:r>
    </w:p>
    <w:p w14:paraId="0DC5987F"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6. </w:t>
      </w:r>
      <w:r w:rsidRPr="00E15606">
        <w:rPr>
          <w:rFonts w:ascii="Calibri" w:hAnsi="Calibri" w:cs="Calibri"/>
          <w:noProof/>
          <w:szCs w:val="24"/>
        </w:rPr>
        <w:tab/>
        <w:t xml:space="preserve">Meehan MT, Cocks DG, Caldwell JM, Trauer JM, Adekunle AI, Ragonnet RR, et al. Age-targeted dose allocation can halve COVID-19 vaccine requirements. medRxiv. medRxiv; 2020. p. 2020.10.08.20208108. </w:t>
      </w:r>
    </w:p>
    <w:p w14:paraId="7077EFA3"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7. </w:t>
      </w:r>
      <w:r w:rsidRPr="00E15606">
        <w:rPr>
          <w:rFonts w:ascii="Calibri" w:hAnsi="Calibri" w:cs="Calibri"/>
          <w:noProof/>
          <w:szCs w:val="24"/>
        </w:rPr>
        <w:tab/>
        <w:t xml:space="preserve">Joint Committee on Vaccination and Immunisation: advice on priority groups for COVID-19 vaccination. 2020. </w:t>
      </w:r>
    </w:p>
    <w:p w14:paraId="44314690"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8. </w:t>
      </w:r>
      <w:r w:rsidRPr="00E15606">
        <w:rPr>
          <w:rFonts w:ascii="Calibri" w:hAnsi="Calibri" w:cs="Calibri"/>
          <w:noProof/>
          <w:szCs w:val="24"/>
        </w:rPr>
        <w:tab/>
        <w:t xml:space="preserve">Robertson E, Reeve KS, Niedzwiedz CL, Moore J, Blake M, Green M, et al. Predictors of COVID-19 vaccine hesitancy in the UK Household Longitudinal Study. medRxiv. 2021 Jan 2;2020.12.27.20248899. </w:t>
      </w:r>
    </w:p>
    <w:p w14:paraId="316CD004"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39. </w:t>
      </w:r>
      <w:r w:rsidRPr="00E15606">
        <w:rPr>
          <w:rFonts w:ascii="Calibri" w:hAnsi="Calibri" w:cs="Calibri"/>
          <w:noProof/>
          <w:szCs w:val="24"/>
        </w:rPr>
        <w:tab/>
        <w:t xml:space="preserve">Barclay VC, Smieszek T, He J, Cao G, Rainey JJ, Gao H, et al. Positive Network Assortativity of Influenza Vaccination at a High School: Implications for Outbreak Risk and Herd Immunity. McVernon J, editor. PLoS One. 2014 Feb 5;9(2):e87042. </w:t>
      </w:r>
    </w:p>
    <w:p w14:paraId="3674EACB"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0. </w:t>
      </w:r>
      <w:r w:rsidRPr="00E15606">
        <w:rPr>
          <w:rFonts w:ascii="Calibri" w:hAnsi="Calibri" w:cs="Calibri"/>
          <w:noProof/>
          <w:szCs w:val="24"/>
        </w:rPr>
        <w:tab/>
        <w:t xml:space="preserve">Ward H, Atchison CJ, Whitaker M, Ainslie KEC, Elliot J, Okell LC, et al. Antibody prevalence for SARS-CoV-2 in England following first peak of the pandemic: REACT2 study in 100,000 adults. medRxiv. 2020 Aug 14;2020.08.12.20173690. </w:t>
      </w:r>
    </w:p>
    <w:p w14:paraId="3E603035"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1. </w:t>
      </w:r>
      <w:r w:rsidRPr="00E15606">
        <w:rPr>
          <w:rFonts w:ascii="Calibri" w:hAnsi="Calibri" w:cs="Calibri"/>
          <w:noProof/>
          <w:szCs w:val="24"/>
        </w:rPr>
        <w:tab/>
        <w:t xml:space="preserve">Leung NHL, Xu C, Ip DKM, Cowling BJ. The fraction of influenza virus infections that are asymptomatic: A systematic review and meta-analysis. Vol. 26, Epidemiology. Lippincott Williams and Wilkins; 2015. p. 862–72. </w:t>
      </w:r>
    </w:p>
    <w:p w14:paraId="0B263F84"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2. </w:t>
      </w:r>
      <w:r w:rsidRPr="00E15606">
        <w:rPr>
          <w:rFonts w:ascii="Calibri" w:hAnsi="Calibri" w:cs="Calibri"/>
          <w:noProof/>
          <w:szCs w:val="24"/>
        </w:rPr>
        <w:tab/>
        <w:t xml:space="preserve">Dean NE, Halloran ME, Yang Y, Longini IM. Transmissibility and pathogenicity of Ebola virus: A systematic review and meta-analysis of household secondary attack rate and asymptomatic infection. Clin Infect Dis. 2016 May 15;62(10):1277–86. </w:t>
      </w:r>
    </w:p>
    <w:p w14:paraId="555F71C2"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3. </w:t>
      </w:r>
      <w:r w:rsidRPr="00E15606">
        <w:rPr>
          <w:rFonts w:ascii="Calibri" w:hAnsi="Calibri" w:cs="Calibri"/>
          <w:noProof/>
          <w:szCs w:val="24"/>
        </w:rPr>
        <w:tab/>
        <w:t xml:space="preserve">Al-Tawfiq JA, Gautret P. Asymptomatic Middle East Respiratory Syndrome Coronavirus (MERS-CoV) infection: Extent and implications for infection control: A systematic review. Vol. 27, Travel Medicine and Infectious Disease. Elsevier USA; 2019. p. 27–32. </w:t>
      </w:r>
    </w:p>
    <w:p w14:paraId="499C1244"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4. </w:t>
      </w:r>
      <w:r w:rsidRPr="00E15606">
        <w:rPr>
          <w:rFonts w:ascii="Calibri" w:hAnsi="Calibri" w:cs="Calibri"/>
          <w:noProof/>
          <w:szCs w:val="24"/>
        </w:rPr>
        <w:tab/>
        <w:t xml:space="preserve">Park SW, Cornforth DM, Dushoff J, Weitz JS. The time scale of asymptomatic transmission affects estimates of epidemic potential in the COVID-19 outbreak. Epidemics. 2020 Jun 1;31:100392. </w:t>
      </w:r>
    </w:p>
    <w:p w14:paraId="03759F09"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5. </w:t>
      </w:r>
      <w:r w:rsidRPr="00E15606">
        <w:rPr>
          <w:rFonts w:ascii="Calibri" w:hAnsi="Calibri" w:cs="Calibri"/>
          <w:noProof/>
          <w:szCs w:val="24"/>
        </w:rPr>
        <w:tab/>
        <w:t xml:space="preserve">Ip DKM, Lau LLH, Leung NHL, Fang VJ, Chan KH, Chu DKW, et al. Viral Shedding and Transmission Potential of Asymptomatic and Paucisymptomatic Influenza Virus Infections in the Community. Clin Infect Dis. 2017 Mar 15;64(6):736–42. </w:t>
      </w:r>
    </w:p>
    <w:p w14:paraId="5262D810"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6. </w:t>
      </w:r>
      <w:r w:rsidRPr="00E15606">
        <w:rPr>
          <w:rFonts w:ascii="Calibri" w:hAnsi="Calibri" w:cs="Calibri"/>
          <w:noProof/>
          <w:szCs w:val="24"/>
        </w:rPr>
        <w:tab/>
        <w:t xml:space="preserve">Al Hosani FI, Pringle K, Al Mulla M, Kim L, Pham H, Alami NN, et al. Response to emergence of middle east respiratory syndrome coronavirus, Abu Dhabi, United Arab Emirates, 2013-2014. Emerg Infect Dis. 2016 Jul 1;22(7):1162–8. </w:t>
      </w:r>
    </w:p>
    <w:p w14:paraId="3507B5B4"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lastRenderedPageBreak/>
        <w:t xml:space="preserve">47. </w:t>
      </w:r>
      <w:r w:rsidRPr="00E15606">
        <w:rPr>
          <w:rFonts w:ascii="Calibri" w:hAnsi="Calibri" w:cs="Calibri"/>
          <w:noProof/>
          <w:szCs w:val="24"/>
        </w:rPr>
        <w:tab/>
        <w:t xml:space="preserve">Cole EC, Cook CE. Characterization of infectious aerosols in health care facilities: An aid to effective engineering controls and preventive strategies. Am J Infect Control. 1998;26(4):453–64. </w:t>
      </w:r>
    </w:p>
    <w:p w14:paraId="03D296B5"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8. </w:t>
      </w:r>
      <w:r w:rsidRPr="00E15606">
        <w:rPr>
          <w:rFonts w:ascii="Calibri" w:hAnsi="Calibri" w:cs="Calibri"/>
          <w:noProof/>
          <w:szCs w:val="24"/>
        </w:rPr>
        <w:tab/>
        <w:t xml:space="preserve">Duguid J. The numbers and the sites of origin of the droplets expelled during expiratory activities. Edinb Med J. 1945 Nov 1;52(11):385–401. </w:t>
      </w:r>
    </w:p>
    <w:p w14:paraId="40EC48D7"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49. </w:t>
      </w:r>
      <w:r w:rsidRPr="00E15606">
        <w:rPr>
          <w:rFonts w:ascii="Calibri" w:hAnsi="Calibri" w:cs="Calibri"/>
          <w:noProof/>
          <w:szCs w:val="24"/>
        </w:rPr>
        <w:tab/>
        <w:t xml:space="preserve">Walsh KA, Jordan K, Clyne B, Rohde D, Drummond L, Byrne P, et al. SARS-CoV-2 detection, viral load and infectivity over the course of an infection. Vol. 81, Journal of Infection. W.B. Saunders Ltd; 2020. p. 357–71. </w:t>
      </w:r>
    </w:p>
    <w:p w14:paraId="43B32497"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0. </w:t>
      </w:r>
      <w:r w:rsidRPr="00E15606">
        <w:rPr>
          <w:rFonts w:ascii="Calibri" w:hAnsi="Calibri" w:cs="Calibri"/>
          <w:noProof/>
          <w:szCs w:val="24"/>
        </w:rPr>
        <w:tab/>
        <w:t xml:space="preserve">Ra SH, Lim JS, Kim GU, Kim MJ, Jung J, Kim SH. Upper respiratory viral load in asymptomatic individuals and mildly symptomatic patients with SARS-CoV-2 infection. Thorax. 2021 Jan 1;76(1):61–3. </w:t>
      </w:r>
    </w:p>
    <w:p w14:paraId="4A8F8F72"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1. </w:t>
      </w:r>
      <w:r w:rsidRPr="00E15606">
        <w:rPr>
          <w:rFonts w:ascii="Calibri" w:hAnsi="Calibri" w:cs="Calibri"/>
          <w:noProof/>
          <w:szCs w:val="24"/>
        </w:rPr>
        <w:tab/>
        <w:t xml:space="preserve">Zhou R, Li F, Chen F, Liu H, Zheng J, Lei C, et al. Viral dynamics in asymptomatic patients with COVID-19. Int J Infect Dis. 2020 Jul 1;96:288–90. </w:t>
      </w:r>
    </w:p>
    <w:p w14:paraId="007ED30C"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2. </w:t>
      </w:r>
      <w:r w:rsidRPr="00E15606">
        <w:rPr>
          <w:rFonts w:ascii="Calibri" w:hAnsi="Calibri" w:cs="Calibri"/>
          <w:noProof/>
          <w:szCs w:val="24"/>
        </w:rPr>
        <w:tab/>
        <w:t xml:space="preserve">Lavezzo E, Franchin E, Ciavarella C, Cuomo-Dannenburg G, Barzon L, Vecchio C Del, et al. Suppression of COVID-19 outbreak in the municipality of Vo, Italy. medRxiv. 2020 Apr 18;2020.04.17.20053157. </w:t>
      </w:r>
    </w:p>
    <w:p w14:paraId="1C73238A"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3. </w:t>
      </w:r>
      <w:r w:rsidRPr="00E15606">
        <w:rPr>
          <w:rFonts w:ascii="Calibri" w:hAnsi="Calibri" w:cs="Calibri"/>
          <w:noProof/>
          <w:szCs w:val="24"/>
        </w:rPr>
        <w:tab/>
        <w:t xml:space="preserve">Van Vinh Chau N, Lam VT, Dung NT, Yen LM, Minh NNQ, Hung LM, et al. The Natural History and Transmission Potential of Asymptomatic Severe Acute Respiratory Syndrome Coronavirus 2 Infection. Clin Infect Dis. 2020 Dec 17;71(10):2679–87. </w:t>
      </w:r>
    </w:p>
    <w:p w14:paraId="0827371C"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4. </w:t>
      </w:r>
      <w:r w:rsidRPr="00E15606">
        <w:rPr>
          <w:rFonts w:ascii="Calibri" w:hAnsi="Calibri" w:cs="Calibri"/>
          <w:noProof/>
          <w:szCs w:val="24"/>
        </w:rPr>
        <w:tab/>
        <w:t xml:space="preserve">Yang R, Gui X, Xiong Y. Comparison of Clinical Characteristics of Patients with Asymptomatic vs Symptomatic Coronavirus Disease 2019 in Wuhan, China. JAMA Netw open. 2020 May 1;3(5):e2010182. </w:t>
      </w:r>
    </w:p>
    <w:p w14:paraId="6379E135"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5. </w:t>
      </w:r>
      <w:r w:rsidRPr="00E15606">
        <w:rPr>
          <w:rFonts w:ascii="Calibri" w:hAnsi="Calibri" w:cs="Calibri"/>
          <w:noProof/>
          <w:szCs w:val="24"/>
        </w:rPr>
        <w:tab/>
        <w:t xml:space="preserve">Chen X, Zhu B, Hong W, Zeng J, He X, Chen J, et al. Associations of clinical characteristics and treatment regimens with the duration of viral RNA shedding in patients with COVID-19. Int J Infect Dis. 2020 Sep 1;98:252–60. </w:t>
      </w:r>
    </w:p>
    <w:p w14:paraId="55C1A101"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6. </w:t>
      </w:r>
      <w:r w:rsidRPr="00E15606">
        <w:rPr>
          <w:rFonts w:ascii="Calibri" w:hAnsi="Calibri" w:cs="Calibri"/>
          <w:noProof/>
          <w:szCs w:val="24"/>
        </w:rPr>
        <w:tab/>
        <w:t>New legal duty to self-isolate comes into force today - GOV.UK [Internet]. [cited 2021 Feb 10]. Available from: https://www.gov.uk/government/news/new-legal-duty-to-self-isolate-comes-into-force-today</w:t>
      </w:r>
    </w:p>
    <w:p w14:paraId="004A975B"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7. </w:t>
      </w:r>
      <w:r w:rsidRPr="00E15606">
        <w:rPr>
          <w:rFonts w:ascii="Calibri" w:hAnsi="Calibri" w:cs="Calibri"/>
          <w:noProof/>
          <w:szCs w:val="24"/>
        </w:rPr>
        <w:tab/>
        <w:t xml:space="preserve">Cevik M, Tate M, Lloyd O, Maraolo AE, Schafers J, Ho A. SARS-CoV-2, SARS-CoV, and MERS-CoV viral load dynamics, duration of viral shedding, and infectiousness: a systematic review and meta-analysis. The Lancet Microbe. 2021 Jan 1;2(1):e13–22. </w:t>
      </w:r>
    </w:p>
    <w:p w14:paraId="489D386D"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szCs w:val="24"/>
        </w:rPr>
      </w:pPr>
      <w:r w:rsidRPr="00E15606">
        <w:rPr>
          <w:rFonts w:ascii="Calibri" w:hAnsi="Calibri" w:cs="Calibri"/>
          <w:noProof/>
          <w:szCs w:val="24"/>
        </w:rPr>
        <w:t xml:space="preserve">58. </w:t>
      </w:r>
      <w:r w:rsidRPr="00E15606">
        <w:rPr>
          <w:rFonts w:ascii="Calibri" w:hAnsi="Calibri" w:cs="Calibri"/>
          <w:noProof/>
          <w:szCs w:val="24"/>
        </w:rPr>
        <w:tab/>
        <w:t xml:space="preserve">Thompson HA, Mousa A, Dighe A, Fu H, Arnedo-Pena A, Barrett P, et al. Severe Acute Respiratory Syndrome Coronavirus 2 (SARS-CoV-2) Setting-specific Transmission Rates: A Systematic Review and Meta-analysis. Clin Infect Dis. 2021 Feb 9; </w:t>
      </w:r>
    </w:p>
    <w:p w14:paraId="528A9A8B" w14:textId="77777777" w:rsidR="00E15606" w:rsidRPr="00E15606" w:rsidRDefault="00E15606" w:rsidP="00E15606">
      <w:pPr>
        <w:widowControl w:val="0"/>
        <w:autoSpaceDE w:val="0"/>
        <w:autoSpaceDN w:val="0"/>
        <w:adjustRightInd w:val="0"/>
        <w:spacing w:line="240" w:lineRule="auto"/>
        <w:ind w:left="640" w:hanging="640"/>
        <w:rPr>
          <w:rFonts w:ascii="Calibri" w:hAnsi="Calibri" w:cs="Calibri"/>
          <w:noProof/>
        </w:rPr>
      </w:pPr>
      <w:r w:rsidRPr="00E15606">
        <w:rPr>
          <w:rFonts w:ascii="Calibri" w:hAnsi="Calibri" w:cs="Calibri"/>
          <w:noProof/>
          <w:szCs w:val="24"/>
        </w:rPr>
        <w:t xml:space="preserve">59. </w:t>
      </w:r>
      <w:r w:rsidRPr="00E15606">
        <w:rPr>
          <w:rFonts w:ascii="Calibri" w:hAnsi="Calibri" w:cs="Calibri"/>
          <w:noProof/>
          <w:szCs w:val="24"/>
        </w:rPr>
        <w:tab/>
        <w:t>Stay at home: guidance for households with possible or confirmed coronavirus (COVID-19) infection - GOV.UK [Internet]. [cited 2021 Jan 26]. Available from: https://www.gov.uk/government/publications/covid-19-stay-at-home-guidance/stay-at-home-guidance-for-households-with-possible-coronavirus-covid-19-infection</w:t>
      </w:r>
    </w:p>
    <w:p w14:paraId="151A84FE" w14:textId="45BD2D73" w:rsidR="00A468C0" w:rsidRPr="009D0311" w:rsidRDefault="00A468C0" w:rsidP="00E53597">
      <w:r w:rsidRPr="009D0311">
        <w:fldChar w:fldCharType="end"/>
      </w:r>
    </w:p>
    <w:sectPr w:rsidR="00A468C0" w:rsidRPr="009D0311" w:rsidSect="00DF726D">
      <w:head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7CF96" w14:textId="77777777" w:rsidR="0056734C" w:rsidRDefault="0056734C" w:rsidP="00650B13">
      <w:pPr>
        <w:spacing w:after="0" w:line="240" w:lineRule="auto"/>
      </w:pPr>
      <w:r>
        <w:separator/>
      </w:r>
    </w:p>
  </w:endnote>
  <w:endnote w:type="continuationSeparator" w:id="0">
    <w:p w14:paraId="3E3EA4EF" w14:textId="77777777" w:rsidR="0056734C" w:rsidRDefault="0056734C" w:rsidP="00650B13">
      <w:pPr>
        <w:spacing w:after="0" w:line="240" w:lineRule="auto"/>
      </w:pPr>
      <w:r>
        <w:continuationSeparator/>
      </w:r>
    </w:p>
  </w:endnote>
  <w:endnote w:type="continuationNotice" w:id="1">
    <w:p w14:paraId="2C1CB66B" w14:textId="77777777" w:rsidR="0056734C" w:rsidRDefault="005673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D1209" w14:textId="77777777" w:rsidR="0056734C" w:rsidRDefault="0056734C" w:rsidP="00650B13">
      <w:pPr>
        <w:spacing w:after="0" w:line="240" w:lineRule="auto"/>
      </w:pPr>
      <w:r>
        <w:separator/>
      </w:r>
    </w:p>
  </w:footnote>
  <w:footnote w:type="continuationSeparator" w:id="0">
    <w:p w14:paraId="3D4CA081" w14:textId="77777777" w:rsidR="0056734C" w:rsidRDefault="0056734C" w:rsidP="00650B13">
      <w:pPr>
        <w:spacing w:after="0" w:line="240" w:lineRule="auto"/>
      </w:pPr>
      <w:r>
        <w:continuationSeparator/>
      </w:r>
    </w:p>
  </w:footnote>
  <w:footnote w:type="continuationNotice" w:id="1">
    <w:p w14:paraId="4F2455F7" w14:textId="77777777" w:rsidR="0056734C" w:rsidRDefault="0056734C">
      <w:pPr>
        <w:spacing w:after="0" w:line="240" w:lineRule="auto"/>
      </w:pPr>
    </w:p>
  </w:footnote>
  <w:footnote w:id="2">
    <w:p w14:paraId="780879BD" w14:textId="1C0AF42E" w:rsidR="00A62EBF" w:rsidRPr="00E26039" w:rsidDel="006A0537" w:rsidRDefault="00A62EBF">
      <w:pPr>
        <w:pStyle w:val="FootnoteText"/>
        <w:rPr>
          <w:del w:id="250" w:author="Green, Will" w:date="2021-09-01T19:09:00Z"/>
          <w:lang w:val="en-US"/>
        </w:rPr>
      </w:pPr>
      <w:del w:id="251" w:author="Green, Will" w:date="2021-09-01T19:09:00Z">
        <w:r w:rsidDel="006A0537">
          <w:rPr>
            <w:rStyle w:val="FootnoteReference"/>
          </w:rPr>
          <w:footnoteRef/>
        </w:r>
        <w:r w:rsidDel="006A0537">
          <w:delText xml:space="preserve"> </w:delText>
        </w:r>
        <w:r w:rsidDel="006A0537">
          <w:rPr>
            <w:lang w:val="en-US"/>
          </w:rPr>
          <w:delText>A negative doubling time indicated the epidemic is in decline, with the magnitude representing the halving time</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881748"/>
      <w:docPartObj>
        <w:docPartGallery w:val="Page Numbers (Top of Page)"/>
        <w:docPartUnique/>
      </w:docPartObj>
    </w:sdtPr>
    <w:sdtEndPr>
      <w:rPr>
        <w:noProof/>
      </w:rPr>
    </w:sdtEndPr>
    <w:sdtContent>
      <w:p w14:paraId="09D5F6DB" w14:textId="759885F3" w:rsidR="00A62EBF" w:rsidRDefault="00A62EBF">
        <w:pPr>
          <w:pStyle w:val="Header"/>
        </w:pPr>
        <w:r>
          <w:fldChar w:fldCharType="begin"/>
        </w:r>
        <w:r>
          <w:instrText xml:space="preserve"> PAGE   \* MERGEFORMAT </w:instrText>
        </w:r>
        <w:r>
          <w:fldChar w:fldCharType="separate"/>
        </w:r>
        <w:r>
          <w:rPr>
            <w:noProof/>
          </w:rPr>
          <w:t>2</w:t>
        </w:r>
        <w:r>
          <w:rPr>
            <w:noProof/>
          </w:rPr>
          <w:fldChar w:fldCharType="end"/>
        </w:r>
      </w:p>
    </w:sdtContent>
  </w:sdt>
  <w:p w14:paraId="7C2C03DD" w14:textId="77777777" w:rsidR="00A62EBF" w:rsidRDefault="00A62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4736A"/>
    <w:multiLevelType w:val="hybridMultilevel"/>
    <w:tmpl w:val="DAC8D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A2644A"/>
    <w:multiLevelType w:val="hybridMultilevel"/>
    <w:tmpl w:val="5EA42C1E"/>
    <w:lvl w:ilvl="0" w:tplc="FD2C22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D624ED"/>
    <w:multiLevelType w:val="hybridMultilevel"/>
    <w:tmpl w:val="D032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615012"/>
    <w:multiLevelType w:val="hybridMultilevel"/>
    <w:tmpl w:val="A91064F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BB5F62"/>
    <w:multiLevelType w:val="hybridMultilevel"/>
    <w:tmpl w:val="FC82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44593B"/>
    <w:multiLevelType w:val="hybridMultilevel"/>
    <w:tmpl w:val="25C084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736A82"/>
    <w:multiLevelType w:val="multilevel"/>
    <w:tmpl w:val="8C260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47D41D4"/>
    <w:multiLevelType w:val="hybridMultilevel"/>
    <w:tmpl w:val="3CA2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F355AD"/>
    <w:multiLevelType w:val="hybridMultilevel"/>
    <w:tmpl w:val="41548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E76457"/>
    <w:multiLevelType w:val="hybridMultilevel"/>
    <w:tmpl w:val="88AA6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0C4F60"/>
    <w:multiLevelType w:val="hybridMultilevel"/>
    <w:tmpl w:val="B738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12254D"/>
    <w:multiLevelType w:val="hybridMultilevel"/>
    <w:tmpl w:val="53D6D0C8"/>
    <w:lvl w:ilvl="0" w:tplc="F9BC625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E651F3F"/>
    <w:multiLevelType w:val="hybridMultilevel"/>
    <w:tmpl w:val="E71C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EC5772"/>
    <w:multiLevelType w:val="hybridMultilevel"/>
    <w:tmpl w:val="0B46D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923EA0"/>
    <w:multiLevelType w:val="hybridMultilevel"/>
    <w:tmpl w:val="A5AC5F42"/>
    <w:lvl w:ilvl="0" w:tplc="FD2C22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30216B"/>
    <w:multiLevelType w:val="hybridMultilevel"/>
    <w:tmpl w:val="9746FD14"/>
    <w:lvl w:ilvl="0" w:tplc="FD2C22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4C3E24"/>
    <w:multiLevelType w:val="hybridMultilevel"/>
    <w:tmpl w:val="9B663D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58477D"/>
    <w:multiLevelType w:val="hybridMultilevel"/>
    <w:tmpl w:val="D676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5"/>
  </w:num>
  <w:num w:numId="5">
    <w:abstractNumId w:val="12"/>
  </w:num>
  <w:num w:numId="6">
    <w:abstractNumId w:val="17"/>
  </w:num>
  <w:num w:numId="7">
    <w:abstractNumId w:val="7"/>
  </w:num>
  <w:num w:numId="8">
    <w:abstractNumId w:val="4"/>
  </w:num>
  <w:num w:numId="9">
    <w:abstractNumId w:val="16"/>
  </w:num>
  <w:num w:numId="10">
    <w:abstractNumId w:val="2"/>
  </w:num>
  <w:num w:numId="11">
    <w:abstractNumId w:val="13"/>
  </w:num>
  <w:num w:numId="12">
    <w:abstractNumId w:val="10"/>
  </w:num>
  <w:num w:numId="13">
    <w:abstractNumId w:val="3"/>
  </w:num>
  <w:num w:numId="14">
    <w:abstractNumId w:val="6"/>
  </w:num>
  <w:num w:numId="15">
    <w:abstractNumId w:val="11"/>
  </w:num>
  <w:num w:numId="16">
    <w:abstractNumId w:val="1"/>
  </w:num>
  <w:num w:numId="17">
    <w:abstractNumId w:val="15"/>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en, Will">
    <w15:presenceInfo w15:providerId="AD" w15:userId="S::wg4618@ic.ac.uk::64acd846-1376-4a9f-abaa-0766ab383a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17"/>
    <w:rsid w:val="00006913"/>
    <w:rsid w:val="000077E0"/>
    <w:rsid w:val="00011F2F"/>
    <w:rsid w:val="0001277B"/>
    <w:rsid w:val="00012C61"/>
    <w:rsid w:val="00013209"/>
    <w:rsid w:val="0001368B"/>
    <w:rsid w:val="000137F0"/>
    <w:rsid w:val="00016844"/>
    <w:rsid w:val="0001687B"/>
    <w:rsid w:val="00017AB9"/>
    <w:rsid w:val="000208E4"/>
    <w:rsid w:val="0002455C"/>
    <w:rsid w:val="00031149"/>
    <w:rsid w:val="00031BA8"/>
    <w:rsid w:val="00033310"/>
    <w:rsid w:val="00036495"/>
    <w:rsid w:val="00037958"/>
    <w:rsid w:val="000412A8"/>
    <w:rsid w:val="00046A8F"/>
    <w:rsid w:val="00046D68"/>
    <w:rsid w:val="00047496"/>
    <w:rsid w:val="00050885"/>
    <w:rsid w:val="000564B6"/>
    <w:rsid w:val="00061169"/>
    <w:rsid w:val="00064192"/>
    <w:rsid w:val="000656E2"/>
    <w:rsid w:val="00065A51"/>
    <w:rsid w:val="00067B0D"/>
    <w:rsid w:val="00073547"/>
    <w:rsid w:val="00074973"/>
    <w:rsid w:val="0007618D"/>
    <w:rsid w:val="000763DD"/>
    <w:rsid w:val="000764C2"/>
    <w:rsid w:val="00076E93"/>
    <w:rsid w:val="00077179"/>
    <w:rsid w:val="0008041A"/>
    <w:rsid w:val="00082DDB"/>
    <w:rsid w:val="000902E7"/>
    <w:rsid w:val="000919C8"/>
    <w:rsid w:val="0009248B"/>
    <w:rsid w:val="00096B6C"/>
    <w:rsid w:val="00097464"/>
    <w:rsid w:val="000A07E1"/>
    <w:rsid w:val="000A627F"/>
    <w:rsid w:val="000A68F7"/>
    <w:rsid w:val="000B05D7"/>
    <w:rsid w:val="000B0F21"/>
    <w:rsid w:val="000B2261"/>
    <w:rsid w:val="000B5496"/>
    <w:rsid w:val="000B645D"/>
    <w:rsid w:val="000D0AE6"/>
    <w:rsid w:val="000D1AC3"/>
    <w:rsid w:val="000D2FA4"/>
    <w:rsid w:val="000D416F"/>
    <w:rsid w:val="000D4AF7"/>
    <w:rsid w:val="000D5831"/>
    <w:rsid w:val="000D6BD1"/>
    <w:rsid w:val="000E0F2A"/>
    <w:rsid w:val="000E155F"/>
    <w:rsid w:val="000E38C4"/>
    <w:rsid w:val="000E48B0"/>
    <w:rsid w:val="000E496C"/>
    <w:rsid w:val="000E5833"/>
    <w:rsid w:val="000E5DFA"/>
    <w:rsid w:val="000E6334"/>
    <w:rsid w:val="000F0A32"/>
    <w:rsid w:val="000F0BA8"/>
    <w:rsid w:val="000F14F5"/>
    <w:rsid w:val="001107B8"/>
    <w:rsid w:val="00111598"/>
    <w:rsid w:val="001140E4"/>
    <w:rsid w:val="00116E08"/>
    <w:rsid w:val="0011734B"/>
    <w:rsid w:val="00120895"/>
    <w:rsid w:val="00121452"/>
    <w:rsid w:val="001222F5"/>
    <w:rsid w:val="00122E7B"/>
    <w:rsid w:val="001236A3"/>
    <w:rsid w:val="00123A66"/>
    <w:rsid w:val="0012485A"/>
    <w:rsid w:val="00124C85"/>
    <w:rsid w:val="00126A6C"/>
    <w:rsid w:val="0013188B"/>
    <w:rsid w:val="00133B7F"/>
    <w:rsid w:val="001362CC"/>
    <w:rsid w:val="00140A39"/>
    <w:rsid w:val="00142AB4"/>
    <w:rsid w:val="001448D0"/>
    <w:rsid w:val="00144B9F"/>
    <w:rsid w:val="00146986"/>
    <w:rsid w:val="001513BF"/>
    <w:rsid w:val="001514F5"/>
    <w:rsid w:val="00152C62"/>
    <w:rsid w:val="00153EB4"/>
    <w:rsid w:val="0015553B"/>
    <w:rsid w:val="00156FEB"/>
    <w:rsid w:val="00157147"/>
    <w:rsid w:val="0016119D"/>
    <w:rsid w:val="00162F05"/>
    <w:rsid w:val="00164FC2"/>
    <w:rsid w:val="0016555A"/>
    <w:rsid w:val="001662E0"/>
    <w:rsid w:val="0017235A"/>
    <w:rsid w:val="001779B3"/>
    <w:rsid w:val="00181EC3"/>
    <w:rsid w:val="00183659"/>
    <w:rsid w:val="00183C74"/>
    <w:rsid w:val="00183E4C"/>
    <w:rsid w:val="0019145E"/>
    <w:rsid w:val="00192B3C"/>
    <w:rsid w:val="00194D5F"/>
    <w:rsid w:val="00195D09"/>
    <w:rsid w:val="0019652A"/>
    <w:rsid w:val="00196872"/>
    <w:rsid w:val="00196DD4"/>
    <w:rsid w:val="001A42D8"/>
    <w:rsid w:val="001A43FC"/>
    <w:rsid w:val="001A6630"/>
    <w:rsid w:val="001B1E43"/>
    <w:rsid w:val="001B4DB5"/>
    <w:rsid w:val="001B5F00"/>
    <w:rsid w:val="001C1FF3"/>
    <w:rsid w:val="001C2036"/>
    <w:rsid w:val="001C2F4F"/>
    <w:rsid w:val="001C5EFD"/>
    <w:rsid w:val="001C7028"/>
    <w:rsid w:val="001C7AD3"/>
    <w:rsid w:val="001D25C4"/>
    <w:rsid w:val="001D2747"/>
    <w:rsid w:val="001D47D1"/>
    <w:rsid w:val="001D6003"/>
    <w:rsid w:val="001D7BD4"/>
    <w:rsid w:val="001E2293"/>
    <w:rsid w:val="001E2BC4"/>
    <w:rsid w:val="001E358F"/>
    <w:rsid w:val="001E452D"/>
    <w:rsid w:val="001E4A63"/>
    <w:rsid w:val="001E7271"/>
    <w:rsid w:val="001F4128"/>
    <w:rsid w:val="001F7124"/>
    <w:rsid w:val="002029A7"/>
    <w:rsid w:val="00202F8F"/>
    <w:rsid w:val="00203D8F"/>
    <w:rsid w:val="00213844"/>
    <w:rsid w:val="00213A70"/>
    <w:rsid w:val="0021443C"/>
    <w:rsid w:val="00214B48"/>
    <w:rsid w:val="00216951"/>
    <w:rsid w:val="002241E5"/>
    <w:rsid w:val="002244B7"/>
    <w:rsid w:val="00226B16"/>
    <w:rsid w:val="0022730A"/>
    <w:rsid w:val="00230F0E"/>
    <w:rsid w:val="002315FE"/>
    <w:rsid w:val="00231E3B"/>
    <w:rsid w:val="00231EFA"/>
    <w:rsid w:val="00234787"/>
    <w:rsid w:val="00234F91"/>
    <w:rsid w:val="002351A8"/>
    <w:rsid w:val="0023545A"/>
    <w:rsid w:val="0023586A"/>
    <w:rsid w:val="002374C0"/>
    <w:rsid w:val="00237748"/>
    <w:rsid w:val="00240258"/>
    <w:rsid w:val="00242AD8"/>
    <w:rsid w:val="00245189"/>
    <w:rsid w:val="00245BCD"/>
    <w:rsid w:val="002463BC"/>
    <w:rsid w:val="002473EF"/>
    <w:rsid w:val="002535A8"/>
    <w:rsid w:val="0025452D"/>
    <w:rsid w:val="00254A41"/>
    <w:rsid w:val="00254E68"/>
    <w:rsid w:val="00255519"/>
    <w:rsid w:val="00262445"/>
    <w:rsid w:val="00264255"/>
    <w:rsid w:val="002647C2"/>
    <w:rsid w:val="00270247"/>
    <w:rsid w:val="00274902"/>
    <w:rsid w:val="00274B15"/>
    <w:rsid w:val="00276AB2"/>
    <w:rsid w:val="00277741"/>
    <w:rsid w:val="00277D3F"/>
    <w:rsid w:val="0028085E"/>
    <w:rsid w:val="0028213D"/>
    <w:rsid w:val="002854E3"/>
    <w:rsid w:val="002859D6"/>
    <w:rsid w:val="0028646C"/>
    <w:rsid w:val="002870C5"/>
    <w:rsid w:val="0029227D"/>
    <w:rsid w:val="002933DE"/>
    <w:rsid w:val="00296F9B"/>
    <w:rsid w:val="00297AE2"/>
    <w:rsid w:val="002A4FEC"/>
    <w:rsid w:val="002A6A46"/>
    <w:rsid w:val="002B2F75"/>
    <w:rsid w:val="002B6561"/>
    <w:rsid w:val="002B6A01"/>
    <w:rsid w:val="002C03F1"/>
    <w:rsid w:val="002C1EF7"/>
    <w:rsid w:val="002C2842"/>
    <w:rsid w:val="002C3746"/>
    <w:rsid w:val="002C56F0"/>
    <w:rsid w:val="002D017C"/>
    <w:rsid w:val="002D2921"/>
    <w:rsid w:val="002D4F8C"/>
    <w:rsid w:val="002D7847"/>
    <w:rsid w:val="002D7D90"/>
    <w:rsid w:val="002E0443"/>
    <w:rsid w:val="002E334A"/>
    <w:rsid w:val="002E3798"/>
    <w:rsid w:val="002E54E1"/>
    <w:rsid w:val="002E6328"/>
    <w:rsid w:val="002E72B7"/>
    <w:rsid w:val="002E7D4F"/>
    <w:rsid w:val="002F1A55"/>
    <w:rsid w:val="002F3073"/>
    <w:rsid w:val="002F4A21"/>
    <w:rsid w:val="002F6617"/>
    <w:rsid w:val="002F68D9"/>
    <w:rsid w:val="00301D11"/>
    <w:rsid w:val="00301D88"/>
    <w:rsid w:val="00302572"/>
    <w:rsid w:val="00303310"/>
    <w:rsid w:val="00304448"/>
    <w:rsid w:val="0030473B"/>
    <w:rsid w:val="00306075"/>
    <w:rsid w:val="0031021B"/>
    <w:rsid w:val="003111DF"/>
    <w:rsid w:val="00311960"/>
    <w:rsid w:val="00311F76"/>
    <w:rsid w:val="003174E4"/>
    <w:rsid w:val="0032130B"/>
    <w:rsid w:val="003220B6"/>
    <w:rsid w:val="0032304C"/>
    <w:rsid w:val="00323653"/>
    <w:rsid w:val="00324746"/>
    <w:rsid w:val="00325347"/>
    <w:rsid w:val="0032626E"/>
    <w:rsid w:val="00327026"/>
    <w:rsid w:val="00330C9B"/>
    <w:rsid w:val="00332292"/>
    <w:rsid w:val="003327AE"/>
    <w:rsid w:val="00333692"/>
    <w:rsid w:val="00334AB0"/>
    <w:rsid w:val="00335459"/>
    <w:rsid w:val="00335C84"/>
    <w:rsid w:val="00337708"/>
    <w:rsid w:val="00343E40"/>
    <w:rsid w:val="00343F50"/>
    <w:rsid w:val="00345670"/>
    <w:rsid w:val="00346226"/>
    <w:rsid w:val="003519F0"/>
    <w:rsid w:val="00351CD0"/>
    <w:rsid w:val="00351FA9"/>
    <w:rsid w:val="00353DDC"/>
    <w:rsid w:val="00355C1B"/>
    <w:rsid w:val="00356020"/>
    <w:rsid w:val="00356774"/>
    <w:rsid w:val="00357CF1"/>
    <w:rsid w:val="00362DC1"/>
    <w:rsid w:val="00362F54"/>
    <w:rsid w:val="00365475"/>
    <w:rsid w:val="00365A08"/>
    <w:rsid w:val="00367BE0"/>
    <w:rsid w:val="0037336A"/>
    <w:rsid w:val="00373F38"/>
    <w:rsid w:val="00375924"/>
    <w:rsid w:val="0037662C"/>
    <w:rsid w:val="00376868"/>
    <w:rsid w:val="003830DA"/>
    <w:rsid w:val="0038339E"/>
    <w:rsid w:val="0038450B"/>
    <w:rsid w:val="00390424"/>
    <w:rsid w:val="00390798"/>
    <w:rsid w:val="003950EF"/>
    <w:rsid w:val="00395345"/>
    <w:rsid w:val="003A16CC"/>
    <w:rsid w:val="003A2D93"/>
    <w:rsid w:val="003A62AD"/>
    <w:rsid w:val="003B0D07"/>
    <w:rsid w:val="003B10D2"/>
    <w:rsid w:val="003B6238"/>
    <w:rsid w:val="003B631F"/>
    <w:rsid w:val="003C3360"/>
    <w:rsid w:val="003C341E"/>
    <w:rsid w:val="003C5D34"/>
    <w:rsid w:val="003C5F24"/>
    <w:rsid w:val="003C6591"/>
    <w:rsid w:val="003C77F5"/>
    <w:rsid w:val="003C7AEC"/>
    <w:rsid w:val="003D077E"/>
    <w:rsid w:val="003D07F9"/>
    <w:rsid w:val="003D0B44"/>
    <w:rsid w:val="003D1FA0"/>
    <w:rsid w:val="003D2E5A"/>
    <w:rsid w:val="003D4CE6"/>
    <w:rsid w:val="003D51B9"/>
    <w:rsid w:val="003D5F50"/>
    <w:rsid w:val="003D77ED"/>
    <w:rsid w:val="003E157F"/>
    <w:rsid w:val="003E18F9"/>
    <w:rsid w:val="003E1D50"/>
    <w:rsid w:val="003E221A"/>
    <w:rsid w:val="003F0970"/>
    <w:rsid w:val="003F2A11"/>
    <w:rsid w:val="003F497E"/>
    <w:rsid w:val="003F6176"/>
    <w:rsid w:val="004002A7"/>
    <w:rsid w:val="0040216A"/>
    <w:rsid w:val="0040336C"/>
    <w:rsid w:val="0040389A"/>
    <w:rsid w:val="00405DA5"/>
    <w:rsid w:val="00407783"/>
    <w:rsid w:val="004132A5"/>
    <w:rsid w:val="00415D08"/>
    <w:rsid w:val="00422653"/>
    <w:rsid w:val="00423010"/>
    <w:rsid w:val="00424552"/>
    <w:rsid w:val="00426F28"/>
    <w:rsid w:val="00427130"/>
    <w:rsid w:val="00430ABD"/>
    <w:rsid w:val="00431082"/>
    <w:rsid w:val="0043428E"/>
    <w:rsid w:val="00445EDC"/>
    <w:rsid w:val="004469F8"/>
    <w:rsid w:val="004514C4"/>
    <w:rsid w:val="0045329E"/>
    <w:rsid w:val="00460A9F"/>
    <w:rsid w:val="00460C29"/>
    <w:rsid w:val="0046156D"/>
    <w:rsid w:val="004660EB"/>
    <w:rsid w:val="00466EA1"/>
    <w:rsid w:val="004679F8"/>
    <w:rsid w:val="0047095B"/>
    <w:rsid w:val="00470B3F"/>
    <w:rsid w:val="004728C2"/>
    <w:rsid w:val="00472D01"/>
    <w:rsid w:val="00473706"/>
    <w:rsid w:val="00474D13"/>
    <w:rsid w:val="00474D1E"/>
    <w:rsid w:val="00475E9A"/>
    <w:rsid w:val="004815A7"/>
    <w:rsid w:val="00481F5E"/>
    <w:rsid w:val="00484176"/>
    <w:rsid w:val="0048529B"/>
    <w:rsid w:val="004909D8"/>
    <w:rsid w:val="00490F44"/>
    <w:rsid w:val="00491344"/>
    <w:rsid w:val="00495501"/>
    <w:rsid w:val="00495A4D"/>
    <w:rsid w:val="004979B5"/>
    <w:rsid w:val="004A0492"/>
    <w:rsid w:val="004A1E78"/>
    <w:rsid w:val="004A225F"/>
    <w:rsid w:val="004A415B"/>
    <w:rsid w:val="004A5E74"/>
    <w:rsid w:val="004B49B3"/>
    <w:rsid w:val="004B4C86"/>
    <w:rsid w:val="004C143B"/>
    <w:rsid w:val="004C1745"/>
    <w:rsid w:val="004C6153"/>
    <w:rsid w:val="004C6F47"/>
    <w:rsid w:val="004C77F3"/>
    <w:rsid w:val="004D13AA"/>
    <w:rsid w:val="004D1781"/>
    <w:rsid w:val="004D2C52"/>
    <w:rsid w:val="004D2D91"/>
    <w:rsid w:val="004D648C"/>
    <w:rsid w:val="004E1D26"/>
    <w:rsid w:val="004E3824"/>
    <w:rsid w:val="004E6AA9"/>
    <w:rsid w:val="004F3190"/>
    <w:rsid w:val="004F7472"/>
    <w:rsid w:val="004F7819"/>
    <w:rsid w:val="004F7F3F"/>
    <w:rsid w:val="00502407"/>
    <w:rsid w:val="00503210"/>
    <w:rsid w:val="00503417"/>
    <w:rsid w:val="00503AA6"/>
    <w:rsid w:val="00511B83"/>
    <w:rsid w:val="005123B4"/>
    <w:rsid w:val="00514008"/>
    <w:rsid w:val="00515F79"/>
    <w:rsid w:val="00520275"/>
    <w:rsid w:val="005234AF"/>
    <w:rsid w:val="00526B8A"/>
    <w:rsid w:val="00526B98"/>
    <w:rsid w:val="00526D0A"/>
    <w:rsid w:val="005271BC"/>
    <w:rsid w:val="00535430"/>
    <w:rsid w:val="00537920"/>
    <w:rsid w:val="00537CC4"/>
    <w:rsid w:val="005404D1"/>
    <w:rsid w:val="00542B88"/>
    <w:rsid w:val="005432C9"/>
    <w:rsid w:val="005435AF"/>
    <w:rsid w:val="005532DA"/>
    <w:rsid w:val="0055382F"/>
    <w:rsid w:val="00555901"/>
    <w:rsid w:val="005572E8"/>
    <w:rsid w:val="005572FD"/>
    <w:rsid w:val="00564ECE"/>
    <w:rsid w:val="00565443"/>
    <w:rsid w:val="005665AF"/>
    <w:rsid w:val="005665BF"/>
    <w:rsid w:val="0056680C"/>
    <w:rsid w:val="0056728B"/>
    <w:rsid w:val="0056734C"/>
    <w:rsid w:val="00567DCF"/>
    <w:rsid w:val="00570DB6"/>
    <w:rsid w:val="005762E8"/>
    <w:rsid w:val="0057641C"/>
    <w:rsid w:val="00577C24"/>
    <w:rsid w:val="005805BE"/>
    <w:rsid w:val="00580E75"/>
    <w:rsid w:val="00586915"/>
    <w:rsid w:val="00587041"/>
    <w:rsid w:val="005903A6"/>
    <w:rsid w:val="005927B9"/>
    <w:rsid w:val="00592F61"/>
    <w:rsid w:val="00593052"/>
    <w:rsid w:val="0059324F"/>
    <w:rsid w:val="005942CE"/>
    <w:rsid w:val="005A14B5"/>
    <w:rsid w:val="005A4A34"/>
    <w:rsid w:val="005A54A7"/>
    <w:rsid w:val="005A610F"/>
    <w:rsid w:val="005A67DF"/>
    <w:rsid w:val="005B09E0"/>
    <w:rsid w:val="005B6052"/>
    <w:rsid w:val="005B60F4"/>
    <w:rsid w:val="005B70E1"/>
    <w:rsid w:val="005C017A"/>
    <w:rsid w:val="005C1399"/>
    <w:rsid w:val="005C23CF"/>
    <w:rsid w:val="005C2AD8"/>
    <w:rsid w:val="005C3244"/>
    <w:rsid w:val="005C3B83"/>
    <w:rsid w:val="005C4C60"/>
    <w:rsid w:val="005C58BC"/>
    <w:rsid w:val="005C679E"/>
    <w:rsid w:val="005C7305"/>
    <w:rsid w:val="005D029A"/>
    <w:rsid w:val="005D1F49"/>
    <w:rsid w:val="005D26BD"/>
    <w:rsid w:val="005D2C21"/>
    <w:rsid w:val="005D482C"/>
    <w:rsid w:val="005E0D5A"/>
    <w:rsid w:val="005E1C89"/>
    <w:rsid w:val="005E2FE5"/>
    <w:rsid w:val="005E3180"/>
    <w:rsid w:val="005E4102"/>
    <w:rsid w:val="005E49E6"/>
    <w:rsid w:val="005E5026"/>
    <w:rsid w:val="005E530C"/>
    <w:rsid w:val="005E7AE0"/>
    <w:rsid w:val="005F3623"/>
    <w:rsid w:val="005F405C"/>
    <w:rsid w:val="005F512A"/>
    <w:rsid w:val="005F58F2"/>
    <w:rsid w:val="00600C9A"/>
    <w:rsid w:val="006021B9"/>
    <w:rsid w:val="00607D52"/>
    <w:rsid w:val="00615AB7"/>
    <w:rsid w:val="0062103C"/>
    <w:rsid w:val="00621F0C"/>
    <w:rsid w:val="00625E4B"/>
    <w:rsid w:val="00626B39"/>
    <w:rsid w:val="00627246"/>
    <w:rsid w:val="00632B7B"/>
    <w:rsid w:val="00634419"/>
    <w:rsid w:val="00635E2D"/>
    <w:rsid w:val="00635F3F"/>
    <w:rsid w:val="00641961"/>
    <w:rsid w:val="0064226E"/>
    <w:rsid w:val="00647E05"/>
    <w:rsid w:val="00647FD8"/>
    <w:rsid w:val="00650B13"/>
    <w:rsid w:val="006519B9"/>
    <w:rsid w:val="00653ADB"/>
    <w:rsid w:val="0066335F"/>
    <w:rsid w:val="0066436B"/>
    <w:rsid w:val="0066484B"/>
    <w:rsid w:val="006660D1"/>
    <w:rsid w:val="0066768B"/>
    <w:rsid w:val="00671500"/>
    <w:rsid w:val="00673576"/>
    <w:rsid w:val="00673E0D"/>
    <w:rsid w:val="00675CBD"/>
    <w:rsid w:val="00675E7A"/>
    <w:rsid w:val="00677442"/>
    <w:rsid w:val="00681AF4"/>
    <w:rsid w:val="006837D2"/>
    <w:rsid w:val="00683C6A"/>
    <w:rsid w:val="00684004"/>
    <w:rsid w:val="0068636F"/>
    <w:rsid w:val="0068798F"/>
    <w:rsid w:val="0069050D"/>
    <w:rsid w:val="00691202"/>
    <w:rsid w:val="00691BED"/>
    <w:rsid w:val="0069400C"/>
    <w:rsid w:val="00696220"/>
    <w:rsid w:val="006A0537"/>
    <w:rsid w:val="006A0EEF"/>
    <w:rsid w:val="006A3FB3"/>
    <w:rsid w:val="006B0059"/>
    <w:rsid w:val="006B11FA"/>
    <w:rsid w:val="006B3299"/>
    <w:rsid w:val="006B37E9"/>
    <w:rsid w:val="006B6E4F"/>
    <w:rsid w:val="006C0D21"/>
    <w:rsid w:val="006C110A"/>
    <w:rsid w:val="006C154E"/>
    <w:rsid w:val="006C42A6"/>
    <w:rsid w:val="006C4F7F"/>
    <w:rsid w:val="006C5724"/>
    <w:rsid w:val="006C63D6"/>
    <w:rsid w:val="006C6524"/>
    <w:rsid w:val="006C6E3D"/>
    <w:rsid w:val="006D0745"/>
    <w:rsid w:val="006D1FA4"/>
    <w:rsid w:val="006D2967"/>
    <w:rsid w:val="006D2B85"/>
    <w:rsid w:val="006D339A"/>
    <w:rsid w:val="006D4C4D"/>
    <w:rsid w:val="006D6A22"/>
    <w:rsid w:val="006E50A3"/>
    <w:rsid w:val="006E5586"/>
    <w:rsid w:val="006E6DF1"/>
    <w:rsid w:val="006F1080"/>
    <w:rsid w:val="006F172D"/>
    <w:rsid w:val="006F183A"/>
    <w:rsid w:val="006F1DED"/>
    <w:rsid w:val="006F2A77"/>
    <w:rsid w:val="006F3C21"/>
    <w:rsid w:val="006F3EEC"/>
    <w:rsid w:val="006F49F2"/>
    <w:rsid w:val="006F4E58"/>
    <w:rsid w:val="006F6863"/>
    <w:rsid w:val="006F7088"/>
    <w:rsid w:val="00700328"/>
    <w:rsid w:val="00702E70"/>
    <w:rsid w:val="0070314C"/>
    <w:rsid w:val="00705994"/>
    <w:rsid w:val="00707AB6"/>
    <w:rsid w:val="00707B78"/>
    <w:rsid w:val="00710B38"/>
    <w:rsid w:val="0071156F"/>
    <w:rsid w:val="007130DD"/>
    <w:rsid w:val="0071490C"/>
    <w:rsid w:val="0071500B"/>
    <w:rsid w:val="00715AC8"/>
    <w:rsid w:val="00722D0E"/>
    <w:rsid w:val="00724D31"/>
    <w:rsid w:val="00726644"/>
    <w:rsid w:val="00730E74"/>
    <w:rsid w:val="0073485F"/>
    <w:rsid w:val="00734AEE"/>
    <w:rsid w:val="00734C46"/>
    <w:rsid w:val="007355EA"/>
    <w:rsid w:val="00737970"/>
    <w:rsid w:val="0074070F"/>
    <w:rsid w:val="00744D11"/>
    <w:rsid w:val="007468B2"/>
    <w:rsid w:val="007479A7"/>
    <w:rsid w:val="00750D1D"/>
    <w:rsid w:val="00750D22"/>
    <w:rsid w:val="00754FAB"/>
    <w:rsid w:val="007602FD"/>
    <w:rsid w:val="00760376"/>
    <w:rsid w:val="00760F97"/>
    <w:rsid w:val="00761AED"/>
    <w:rsid w:val="00761F00"/>
    <w:rsid w:val="007626FD"/>
    <w:rsid w:val="007629BF"/>
    <w:rsid w:val="00765B8B"/>
    <w:rsid w:val="0076647A"/>
    <w:rsid w:val="00770A79"/>
    <w:rsid w:val="00771B9B"/>
    <w:rsid w:val="00777DDB"/>
    <w:rsid w:val="00780C67"/>
    <w:rsid w:val="007831D3"/>
    <w:rsid w:val="00787A4B"/>
    <w:rsid w:val="0079066E"/>
    <w:rsid w:val="00792954"/>
    <w:rsid w:val="00793354"/>
    <w:rsid w:val="0079424F"/>
    <w:rsid w:val="0079548F"/>
    <w:rsid w:val="007A029F"/>
    <w:rsid w:val="007A4B4E"/>
    <w:rsid w:val="007B0063"/>
    <w:rsid w:val="007B32C7"/>
    <w:rsid w:val="007B36E4"/>
    <w:rsid w:val="007B5B78"/>
    <w:rsid w:val="007C19A7"/>
    <w:rsid w:val="007C2B1B"/>
    <w:rsid w:val="007C2C46"/>
    <w:rsid w:val="007C3279"/>
    <w:rsid w:val="007D0C08"/>
    <w:rsid w:val="007D1521"/>
    <w:rsid w:val="007D32E5"/>
    <w:rsid w:val="007D38E4"/>
    <w:rsid w:val="007D6E6D"/>
    <w:rsid w:val="007E1C3E"/>
    <w:rsid w:val="007E1C9D"/>
    <w:rsid w:val="007E37FD"/>
    <w:rsid w:val="007E3ABF"/>
    <w:rsid w:val="007E4211"/>
    <w:rsid w:val="007E60AD"/>
    <w:rsid w:val="007E6171"/>
    <w:rsid w:val="007E67CA"/>
    <w:rsid w:val="007F0A83"/>
    <w:rsid w:val="007F3354"/>
    <w:rsid w:val="007F3B50"/>
    <w:rsid w:val="007F3C30"/>
    <w:rsid w:val="007F54CC"/>
    <w:rsid w:val="007F5F52"/>
    <w:rsid w:val="007F6006"/>
    <w:rsid w:val="0080188F"/>
    <w:rsid w:val="00803848"/>
    <w:rsid w:val="0080495E"/>
    <w:rsid w:val="00804D07"/>
    <w:rsid w:val="00804E15"/>
    <w:rsid w:val="00805AEB"/>
    <w:rsid w:val="00805B9A"/>
    <w:rsid w:val="00811100"/>
    <w:rsid w:val="008116EB"/>
    <w:rsid w:val="0081579A"/>
    <w:rsid w:val="008158A9"/>
    <w:rsid w:val="00815C4C"/>
    <w:rsid w:val="00816399"/>
    <w:rsid w:val="00816B95"/>
    <w:rsid w:val="00822883"/>
    <w:rsid w:val="0082468F"/>
    <w:rsid w:val="00825C7D"/>
    <w:rsid w:val="00826E27"/>
    <w:rsid w:val="00830ED1"/>
    <w:rsid w:val="00833EB9"/>
    <w:rsid w:val="00834462"/>
    <w:rsid w:val="0083634B"/>
    <w:rsid w:val="00840298"/>
    <w:rsid w:val="00843684"/>
    <w:rsid w:val="00850D92"/>
    <w:rsid w:val="008518C6"/>
    <w:rsid w:val="00851F2E"/>
    <w:rsid w:val="008522E2"/>
    <w:rsid w:val="00853B8E"/>
    <w:rsid w:val="0085436E"/>
    <w:rsid w:val="0085470B"/>
    <w:rsid w:val="00855B45"/>
    <w:rsid w:val="008603CA"/>
    <w:rsid w:val="008700FF"/>
    <w:rsid w:val="008716B5"/>
    <w:rsid w:val="00874124"/>
    <w:rsid w:val="008741A4"/>
    <w:rsid w:val="008749EB"/>
    <w:rsid w:val="00881A04"/>
    <w:rsid w:val="00882D41"/>
    <w:rsid w:val="00886A30"/>
    <w:rsid w:val="008877B6"/>
    <w:rsid w:val="00891425"/>
    <w:rsid w:val="00891AC5"/>
    <w:rsid w:val="00896A8D"/>
    <w:rsid w:val="008A1F62"/>
    <w:rsid w:val="008A23C6"/>
    <w:rsid w:val="008A3855"/>
    <w:rsid w:val="008A4072"/>
    <w:rsid w:val="008A717D"/>
    <w:rsid w:val="008B0573"/>
    <w:rsid w:val="008B0EF0"/>
    <w:rsid w:val="008B40B1"/>
    <w:rsid w:val="008B48E9"/>
    <w:rsid w:val="008B57B3"/>
    <w:rsid w:val="008B5F5F"/>
    <w:rsid w:val="008C0222"/>
    <w:rsid w:val="008C1EAB"/>
    <w:rsid w:val="008C35C2"/>
    <w:rsid w:val="008C5121"/>
    <w:rsid w:val="008C744B"/>
    <w:rsid w:val="008D12E7"/>
    <w:rsid w:val="008D1661"/>
    <w:rsid w:val="008D21CD"/>
    <w:rsid w:val="008D5BF4"/>
    <w:rsid w:val="008D7644"/>
    <w:rsid w:val="008E063A"/>
    <w:rsid w:val="008E0F7C"/>
    <w:rsid w:val="008E409C"/>
    <w:rsid w:val="008E44DC"/>
    <w:rsid w:val="008E4EC9"/>
    <w:rsid w:val="008E6BDA"/>
    <w:rsid w:val="008F330A"/>
    <w:rsid w:val="008F70B3"/>
    <w:rsid w:val="009054C4"/>
    <w:rsid w:val="00906CA4"/>
    <w:rsid w:val="0091080D"/>
    <w:rsid w:val="0091211F"/>
    <w:rsid w:val="00912531"/>
    <w:rsid w:val="00913F16"/>
    <w:rsid w:val="009172EF"/>
    <w:rsid w:val="0091744B"/>
    <w:rsid w:val="0092010F"/>
    <w:rsid w:val="00923771"/>
    <w:rsid w:val="009245B7"/>
    <w:rsid w:val="00926CEA"/>
    <w:rsid w:val="00930905"/>
    <w:rsid w:val="00932B4F"/>
    <w:rsid w:val="00937B96"/>
    <w:rsid w:val="00940517"/>
    <w:rsid w:val="00943622"/>
    <w:rsid w:val="00945A76"/>
    <w:rsid w:val="00945C63"/>
    <w:rsid w:val="0094673C"/>
    <w:rsid w:val="0094756A"/>
    <w:rsid w:val="0095037F"/>
    <w:rsid w:val="00950454"/>
    <w:rsid w:val="00952A5E"/>
    <w:rsid w:val="00953DE8"/>
    <w:rsid w:val="00953FFA"/>
    <w:rsid w:val="00954BCA"/>
    <w:rsid w:val="009556A3"/>
    <w:rsid w:val="00955886"/>
    <w:rsid w:val="00957457"/>
    <w:rsid w:val="00961344"/>
    <w:rsid w:val="00961D5F"/>
    <w:rsid w:val="009641F7"/>
    <w:rsid w:val="00964B0C"/>
    <w:rsid w:val="00965CA2"/>
    <w:rsid w:val="00966461"/>
    <w:rsid w:val="00967270"/>
    <w:rsid w:val="00974D7C"/>
    <w:rsid w:val="00975413"/>
    <w:rsid w:val="00976633"/>
    <w:rsid w:val="009768B4"/>
    <w:rsid w:val="00976E16"/>
    <w:rsid w:val="00980B84"/>
    <w:rsid w:val="0098308A"/>
    <w:rsid w:val="00983AFA"/>
    <w:rsid w:val="009849AE"/>
    <w:rsid w:val="00987CFD"/>
    <w:rsid w:val="00990A1A"/>
    <w:rsid w:val="009912E7"/>
    <w:rsid w:val="00993E8F"/>
    <w:rsid w:val="009978A8"/>
    <w:rsid w:val="009A054D"/>
    <w:rsid w:val="009A0D8D"/>
    <w:rsid w:val="009A2F9C"/>
    <w:rsid w:val="009B13AC"/>
    <w:rsid w:val="009B18E1"/>
    <w:rsid w:val="009B2C4E"/>
    <w:rsid w:val="009B3FEA"/>
    <w:rsid w:val="009B40C1"/>
    <w:rsid w:val="009B6758"/>
    <w:rsid w:val="009C2BF9"/>
    <w:rsid w:val="009C5E8A"/>
    <w:rsid w:val="009D0311"/>
    <w:rsid w:val="009D184A"/>
    <w:rsid w:val="009D18CF"/>
    <w:rsid w:val="009D219E"/>
    <w:rsid w:val="009D25A7"/>
    <w:rsid w:val="009D2671"/>
    <w:rsid w:val="009D2EB0"/>
    <w:rsid w:val="009D7ADD"/>
    <w:rsid w:val="009E2DDD"/>
    <w:rsid w:val="009E4449"/>
    <w:rsid w:val="009E4585"/>
    <w:rsid w:val="009E52EF"/>
    <w:rsid w:val="009E5392"/>
    <w:rsid w:val="009E5D54"/>
    <w:rsid w:val="009E6AEE"/>
    <w:rsid w:val="009F154B"/>
    <w:rsid w:val="009F2B20"/>
    <w:rsid w:val="009F374E"/>
    <w:rsid w:val="009F3C49"/>
    <w:rsid w:val="009F3CC7"/>
    <w:rsid w:val="00A024A0"/>
    <w:rsid w:val="00A036F1"/>
    <w:rsid w:val="00A03C0B"/>
    <w:rsid w:val="00A04A4A"/>
    <w:rsid w:val="00A07300"/>
    <w:rsid w:val="00A1140F"/>
    <w:rsid w:val="00A11DD5"/>
    <w:rsid w:val="00A146ED"/>
    <w:rsid w:val="00A14840"/>
    <w:rsid w:val="00A15156"/>
    <w:rsid w:val="00A1578D"/>
    <w:rsid w:val="00A16327"/>
    <w:rsid w:val="00A16DF2"/>
    <w:rsid w:val="00A17190"/>
    <w:rsid w:val="00A25F12"/>
    <w:rsid w:val="00A26697"/>
    <w:rsid w:val="00A26DB9"/>
    <w:rsid w:val="00A272E8"/>
    <w:rsid w:val="00A27AB5"/>
    <w:rsid w:val="00A352E6"/>
    <w:rsid w:val="00A35FAA"/>
    <w:rsid w:val="00A40596"/>
    <w:rsid w:val="00A4290B"/>
    <w:rsid w:val="00A43B17"/>
    <w:rsid w:val="00A43D61"/>
    <w:rsid w:val="00A44123"/>
    <w:rsid w:val="00A468C0"/>
    <w:rsid w:val="00A506D0"/>
    <w:rsid w:val="00A51CC8"/>
    <w:rsid w:val="00A529AE"/>
    <w:rsid w:val="00A52E69"/>
    <w:rsid w:val="00A5457F"/>
    <w:rsid w:val="00A627F5"/>
    <w:rsid w:val="00A62D4E"/>
    <w:rsid w:val="00A62EBF"/>
    <w:rsid w:val="00A64B39"/>
    <w:rsid w:val="00A64CB7"/>
    <w:rsid w:val="00A661DA"/>
    <w:rsid w:val="00A66BC6"/>
    <w:rsid w:val="00A70661"/>
    <w:rsid w:val="00A71E5E"/>
    <w:rsid w:val="00A7202B"/>
    <w:rsid w:val="00A75E91"/>
    <w:rsid w:val="00A76927"/>
    <w:rsid w:val="00A8425E"/>
    <w:rsid w:val="00A8642F"/>
    <w:rsid w:val="00A86A7B"/>
    <w:rsid w:val="00A9038B"/>
    <w:rsid w:val="00A90FBB"/>
    <w:rsid w:val="00A91EA1"/>
    <w:rsid w:val="00A927DF"/>
    <w:rsid w:val="00A936AA"/>
    <w:rsid w:val="00A93AAE"/>
    <w:rsid w:val="00A93F5E"/>
    <w:rsid w:val="00A95752"/>
    <w:rsid w:val="00AA18BE"/>
    <w:rsid w:val="00AA1FEA"/>
    <w:rsid w:val="00AA3C06"/>
    <w:rsid w:val="00AB18C7"/>
    <w:rsid w:val="00AB1DCE"/>
    <w:rsid w:val="00AB43FF"/>
    <w:rsid w:val="00AB4630"/>
    <w:rsid w:val="00AB673C"/>
    <w:rsid w:val="00AC0B30"/>
    <w:rsid w:val="00AC0DE7"/>
    <w:rsid w:val="00AC238F"/>
    <w:rsid w:val="00AC40DF"/>
    <w:rsid w:val="00AC4337"/>
    <w:rsid w:val="00AC4A36"/>
    <w:rsid w:val="00AC5DCE"/>
    <w:rsid w:val="00AC7466"/>
    <w:rsid w:val="00AD09B3"/>
    <w:rsid w:val="00AD219C"/>
    <w:rsid w:val="00AD52DE"/>
    <w:rsid w:val="00AD5652"/>
    <w:rsid w:val="00AD7037"/>
    <w:rsid w:val="00AD735B"/>
    <w:rsid w:val="00AE0238"/>
    <w:rsid w:val="00AE0EF8"/>
    <w:rsid w:val="00AF1392"/>
    <w:rsid w:val="00AF4BBA"/>
    <w:rsid w:val="00AF5040"/>
    <w:rsid w:val="00AF5068"/>
    <w:rsid w:val="00AF53C3"/>
    <w:rsid w:val="00AF5B10"/>
    <w:rsid w:val="00AF5F31"/>
    <w:rsid w:val="00B01207"/>
    <w:rsid w:val="00B0127F"/>
    <w:rsid w:val="00B01D83"/>
    <w:rsid w:val="00B05F87"/>
    <w:rsid w:val="00B064BD"/>
    <w:rsid w:val="00B06901"/>
    <w:rsid w:val="00B10DE5"/>
    <w:rsid w:val="00B13D85"/>
    <w:rsid w:val="00B22FED"/>
    <w:rsid w:val="00B25053"/>
    <w:rsid w:val="00B259D3"/>
    <w:rsid w:val="00B33717"/>
    <w:rsid w:val="00B337FC"/>
    <w:rsid w:val="00B33E6C"/>
    <w:rsid w:val="00B34D19"/>
    <w:rsid w:val="00B43438"/>
    <w:rsid w:val="00B4580D"/>
    <w:rsid w:val="00B50A3A"/>
    <w:rsid w:val="00B52DD5"/>
    <w:rsid w:val="00B53969"/>
    <w:rsid w:val="00B6009F"/>
    <w:rsid w:val="00B621EE"/>
    <w:rsid w:val="00B639EE"/>
    <w:rsid w:val="00B6494D"/>
    <w:rsid w:val="00B6634B"/>
    <w:rsid w:val="00B66FDE"/>
    <w:rsid w:val="00B72FD4"/>
    <w:rsid w:val="00B75368"/>
    <w:rsid w:val="00B81FA8"/>
    <w:rsid w:val="00B842FC"/>
    <w:rsid w:val="00B85583"/>
    <w:rsid w:val="00B8586E"/>
    <w:rsid w:val="00B86AAC"/>
    <w:rsid w:val="00B874B2"/>
    <w:rsid w:val="00B87602"/>
    <w:rsid w:val="00B93C47"/>
    <w:rsid w:val="00B94E23"/>
    <w:rsid w:val="00B95E72"/>
    <w:rsid w:val="00B96234"/>
    <w:rsid w:val="00B971D3"/>
    <w:rsid w:val="00BA3856"/>
    <w:rsid w:val="00BA557B"/>
    <w:rsid w:val="00BA63EE"/>
    <w:rsid w:val="00BB1EEB"/>
    <w:rsid w:val="00BB4BB1"/>
    <w:rsid w:val="00BC06F4"/>
    <w:rsid w:val="00BC275D"/>
    <w:rsid w:val="00BC4077"/>
    <w:rsid w:val="00BC7DE9"/>
    <w:rsid w:val="00BC7F3A"/>
    <w:rsid w:val="00BD0CD6"/>
    <w:rsid w:val="00BD16D8"/>
    <w:rsid w:val="00BD1F57"/>
    <w:rsid w:val="00BD24D3"/>
    <w:rsid w:val="00BD2EBA"/>
    <w:rsid w:val="00BD7BD3"/>
    <w:rsid w:val="00BE1CA8"/>
    <w:rsid w:val="00BE6FA8"/>
    <w:rsid w:val="00BF45E4"/>
    <w:rsid w:val="00BF56F8"/>
    <w:rsid w:val="00BF6012"/>
    <w:rsid w:val="00BF6B24"/>
    <w:rsid w:val="00C01DA3"/>
    <w:rsid w:val="00C0495E"/>
    <w:rsid w:val="00C05490"/>
    <w:rsid w:val="00C06D45"/>
    <w:rsid w:val="00C11964"/>
    <w:rsid w:val="00C120B3"/>
    <w:rsid w:val="00C12BDF"/>
    <w:rsid w:val="00C172E4"/>
    <w:rsid w:val="00C1775C"/>
    <w:rsid w:val="00C17894"/>
    <w:rsid w:val="00C20373"/>
    <w:rsid w:val="00C21C16"/>
    <w:rsid w:val="00C220F8"/>
    <w:rsid w:val="00C23538"/>
    <w:rsid w:val="00C247BC"/>
    <w:rsid w:val="00C249CE"/>
    <w:rsid w:val="00C25B18"/>
    <w:rsid w:val="00C26C19"/>
    <w:rsid w:val="00C33217"/>
    <w:rsid w:val="00C3395C"/>
    <w:rsid w:val="00C35CE8"/>
    <w:rsid w:val="00C367CC"/>
    <w:rsid w:val="00C41B0C"/>
    <w:rsid w:val="00C42195"/>
    <w:rsid w:val="00C43202"/>
    <w:rsid w:val="00C44CBB"/>
    <w:rsid w:val="00C46D12"/>
    <w:rsid w:val="00C574F5"/>
    <w:rsid w:val="00C654C7"/>
    <w:rsid w:val="00C66B63"/>
    <w:rsid w:val="00C705D5"/>
    <w:rsid w:val="00C71354"/>
    <w:rsid w:val="00C73D86"/>
    <w:rsid w:val="00C741C5"/>
    <w:rsid w:val="00C74E52"/>
    <w:rsid w:val="00C75482"/>
    <w:rsid w:val="00C75C14"/>
    <w:rsid w:val="00C81B0F"/>
    <w:rsid w:val="00C85205"/>
    <w:rsid w:val="00C9092C"/>
    <w:rsid w:val="00C92156"/>
    <w:rsid w:val="00C941BC"/>
    <w:rsid w:val="00C979FC"/>
    <w:rsid w:val="00CA14CD"/>
    <w:rsid w:val="00CA3790"/>
    <w:rsid w:val="00CA5E4F"/>
    <w:rsid w:val="00CB5267"/>
    <w:rsid w:val="00CC31A6"/>
    <w:rsid w:val="00CC4098"/>
    <w:rsid w:val="00CC7885"/>
    <w:rsid w:val="00CD0879"/>
    <w:rsid w:val="00CD165F"/>
    <w:rsid w:val="00CD17C1"/>
    <w:rsid w:val="00CD217A"/>
    <w:rsid w:val="00CD366C"/>
    <w:rsid w:val="00CD637B"/>
    <w:rsid w:val="00CE0DCF"/>
    <w:rsid w:val="00CE1057"/>
    <w:rsid w:val="00CE13EC"/>
    <w:rsid w:val="00CE22E0"/>
    <w:rsid w:val="00CE262F"/>
    <w:rsid w:val="00CE3E3E"/>
    <w:rsid w:val="00CE4FBD"/>
    <w:rsid w:val="00CE6505"/>
    <w:rsid w:val="00CE6F6F"/>
    <w:rsid w:val="00CE75E4"/>
    <w:rsid w:val="00CF1D5B"/>
    <w:rsid w:val="00CF1DDF"/>
    <w:rsid w:val="00CF41D1"/>
    <w:rsid w:val="00CF6B68"/>
    <w:rsid w:val="00CF70E2"/>
    <w:rsid w:val="00CF766E"/>
    <w:rsid w:val="00D00132"/>
    <w:rsid w:val="00D03435"/>
    <w:rsid w:val="00D0482E"/>
    <w:rsid w:val="00D06B6D"/>
    <w:rsid w:val="00D14FF6"/>
    <w:rsid w:val="00D153BA"/>
    <w:rsid w:val="00D20041"/>
    <w:rsid w:val="00D2456C"/>
    <w:rsid w:val="00D246C6"/>
    <w:rsid w:val="00D26B8C"/>
    <w:rsid w:val="00D272B3"/>
    <w:rsid w:val="00D277CC"/>
    <w:rsid w:val="00D300A0"/>
    <w:rsid w:val="00D316A7"/>
    <w:rsid w:val="00D31FF9"/>
    <w:rsid w:val="00D335BB"/>
    <w:rsid w:val="00D3471E"/>
    <w:rsid w:val="00D366BE"/>
    <w:rsid w:val="00D37D43"/>
    <w:rsid w:val="00D408BA"/>
    <w:rsid w:val="00D41D95"/>
    <w:rsid w:val="00D4254B"/>
    <w:rsid w:val="00D439FD"/>
    <w:rsid w:val="00D44651"/>
    <w:rsid w:val="00D44FB0"/>
    <w:rsid w:val="00D450D6"/>
    <w:rsid w:val="00D46E0B"/>
    <w:rsid w:val="00D476C6"/>
    <w:rsid w:val="00D478F5"/>
    <w:rsid w:val="00D519E4"/>
    <w:rsid w:val="00D51EC8"/>
    <w:rsid w:val="00D5354C"/>
    <w:rsid w:val="00D54A1E"/>
    <w:rsid w:val="00D61072"/>
    <w:rsid w:val="00D610A8"/>
    <w:rsid w:val="00D610E8"/>
    <w:rsid w:val="00D611F2"/>
    <w:rsid w:val="00D628A9"/>
    <w:rsid w:val="00D65331"/>
    <w:rsid w:val="00D6560A"/>
    <w:rsid w:val="00D66BD5"/>
    <w:rsid w:val="00D672BA"/>
    <w:rsid w:val="00D70FD0"/>
    <w:rsid w:val="00D718A7"/>
    <w:rsid w:val="00D72AE1"/>
    <w:rsid w:val="00D734CE"/>
    <w:rsid w:val="00D73B37"/>
    <w:rsid w:val="00D742CC"/>
    <w:rsid w:val="00D753AD"/>
    <w:rsid w:val="00D7665D"/>
    <w:rsid w:val="00D806C5"/>
    <w:rsid w:val="00D82707"/>
    <w:rsid w:val="00D82A75"/>
    <w:rsid w:val="00D84FBE"/>
    <w:rsid w:val="00D85E37"/>
    <w:rsid w:val="00D873D9"/>
    <w:rsid w:val="00D96137"/>
    <w:rsid w:val="00DA1770"/>
    <w:rsid w:val="00DA5109"/>
    <w:rsid w:val="00DA5F9F"/>
    <w:rsid w:val="00DA6CBB"/>
    <w:rsid w:val="00DB03E8"/>
    <w:rsid w:val="00DB1BC4"/>
    <w:rsid w:val="00DB21E7"/>
    <w:rsid w:val="00DB34AB"/>
    <w:rsid w:val="00DB3E8C"/>
    <w:rsid w:val="00DB6EF6"/>
    <w:rsid w:val="00DB7E3B"/>
    <w:rsid w:val="00DD0736"/>
    <w:rsid w:val="00DD09A0"/>
    <w:rsid w:val="00DD1BFD"/>
    <w:rsid w:val="00DD3086"/>
    <w:rsid w:val="00DD399F"/>
    <w:rsid w:val="00DD4A5B"/>
    <w:rsid w:val="00DD5A30"/>
    <w:rsid w:val="00DE1D9A"/>
    <w:rsid w:val="00DE28C1"/>
    <w:rsid w:val="00DE5D0D"/>
    <w:rsid w:val="00DE687E"/>
    <w:rsid w:val="00DE708C"/>
    <w:rsid w:val="00DF0B51"/>
    <w:rsid w:val="00DF1C6C"/>
    <w:rsid w:val="00DF5AED"/>
    <w:rsid w:val="00DF726D"/>
    <w:rsid w:val="00DF7EFB"/>
    <w:rsid w:val="00E02F79"/>
    <w:rsid w:val="00E03B29"/>
    <w:rsid w:val="00E05E36"/>
    <w:rsid w:val="00E06357"/>
    <w:rsid w:val="00E06FF8"/>
    <w:rsid w:val="00E13140"/>
    <w:rsid w:val="00E133CF"/>
    <w:rsid w:val="00E15606"/>
    <w:rsid w:val="00E16916"/>
    <w:rsid w:val="00E16E4F"/>
    <w:rsid w:val="00E17FD4"/>
    <w:rsid w:val="00E2067D"/>
    <w:rsid w:val="00E230B7"/>
    <w:rsid w:val="00E2390E"/>
    <w:rsid w:val="00E249E3"/>
    <w:rsid w:val="00E24D98"/>
    <w:rsid w:val="00E24E28"/>
    <w:rsid w:val="00E26039"/>
    <w:rsid w:val="00E276FA"/>
    <w:rsid w:val="00E31162"/>
    <w:rsid w:val="00E31776"/>
    <w:rsid w:val="00E35E80"/>
    <w:rsid w:val="00E368ED"/>
    <w:rsid w:val="00E403B2"/>
    <w:rsid w:val="00E40E5B"/>
    <w:rsid w:val="00E4170B"/>
    <w:rsid w:val="00E4250F"/>
    <w:rsid w:val="00E439AD"/>
    <w:rsid w:val="00E43F8D"/>
    <w:rsid w:val="00E445B1"/>
    <w:rsid w:val="00E45D50"/>
    <w:rsid w:val="00E478C4"/>
    <w:rsid w:val="00E47D18"/>
    <w:rsid w:val="00E53597"/>
    <w:rsid w:val="00E547AD"/>
    <w:rsid w:val="00E55539"/>
    <w:rsid w:val="00E5679B"/>
    <w:rsid w:val="00E568F8"/>
    <w:rsid w:val="00E575A7"/>
    <w:rsid w:val="00E61EB5"/>
    <w:rsid w:val="00E637CB"/>
    <w:rsid w:val="00E64F66"/>
    <w:rsid w:val="00E66DF9"/>
    <w:rsid w:val="00E67C12"/>
    <w:rsid w:val="00E70352"/>
    <w:rsid w:val="00E70C74"/>
    <w:rsid w:val="00E71C19"/>
    <w:rsid w:val="00E738E3"/>
    <w:rsid w:val="00E74DC4"/>
    <w:rsid w:val="00E759A1"/>
    <w:rsid w:val="00E75FB3"/>
    <w:rsid w:val="00E8038E"/>
    <w:rsid w:val="00E81923"/>
    <w:rsid w:val="00E81DA0"/>
    <w:rsid w:val="00E824BA"/>
    <w:rsid w:val="00E82AEE"/>
    <w:rsid w:val="00E82FA2"/>
    <w:rsid w:val="00E83CF3"/>
    <w:rsid w:val="00E85823"/>
    <w:rsid w:val="00E9461B"/>
    <w:rsid w:val="00E94923"/>
    <w:rsid w:val="00E95AB4"/>
    <w:rsid w:val="00E964FB"/>
    <w:rsid w:val="00EA176A"/>
    <w:rsid w:val="00EA2BBA"/>
    <w:rsid w:val="00EA4E1A"/>
    <w:rsid w:val="00EA751D"/>
    <w:rsid w:val="00EA7971"/>
    <w:rsid w:val="00EB111B"/>
    <w:rsid w:val="00EB3D9B"/>
    <w:rsid w:val="00EC0DE5"/>
    <w:rsid w:val="00EC534B"/>
    <w:rsid w:val="00EC5568"/>
    <w:rsid w:val="00EC7229"/>
    <w:rsid w:val="00ED0297"/>
    <w:rsid w:val="00ED228E"/>
    <w:rsid w:val="00ED4D17"/>
    <w:rsid w:val="00ED54E8"/>
    <w:rsid w:val="00ED57B5"/>
    <w:rsid w:val="00ED5D67"/>
    <w:rsid w:val="00ED6735"/>
    <w:rsid w:val="00ED6F4D"/>
    <w:rsid w:val="00ED72C4"/>
    <w:rsid w:val="00EE0C6A"/>
    <w:rsid w:val="00EE4B2E"/>
    <w:rsid w:val="00EF1596"/>
    <w:rsid w:val="00EF1FF3"/>
    <w:rsid w:val="00EF7959"/>
    <w:rsid w:val="00F013BB"/>
    <w:rsid w:val="00F03468"/>
    <w:rsid w:val="00F049C1"/>
    <w:rsid w:val="00F0609B"/>
    <w:rsid w:val="00F07625"/>
    <w:rsid w:val="00F14887"/>
    <w:rsid w:val="00F14DF5"/>
    <w:rsid w:val="00F208EA"/>
    <w:rsid w:val="00F20FAC"/>
    <w:rsid w:val="00F22465"/>
    <w:rsid w:val="00F23F7A"/>
    <w:rsid w:val="00F251B8"/>
    <w:rsid w:val="00F25DA7"/>
    <w:rsid w:val="00F30753"/>
    <w:rsid w:val="00F325A3"/>
    <w:rsid w:val="00F32F34"/>
    <w:rsid w:val="00F3392E"/>
    <w:rsid w:val="00F344DF"/>
    <w:rsid w:val="00F345BB"/>
    <w:rsid w:val="00F35856"/>
    <w:rsid w:val="00F35F12"/>
    <w:rsid w:val="00F3688E"/>
    <w:rsid w:val="00F4558B"/>
    <w:rsid w:val="00F46F92"/>
    <w:rsid w:val="00F47029"/>
    <w:rsid w:val="00F500FF"/>
    <w:rsid w:val="00F533F1"/>
    <w:rsid w:val="00F54F52"/>
    <w:rsid w:val="00F60CA5"/>
    <w:rsid w:val="00F62B71"/>
    <w:rsid w:val="00F64313"/>
    <w:rsid w:val="00F645C1"/>
    <w:rsid w:val="00F67C90"/>
    <w:rsid w:val="00F7057E"/>
    <w:rsid w:val="00F70642"/>
    <w:rsid w:val="00F72365"/>
    <w:rsid w:val="00F72817"/>
    <w:rsid w:val="00F728B8"/>
    <w:rsid w:val="00F72F5F"/>
    <w:rsid w:val="00F732E1"/>
    <w:rsid w:val="00F74A08"/>
    <w:rsid w:val="00F76CCC"/>
    <w:rsid w:val="00F800F1"/>
    <w:rsid w:val="00F8068F"/>
    <w:rsid w:val="00F827D5"/>
    <w:rsid w:val="00F869EB"/>
    <w:rsid w:val="00F95B96"/>
    <w:rsid w:val="00F95BB2"/>
    <w:rsid w:val="00F95E1C"/>
    <w:rsid w:val="00FA040C"/>
    <w:rsid w:val="00FA4199"/>
    <w:rsid w:val="00FA4BAC"/>
    <w:rsid w:val="00FA71B1"/>
    <w:rsid w:val="00FA7DC2"/>
    <w:rsid w:val="00FB0613"/>
    <w:rsid w:val="00FB14FE"/>
    <w:rsid w:val="00FB196B"/>
    <w:rsid w:val="00FB551E"/>
    <w:rsid w:val="00FB5D42"/>
    <w:rsid w:val="00FC02B6"/>
    <w:rsid w:val="00FC2664"/>
    <w:rsid w:val="00FC34EF"/>
    <w:rsid w:val="00FC3B04"/>
    <w:rsid w:val="00FD2548"/>
    <w:rsid w:val="00FD2C6B"/>
    <w:rsid w:val="00FE0351"/>
    <w:rsid w:val="00FE05D0"/>
    <w:rsid w:val="00FE17EC"/>
    <w:rsid w:val="00FE2F53"/>
    <w:rsid w:val="00FE2FCE"/>
    <w:rsid w:val="00FE36B6"/>
    <w:rsid w:val="00FE3B4C"/>
    <w:rsid w:val="00FE6644"/>
    <w:rsid w:val="00FE683D"/>
    <w:rsid w:val="00FE68D2"/>
    <w:rsid w:val="00FE6AE8"/>
    <w:rsid w:val="00FF1177"/>
    <w:rsid w:val="00FF37A7"/>
    <w:rsid w:val="00FF5F0C"/>
    <w:rsid w:val="08ADDF9C"/>
    <w:rsid w:val="381D6201"/>
    <w:rsid w:val="4A72E12B"/>
    <w:rsid w:val="54C9BE65"/>
    <w:rsid w:val="6F615F0B"/>
    <w:rsid w:val="74494CDA"/>
    <w:rsid w:val="79FC04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80103"/>
  <w15:chartTrackingRefBased/>
  <w15:docId w15:val="{A96636DC-FAB5-4600-80C3-82BC3FF5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726D"/>
    <w:pPr>
      <w:ind w:left="720"/>
      <w:contextualSpacing/>
    </w:pPr>
  </w:style>
  <w:style w:type="character" w:styleId="PlaceholderText">
    <w:name w:val="Placeholder Text"/>
    <w:basedOn w:val="DefaultParagraphFont"/>
    <w:uiPriority w:val="99"/>
    <w:semiHidden/>
    <w:rsid w:val="005A67DF"/>
    <w:rPr>
      <w:color w:val="808080"/>
    </w:rPr>
  </w:style>
  <w:style w:type="table" w:styleId="TableGrid">
    <w:name w:val="Table Grid"/>
    <w:basedOn w:val="TableNormal"/>
    <w:uiPriority w:val="39"/>
    <w:rsid w:val="00E53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553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B13"/>
  </w:style>
  <w:style w:type="paragraph" w:styleId="Footer">
    <w:name w:val="footer"/>
    <w:basedOn w:val="Normal"/>
    <w:link w:val="FooterChar"/>
    <w:uiPriority w:val="99"/>
    <w:unhideWhenUsed/>
    <w:rsid w:val="0065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13"/>
  </w:style>
  <w:style w:type="character" w:styleId="CommentReference">
    <w:name w:val="annotation reference"/>
    <w:basedOn w:val="DefaultParagraphFont"/>
    <w:uiPriority w:val="99"/>
    <w:semiHidden/>
    <w:unhideWhenUsed/>
    <w:rsid w:val="00CF766E"/>
    <w:rPr>
      <w:sz w:val="16"/>
      <w:szCs w:val="16"/>
    </w:rPr>
  </w:style>
  <w:style w:type="paragraph" w:styleId="CommentText">
    <w:name w:val="annotation text"/>
    <w:basedOn w:val="Normal"/>
    <w:link w:val="CommentTextChar"/>
    <w:uiPriority w:val="99"/>
    <w:semiHidden/>
    <w:unhideWhenUsed/>
    <w:rsid w:val="00CF766E"/>
    <w:pPr>
      <w:spacing w:line="240" w:lineRule="auto"/>
    </w:pPr>
    <w:rPr>
      <w:sz w:val="20"/>
      <w:szCs w:val="20"/>
    </w:rPr>
  </w:style>
  <w:style w:type="character" w:customStyle="1" w:styleId="CommentTextChar">
    <w:name w:val="Comment Text Char"/>
    <w:basedOn w:val="DefaultParagraphFont"/>
    <w:link w:val="CommentText"/>
    <w:uiPriority w:val="99"/>
    <w:semiHidden/>
    <w:rsid w:val="00CF766E"/>
    <w:rPr>
      <w:sz w:val="20"/>
      <w:szCs w:val="20"/>
    </w:rPr>
  </w:style>
  <w:style w:type="paragraph" w:styleId="CommentSubject">
    <w:name w:val="annotation subject"/>
    <w:basedOn w:val="CommentText"/>
    <w:next w:val="CommentText"/>
    <w:link w:val="CommentSubjectChar"/>
    <w:uiPriority w:val="99"/>
    <w:semiHidden/>
    <w:unhideWhenUsed/>
    <w:rsid w:val="00CF766E"/>
    <w:rPr>
      <w:b/>
      <w:bCs/>
    </w:rPr>
  </w:style>
  <w:style w:type="character" w:customStyle="1" w:styleId="CommentSubjectChar">
    <w:name w:val="Comment Subject Char"/>
    <w:basedOn w:val="CommentTextChar"/>
    <w:link w:val="CommentSubject"/>
    <w:uiPriority w:val="99"/>
    <w:semiHidden/>
    <w:rsid w:val="00CF766E"/>
    <w:rPr>
      <w:b/>
      <w:bCs/>
      <w:sz w:val="20"/>
      <w:szCs w:val="20"/>
    </w:rPr>
  </w:style>
  <w:style w:type="paragraph" w:styleId="BalloonText">
    <w:name w:val="Balloon Text"/>
    <w:basedOn w:val="Normal"/>
    <w:link w:val="BalloonTextChar"/>
    <w:uiPriority w:val="99"/>
    <w:semiHidden/>
    <w:unhideWhenUsed/>
    <w:rsid w:val="009F1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54B"/>
    <w:rPr>
      <w:rFonts w:ascii="Segoe UI" w:hAnsi="Segoe UI" w:cs="Segoe UI"/>
      <w:sz w:val="18"/>
      <w:szCs w:val="18"/>
    </w:rPr>
  </w:style>
  <w:style w:type="paragraph" w:styleId="FootnoteText">
    <w:name w:val="footnote text"/>
    <w:basedOn w:val="Normal"/>
    <w:link w:val="FootnoteTextChar"/>
    <w:uiPriority w:val="99"/>
    <w:semiHidden/>
    <w:unhideWhenUsed/>
    <w:rsid w:val="000F14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4F5"/>
    <w:rPr>
      <w:sz w:val="20"/>
      <w:szCs w:val="20"/>
    </w:rPr>
  </w:style>
  <w:style w:type="character" w:styleId="FootnoteReference">
    <w:name w:val="footnote reference"/>
    <w:basedOn w:val="DefaultParagraphFont"/>
    <w:uiPriority w:val="99"/>
    <w:semiHidden/>
    <w:unhideWhenUsed/>
    <w:rsid w:val="000F14F5"/>
    <w:rPr>
      <w:vertAlign w:val="superscript"/>
    </w:rPr>
  </w:style>
  <w:style w:type="paragraph" w:styleId="Revision">
    <w:name w:val="Revision"/>
    <w:hidden/>
    <w:uiPriority w:val="99"/>
    <w:semiHidden/>
    <w:rsid w:val="00987CFD"/>
    <w:pPr>
      <w:spacing w:after="0" w:line="240" w:lineRule="auto"/>
    </w:pPr>
  </w:style>
  <w:style w:type="character" w:styleId="Hyperlink">
    <w:name w:val="Hyperlink"/>
    <w:basedOn w:val="DefaultParagraphFont"/>
    <w:uiPriority w:val="99"/>
    <w:unhideWhenUsed/>
    <w:rsid w:val="00FE3B4C"/>
    <w:rPr>
      <w:color w:val="0563C1" w:themeColor="hyperlink"/>
      <w:u w:val="single"/>
    </w:rPr>
  </w:style>
  <w:style w:type="character" w:styleId="UnresolvedMention">
    <w:name w:val="Unresolved Mention"/>
    <w:basedOn w:val="DefaultParagraphFont"/>
    <w:uiPriority w:val="99"/>
    <w:semiHidden/>
    <w:unhideWhenUsed/>
    <w:rsid w:val="00FE3B4C"/>
    <w:rPr>
      <w:color w:val="605E5C"/>
      <w:shd w:val="clear" w:color="auto" w:fill="E1DFDD"/>
    </w:rPr>
  </w:style>
  <w:style w:type="character" w:styleId="FollowedHyperlink">
    <w:name w:val="FollowedHyperlink"/>
    <w:basedOn w:val="DefaultParagraphFont"/>
    <w:uiPriority w:val="99"/>
    <w:semiHidden/>
    <w:unhideWhenUsed/>
    <w:rsid w:val="00A441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524689">
      <w:bodyDiv w:val="1"/>
      <w:marLeft w:val="0"/>
      <w:marRight w:val="0"/>
      <w:marTop w:val="0"/>
      <w:marBottom w:val="0"/>
      <w:divBdr>
        <w:top w:val="none" w:sz="0" w:space="0" w:color="auto"/>
        <w:left w:val="none" w:sz="0" w:space="0" w:color="auto"/>
        <w:bottom w:val="none" w:sz="0" w:space="0" w:color="auto"/>
        <w:right w:val="none" w:sz="0" w:space="0" w:color="auto"/>
      </w:divBdr>
      <w:divsChild>
        <w:div w:id="9106508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89E94D889988E4492056E4AC04542EA" ma:contentTypeVersion="11" ma:contentTypeDescription="Create a new document." ma:contentTypeScope="" ma:versionID="27c30f056a2621c3df5308d9b94071e6">
  <xsd:schema xmlns:xsd="http://www.w3.org/2001/XMLSchema" xmlns:xs="http://www.w3.org/2001/XMLSchema" xmlns:p="http://schemas.microsoft.com/office/2006/metadata/properties" xmlns:ns3="9653a85c-b2e0-40bc-abce-ccffa45afbee" xmlns:ns4="963822cd-b5d0-4005-95b1-c7f68ee6b38e" targetNamespace="http://schemas.microsoft.com/office/2006/metadata/properties" ma:root="true" ma:fieldsID="b336e54d3514ff2d7d32ca03503e6f1f" ns3:_="" ns4:_="">
    <xsd:import namespace="9653a85c-b2e0-40bc-abce-ccffa45afbee"/>
    <xsd:import namespace="963822cd-b5d0-4005-95b1-c7f68ee6b3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3a85c-b2e0-40bc-abce-ccffa45af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3822cd-b5d0-4005-95b1-c7f68ee6b3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E94A16-AC7A-4867-9650-EB2320930DB6}">
  <ds:schemaRefs>
    <ds:schemaRef ds:uri="http://schemas.openxmlformats.org/officeDocument/2006/bibliography"/>
  </ds:schemaRefs>
</ds:datastoreItem>
</file>

<file path=customXml/itemProps2.xml><?xml version="1.0" encoding="utf-8"?>
<ds:datastoreItem xmlns:ds="http://schemas.openxmlformats.org/officeDocument/2006/customXml" ds:itemID="{964DBCED-F40E-4BBB-BFC6-6E6E028E374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95807CD-FFD7-4509-9119-0D2A3C218BEB}">
  <ds:schemaRefs>
    <ds:schemaRef ds:uri="http://schemas.microsoft.com/sharepoint/v3/contenttype/forms"/>
  </ds:schemaRefs>
</ds:datastoreItem>
</file>

<file path=customXml/itemProps4.xml><?xml version="1.0" encoding="utf-8"?>
<ds:datastoreItem xmlns:ds="http://schemas.openxmlformats.org/officeDocument/2006/customXml" ds:itemID="{98F54C5F-9AEB-45D4-8EDC-6C1F5C22B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53a85c-b2e0-40bc-abce-ccffa45afbee"/>
    <ds:schemaRef ds:uri="963822cd-b5d0-4005-95b1-c7f68ee6b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159</TotalTime>
  <Pages>19</Pages>
  <Words>42640</Words>
  <Characters>243051</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Will</dc:creator>
  <cp:keywords/>
  <dc:description/>
  <cp:lastModifiedBy>Green, Will</cp:lastModifiedBy>
  <cp:revision>17</cp:revision>
  <cp:lastPrinted>2021-05-19T14:41:00Z</cp:lastPrinted>
  <dcterms:created xsi:type="dcterms:W3CDTF">2021-05-19T14:39:00Z</dcterms:created>
  <dcterms:modified xsi:type="dcterms:W3CDTF">2021-09-0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95f224-fd11-3988-a6e0-1ec402000c1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9E94D889988E4492056E4AC04542EA</vt:lpwstr>
  </property>
</Properties>
</file>